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159338D5"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2F1C90" w:rsidRPr="006409FA">
        <w:rPr>
          <w:b/>
          <w:bCs/>
          <w:kern w:val="28"/>
        </w:rPr>
        <w:t xml:space="preserve">denounces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to 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0619659C" w:rsidR="00357455" w:rsidRPr="006409FA" w:rsidRDefault="007A2D66" w:rsidP="000A48DA">
      <w:ins w:id="0" w:author="Liao, Chen/Sloan Kettering Institute" w:date="2022-09-03T21:33:00Z">
        <w:r>
          <w:t>Compositional sequencing data allow</w:t>
        </w:r>
      </w:ins>
      <w:ins w:id="1" w:author="Liao, Chen/Sloan Kettering Institute" w:date="2022-09-03T21:38:00Z">
        <w:r w:rsidR="000D3446">
          <w:t>s</w:t>
        </w:r>
      </w:ins>
      <w:ins w:id="2" w:author="Liao, Chen/Sloan Kettering Institute" w:date="2022-09-03T21:33:00Z">
        <w:r>
          <w:t xml:space="preserve"> detection of microbiome-disease associations.</w:t>
        </w:r>
      </w:ins>
      <w:ins w:id="3" w:author="Liao, Chen/Sloan Kettering Institute" w:date="2022-09-03T22:53:00Z">
        <w:r w:rsidR="0013642B">
          <w:t xml:space="preserve"> As a notable example, h</w:t>
        </w:r>
      </w:ins>
      <w:del w:id="4" w:author="Liao, Chen/Sloan Kettering Institute" w:date="2022-09-03T22:53:00Z">
        <w:r w:rsidR="007A30DF" w:rsidRPr="006409FA" w:rsidDel="0013642B">
          <w:delText>H</w:delText>
        </w:r>
      </w:del>
      <w:r w:rsidR="007A30DF" w:rsidRPr="006409FA">
        <w:t>igh percentages</w:t>
      </w:r>
      <w:r w:rsidR="00861304" w:rsidRPr="006409FA">
        <w:t xml:space="preserve"> of o</w:t>
      </w:r>
      <w:r w:rsidR="00975969" w:rsidRPr="006409FA">
        <w:t xml:space="preserve">ral bacteria in </w:t>
      </w:r>
      <w:r w:rsidR="00861304" w:rsidRPr="006409FA">
        <w:t xml:space="preserve">feces </w:t>
      </w:r>
      <w:r w:rsidR="007A30DF" w:rsidRPr="006409FA">
        <w:t>are</w:t>
      </w:r>
      <w:r w:rsidR="00DA2F0D" w:rsidRPr="006409FA">
        <w:t xml:space="preserve"> typically considered abnormal and </w:t>
      </w:r>
      <w:r w:rsidR="00D97B79" w:rsidRPr="006409FA">
        <w:t>ha</w:t>
      </w:r>
      <w:r w:rsidR="007A30DF" w:rsidRPr="006409FA">
        <w:t>ve</w:t>
      </w:r>
      <w:r w:rsidR="00861304" w:rsidRPr="006409FA">
        <w:t xml:space="preserve"> 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ins w:id="5" w:author="Liao, Chen/Sloan Kettering Institute" w:date="2022-09-03T21:38:00Z">
        <w:r w:rsidR="003775A3">
          <w:t>However,</w:t>
        </w:r>
      </w:ins>
      <w:del w:id="6" w:author="Liao, Chen/Sloan Kettering Institute" w:date="2022-09-03T21:38:00Z">
        <w:r w:rsidR="00DA2F0D" w:rsidRPr="006409FA" w:rsidDel="003775A3">
          <w:delText>But</w:delText>
        </w:r>
      </w:del>
      <w:r w:rsidR="00DA2F0D" w:rsidRPr="006409FA">
        <w:t xml:space="preserve"> </w:t>
      </w:r>
      <w:r w:rsidR="00715665" w:rsidRPr="006409FA">
        <w:t xml:space="preserve">the </w:t>
      </w:r>
      <w:r w:rsidR="00DA2F0D" w:rsidRPr="006409FA">
        <w:t xml:space="preserve">association based on relative </w:t>
      </w:r>
      <w:del w:id="7" w:author="Liao, Chen/Sloan Kettering Institute" w:date="2022-09-03T21:34:00Z">
        <w:r w:rsidR="00DA2F0D" w:rsidRPr="006409FA" w:rsidDel="007A2D66">
          <w:delText>enrichment</w:delText>
        </w:r>
        <w:r w:rsidR="00D97B79" w:rsidRPr="006409FA" w:rsidDel="007A2D66">
          <w:delText xml:space="preserve"> </w:delText>
        </w:r>
      </w:del>
      <w:ins w:id="8" w:author="Liao, Chen/Sloan Kettering Institute" w:date="2022-09-03T21:34:00Z">
        <w:r>
          <w:t xml:space="preserve">microbiome analysis </w:t>
        </w:r>
      </w:ins>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ins w:id="9" w:author="Liao, Chen/Sloan Kettering Institute" w:date="2022-09-03T20:52:00Z">
        <w:r w:rsidR="00DC190D" w:rsidRPr="006409FA">
          <w:t xml:space="preserve">clinical </w:t>
        </w:r>
      </w:ins>
      <w:r w:rsidR="00205F11" w:rsidRPr="006409FA">
        <w:t xml:space="preserve">data from human patients to </w:t>
      </w:r>
      <w:r w:rsidR="00DA2F0D" w:rsidRPr="006409FA">
        <w:t>provide evidence that the</w:t>
      </w:r>
      <w:r w:rsidR="005313D4" w:rsidRPr="006409FA">
        <w:t xml:space="preserve"> </w:t>
      </w:r>
      <w:r w:rsidR="00AE52EE" w:rsidRPr="006409FA">
        <w:rPr>
          <w:i/>
          <w:iCs/>
        </w:rPr>
        <w:t>marker</w:t>
      </w:r>
      <w:r w:rsidR="00AE52EE" w:rsidRPr="006409FA">
        <w:t xml:space="preserve"> hypothesis</w:t>
      </w:r>
      <w:r w:rsidR="005313D4" w:rsidRPr="006409FA">
        <w:t xml:space="preserve"> is true</w:t>
      </w:r>
      <w:r w:rsidR="00AE52EE" w:rsidRPr="006409FA">
        <w:t xml:space="preserve">. We </w:t>
      </w:r>
      <w:r w:rsidR="00DA2F0D" w:rsidRPr="006409FA">
        <w:t>show</w:t>
      </w:r>
      <w:r w:rsidR="007A30DF" w:rsidRPr="006409FA">
        <w:t xml:space="preserve"> 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ins w:id="10" w:author="Liao, Chen/Sloan Kettering Institute" w:date="2022-09-03T20:52:00Z">
        <w:r w:rsidR="00DC190D" w:rsidRPr="006409FA">
          <w:t xml:space="preserve"> host</w:t>
        </w:r>
      </w:ins>
      <w:r w:rsidR="00332984" w:rsidRPr="006409FA">
        <w:t xml:space="preserve"> </w:t>
      </w:r>
      <w:r w:rsidR="00AE52EE" w:rsidRPr="006409FA">
        <w:t xml:space="preserve">feces </w:t>
      </w:r>
      <w:r w:rsidR="00DA2F0D" w:rsidRPr="006409FA">
        <w:t>without increasing their absolute</w:t>
      </w:r>
      <w:r w:rsidR="00320ADD" w:rsidRPr="006409FA">
        <w:t xml:space="preserve"> abundance</w:t>
      </w:r>
      <w:ins w:id="11" w:author="Liao, Chen/Sloan Kettering Institute" w:date="2022-09-03T20:52:00Z">
        <w:r w:rsidR="00CC12CC" w:rsidRPr="006409FA">
          <w:t xml:space="preserve">, and the relative enrichment </w:t>
        </w:r>
      </w:ins>
      <w:ins w:id="12" w:author="Liao, Chen/Sloan Kettering Institute" w:date="2022-09-05T18:11:00Z">
        <w:r w:rsidR="00E453E7">
          <w:t>can indicate</w:t>
        </w:r>
      </w:ins>
      <w:ins w:id="13" w:author="Liao, Chen/Sloan Kettering Institute" w:date="2022-09-03T20:53:00Z">
        <w:r w:rsidR="00CC12CC" w:rsidRPr="006409FA">
          <w:t xml:space="preserve"> host health (e.g., immunity)</w:t>
        </w:r>
      </w:ins>
      <w:r w:rsidR="00DA2F0D" w:rsidRPr="006409FA">
        <w:t xml:space="preserve">. </w:t>
      </w:r>
      <w:ins w:id="14" w:author="Liao, Chen/Sloan Kettering Institute" w:date="2022-09-03T22:54:00Z">
        <w:r w:rsidR="003F4E6A">
          <w:t>Therefore, h</w:t>
        </w:r>
      </w:ins>
      <w:del w:id="15" w:author="Liao, Chen/Sloan Kettering Institute" w:date="2022-09-03T20:24:00Z">
        <w:r w:rsidR="00E8346A" w:rsidRPr="006409FA" w:rsidDel="00267974">
          <w:delText>W</w:delText>
        </w:r>
        <w:r w:rsidR="009914CE" w:rsidRPr="006409FA" w:rsidDel="00267974">
          <w:delText>e propose</w:delText>
        </w:r>
        <w:r w:rsidR="008B60AC" w:rsidRPr="006409FA" w:rsidDel="00267974">
          <w:delText>,</w:delText>
        </w:r>
        <w:r w:rsidR="009914CE" w:rsidRPr="006409FA" w:rsidDel="00267974">
          <w:delText xml:space="preserve"> </w:delText>
        </w:r>
        <w:r w:rsidR="00E8346A" w:rsidRPr="006409FA" w:rsidDel="00267974">
          <w:delText>using mathematical ecology</w:delText>
        </w:r>
        <w:r w:rsidR="008B60AC" w:rsidRPr="006409FA" w:rsidDel="00267974">
          <w:delText>,</w:delText>
        </w:r>
        <w:r w:rsidR="00E8346A" w:rsidRPr="006409FA" w:rsidDel="00267974">
          <w:delText xml:space="preserve"> </w:delText>
        </w:r>
        <w:r w:rsidR="009914CE" w:rsidRPr="006409FA" w:rsidDel="00267974">
          <w:delText>that</w:delText>
        </w:r>
        <w:r w:rsidR="00A869E4" w:rsidRPr="006409FA" w:rsidDel="00267974">
          <w:delText xml:space="preserve"> </w:delText>
        </w:r>
        <w:r w:rsidR="00E60E87" w:rsidRPr="006409FA" w:rsidDel="00267974">
          <w:delText xml:space="preserve">the </w:delText>
        </w:r>
        <w:r w:rsidR="00E60E87" w:rsidRPr="006409FA" w:rsidDel="00267974">
          <w:rPr>
            <w:i/>
            <w:iCs/>
          </w:rPr>
          <w:delText>marker</w:delText>
        </w:r>
        <w:r w:rsidR="00E60E87" w:rsidRPr="006409FA" w:rsidDel="00267974">
          <w:delText xml:space="preserve"> hypothesis</w:delText>
        </w:r>
        <w:r w:rsidR="00A869E4" w:rsidRPr="006409FA" w:rsidDel="00267974">
          <w:delText xml:space="preserve"> is </w:delText>
        </w:r>
        <w:r w:rsidR="00E60E87" w:rsidRPr="006409FA" w:rsidDel="00267974">
          <w:delText xml:space="preserve">achieved </w:delText>
        </w:r>
        <w:r w:rsidR="009E3581" w:rsidRPr="006409FA" w:rsidDel="00267974">
          <w:delText xml:space="preserve">by </w:delText>
        </w:r>
        <w:r w:rsidR="00A869E4" w:rsidRPr="006409FA" w:rsidDel="00267974">
          <w:delText>balance</w:delText>
        </w:r>
        <w:r w:rsidR="00D33E3A" w:rsidRPr="006409FA" w:rsidDel="00267974">
          <w:delText>d effects</w:delText>
        </w:r>
        <w:r w:rsidR="00A869E4" w:rsidRPr="006409FA" w:rsidDel="00267974">
          <w:delText xml:space="preserve"> </w:delText>
        </w:r>
        <w:r w:rsidR="009E3581" w:rsidRPr="006409FA" w:rsidDel="00267974">
          <w:delText>of</w:delText>
        </w:r>
        <w:r w:rsidR="00543DD3" w:rsidRPr="006409FA" w:rsidDel="00267974">
          <w:delText xml:space="preserve"> </w:delText>
        </w:r>
        <w:r w:rsidR="00C47BAB" w:rsidRPr="006409FA" w:rsidDel="00267974">
          <w:delText xml:space="preserve">direct </w:delText>
        </w:r>
        <w:r w:rsidR="006C40E9" w:rsidRPr="006409FA" w:rsidDel="00267974">
          <w:delText xml:space="preserve">antibiotic </w:delText>
        </w:r>
        <w:r w:rsidR="00543DD3" w:rsidRPr="006409FA" w:rsidDel="00267974">
          <w:delText>inhibition and</w:delText>
        </w:r>
        <w:r w:rsidR="00C47BAB" w:rsidRPr="006409FA" w:rsidDel="00267974">
          <w:delText xml:space="preserve"> indirect </w:delText>
        </w:r>
        <w:r w:rsidR="00543DD3" w:rsidRPr="006409FA" w:rsidDel="00267974">
          <w:delText>ecological</w:delText>
        </w:r>
        <w:r w:rsidR="0094632B" w:rsidRPr="006409FA" w:rsidDel="00267974">
          <w:delText xml:space="preserve"> </w:delText>
        </w:r>
        <w:r w:rsidR="00543DD3" w:rsidRPr="006409FA" w:rsidDel="00267974">
          <w:delText>release</w:delText>
        </w:r>
        <w:r w:rsidR="00D33E3A" w:rsidRPr="006409FA" w:rsidDel="00267974">
          <w:delText xml:space="preserve"> on the oral populations</w:delText>
        </w:r>
        <w:r w:rsidR="0014324A" w:rsidRPr="006409FA" w:rsidDel="00267974">
          <w:delText>.</w:delText>
        </w:r>
        <w:r w:rsidR="00543DD3" w:rsidRPr="006409FA" w:rsidDel="00267974">
          <w:delText xml:space="preserve"> </w:delText>
        </w:r>
      </w:del>
      <w:del w:id="16" w:author="Liao, Chen/Sloan Kettering Institute" w:date="2022-09-03T21:17:00Z">
        <w:r w:rsidR="00662EB3" w:rsidRPr="006409FA" w:rsidDel="006409FA">
          <w:delText>Th</w:delText>
        </w:r>
        <w:r w:rsidR="00205F11" w:rsidRPr="006409FA" w:rsidDel="006409FA">
          <w:delText>is means that</w:delText>
        </w:r>
        <w:r w:rsidR="00662EB3" w:rsidRPr="006409FA" w:rsidDel="006409FA">
          <w:delText xml:space="preserve"> </w:delText>
        </w:r>
        <w:r w:rsidR="00320ADD" w:rsidRPr="006409FA" w:rsidDel="006409FA">
          <w:delText>enrichment</w:delText>
        </w:r>
        <w:r w:rsidR="00662EB3" w:rsidRPr="006409FA" w:rsidDel="006409FA">
          <w:delText>s</w:delText>
        </w:r>
        <w:r w:rsidR="00320ADD" w:rsidRPr="006409FA" w:rsidDel="006409FA">
          <w:delText xml:space="preserve"> detected from compositional sequencing data </w:delText>
        </w:r>
        <w:r w:rsidR="00662EB3" w:rsidRPr="006409FA" w:rsidDel="006409FA">
          <w:delText xml:space="preserve">of fecal samples </w:delText>
        </w:r>
        <w:r w:rsidR="00320ADD" w:rsidRPr="006409FA" w:rsidDel="006409FA">
          <w:delText>quantif</w:delText>
        </w:r>
        <w:r w:rsidR="00662EB3" w:rsidRPr="006409FA" w:rsidDel="006409FA">
          <w:delText>y</w:delText>
        </w:r>
        <w:r w:rsidR="00320ADD" w:rsidRPr="006409FA" w:rsidDel="006409FA">
          <w:delText xml:space="preserve"> collateral damage to the gut commensal population</w:delText>
        </w:r>
        <w:r w:rsidR="00205F11" w:rsidRPr="006409FA" w:rsidDel="006409FA">
          <w:delText>, not the overgrowth of ectopic oral bacteria</w:delText>
        </w:r>
        <w:r w:rsidR="00105C5D" w:rsidRPr="006409FA" w:rsidDel="006409FA">
          <w:delText xml:space="preserve">. </w:delText>
        </w:r>
      </w:del>
      <w:del w:id="17" w:author="Liao, Chen/Sloan Kettering Institute" w:date="2022-09-03T22:54:00Z">
        <w:r w:rsidR="00105C5D" w:rsidRPr="006409FA" w:rsidDel="003F4E6A">
          <w:delText>H</w:delText>
        </w:r>
      </w:del>
      <w:r w:rsidR="00320ADD" w:rsidRPr="006409FA">
        <w:t xml:space="preserve">ost disorders </w:t>
      </w:r>
      <w:r w:rsidR="00662EB3" w:rsidRPr="006409FA">
        <w:t xml:space="preserve">linked to </w:t>
      </w:r>
      <w:ins w:id="18" w:author="Liao, Chen/Sloan Kettering Institute" w:date="2022-09-03T21:17:00Z">
        <w:r w:rsidR="003C0696">
          <w:t xml:space="preserve">the </w:t>
        </w:r>
      </w:ins>
      <w:ins w:id="19" w:author="Liao, Chen/Sloan Kettering Institute" w:date="2022-09-03T21:32:00Z">
        <w:r>
          <w:t>relative</w:t>
        </w:r>
      </w:ins>
      <w:ins w:id="20" w:author="Liao, Chen/Sloan Kettering Institute" w:date="2022-09-03T21:19:00Z">
        <w:r w:rsidR="00B56476">
          <w:t xml:space="preserve"> </w:t>
        </w:r>
      </w:ins>
      <w:del w:id="21" w:author="Liao, Chen/Sloan Kettering Institute" w:date="2022-09-03T21:16:00Z">
        <w:r w:rsidR="00662EB3" w:rsidRPr="006409FA" w:rsidDel="006409FA">
          <w:delText>high relative abundances</w:delText>
        </w:r>
      </w:del>
      <w:ins w:id="22" w:author="Liao, Chen/Sloan Kettering Institute" w:date="2022-09-03T21:16:00Z">
        <w:r w:rsidR="006409FA">
          <w:t>enrichment</w:t>
        </w:r>
      </w:ins>
      <w:ins w:id="23" w:author="Liao, Chen/Sloan Kettering Institute" w:date="2022-09-03T21:14:00Z">
        <w:r w:rsidR="006409FA" w:rsidRPr="006409FA">
          <w:rPr>
            <w:rFonts w:eastAsia="SimSun"/>
          </w:rPr>
          <w:t xml:space="preserve"> </w:t>
        </w:r>
        <w:r w:rsidR="006409FA">
          <w:rPr>
            <w:rFonts w:eastAsia="SimSun"/>
          </w:rPr>
          <w:t xml:space="preserve">of </w:t>
        </w:r>
      </w:ins>
      <w:del w:id="24" w:author="Liao, Chen/Sloan Kettering Institute" w:date="2022-09-03T21:14:00Z">
        <w:r w:rsidR="00662EB3" w:rsidRPr="006409FA" w:rsidDel="006409FA">
          <w:delText xml:space="preserve"> </w:delText>
        </w:r>
      </w:del>
      <w:r w:rsidR="00662EB3" w:rsidRPr="006409FA">
        <w:t xml:space="preserve">oral bacteria </w:t>
      </w:r>
      <w:ins w:id="25" w:author="Liao, Chen/Sloan Kettering Institute" w:date="2022-09-03T21:36:00Z">
        <w:r w:rsidR="00434D06">
          <w:t>in the gut</w:t>
        </w:r>
      </w:ins>
      <w:ins w:id="26" w:author="Liao, Chen/Sloan Kettering Institute" w:date="2022-09-03T21:35:00Z">
        <w:r>
          <w:t xml:space="preserve"> </w:t>
        </w:r>
      </w:ins>
      <w:del w:id="27" w:author="Liao, Chen/Sloan Kettering Institute" w:date="2022-09-03T21:19:00Z">
        <w:r w:rsidR="00662EB3" w:rsidRPr="006409FA" w:rsidDel="00B56476">
          <w:delText xml:space="preserve">in feces </w:delText>
        </w:r>
      </w:del>
      <w:r w:rsidR="00662EB3" w:rsidRPr="006409FA">
        <w:t xml:space="preserve">may </w:t>
      </w:r>
      <w:ins w:id="28" w:author="Liao, Chen/Sloan Kettering Institute" w:date="2022-09-03T21:14:00Z">
        <w:r w:rsidR="006409FA">
          <w:t xml:space="preserve">not </w:t>
        </w:r>
      </w:ins>
      <w:r w:rsidR="00320ADD" w:rsidRPr="006409FA">
        <w:t>result</w:t>
      </w:r>
      <w:ins w:id="29" w:author="Liao, Chen/Sloan Kettering Institute" w:date="2022-09-03T21:14:00Z">
        <w:r w:rsidR="006409FA">
          <w:t xml:space="preserve"> </w:t>
        </w:r>
      </w:ins>
      <w:del w:id="30" w:author="Liao, Chen/Sloan Kettering Institute" w:date="2022-09-03T21:14:00Z">
        <w:r w:rsidR="00320ADD" w:rsidRPr="006409FA" w:rsidDel="006409FA">
          <w:delText xml:space="preserve"> </w:delText>
        </w:r>
        <w:r w:rsidR="00105C5D" w:rsidRPr="006409FA" w:rsidDel="006409FA">
          <w:delText xml:space="preserve">not </w:delText>
        </w:r>
      </w:del>
      <w:r w:rsidR="00662EB3" w:rsidRPr="006409FA">
        <w:t xml:space="preserve">from the expansion of ectopic bacteria but instead </w:t>
      </w:r>
      <w:r w:rsidR="00320ADD" w:rsidRPr="006409FA">
        <w:t>from the loss of commensals.</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10C21D8E" w:rsidR="00993C1F" w:rsidRPr="006409FA" w:rsidRDefault="00CD3D4F" w:rsidP="000A48DA">
      <w:del w:id="31" w:author="Liao, Chen/Sloan Kettering Institute" w:date="2022-09-03T20:27:00Z">
        <w:r w:rsidRPr="006409FA" w:rsidDel="00267974">
          <w:delText>For microbes, t</w:delText>
        </w:r>
      </w:del>
      <w:ins w:id="32" w:author="Liao, Chen/Sloan Kettering Institute" w:date="2022-09-03T20:27:00Z">
        <w:r w:rsidR="00267974" w:rsidRPr="006409FA">
          <w:t>T</w:t>
        </w:r>
      </w:ins>
      <w:r w:rsidR="006501ED" w:rsidRPr="006409FA">
        <w:t xml:space="preserve">he distinct </w:t>
      </w:r>
      <w:r w:rsidR="00FF4A8A" w:rsidRPr="006409FA">
        <w:t>body sites of h</w:t>
      </w:r>
      <w:r w:rsidR="005045A9" w:rsidRPr="006409FA">
        <w:t>ealthy people</w:t>
      </w:r>
      <w:r w:rsidR="00B2334F" w:rsidRPr="006409FA">
        <w:t xml:space="preserve"> </w:t>
      </w:r>
      <w:r w:rsidRPr="006409FA">
        <w:t>represent</w:t>
      </w:r>
      <w:r w:rsidR="00C16A41" w:rsidRPr="006409FA">
        <w:t xml:space="preserve"> </w:t>
      </w:r>
      <w:r w:rsidRPr="006409FA">
        <w:t xml:space="preserve">very </w:t>
      </w:r>
      <w:r w:rsidR="00C16A41" w:rsidRPr="006409FA">
        <w:t>different habitats</w:t>
      </w:r>
      <w:r w:rsidRPr="006409FA">
        <w:t xml:space="preserve"> </w:t>
      </w:r>
      <w:ins w:id="33" w:author="Liao, Chen/Sloan Kettering Institute" w:date="2022-09-03T20:28:00Z">
        <w:r w:rsidR="00267974" w:rsidRPr="006409FA">
          <w:t xml:space="preserve">for microbes </w:t>
        </w:r>
      </w:ins>
      <w:r w:rsidRPr="006409FA">
        <w:t>and</w:t>
      </w:r>
      <w:r w:rsidR="00C16A41" w:rsidRPr="006409FA">
        <w:t xml:space="preserve"> </w:t>
      </w:r>
      <w:r w:rsidRPr="006409FA">
        <w:t>t</w:t>
      </w:r>
      <w:r w:rsidR="00C16A41" w:rsidRPr="006409FA">
        <w:t>he</w:t>
      </w:r>
      <w:r w:rsidR="00B2334F" w:rsidRPr="006409FA">
        <w:t xml:space="preserve"> </w:t>
      </w:r>
      <w:r w:rsidR="00C16A41" w:rsidRPr="006409FA">
        <w:t xml:space="preserve">compositions of </w:t>
      </w:r>
      <w:del w:id="34" w:author="Liao, Chen/Sloan Kettering Institute" w:date="2022-09-03T21:40:00Z">
        <w:r w:rsidR="00C16A41" w:rsidRPr="006409FA" w:rsidDel="00D71E9D">
          <w:delText xml:space="preserve">the </w:delText>
        </w:r>
      </w:del>
      <w:r w:rsidR="00D5631C" w:rsidRPr="006409FA">
        <w:t>microbial</w:t>
      </w:r>
      <w:r w:rsidR="00B2334F" w:rsidRPr="006409FA">
        <w:t xml:space="preserve"> communities</w:t>
      </w:r>
      <w:ins w:id="35" w:author="Liao, Chen/Sloan Kettering Institute" w:date="2022-09-03T21:40:00Z">
        <w:r w:rsidR="00D71E9D">
          <w:t xml:space="preserve"> </w:t>
        </w:r>
      </w:ins>
      <w:del w:id="36" w:author="Liao, Chen/Sloan Kettering Institute" w:date="2022-09-03T21:40:00Z">
        <w:r w:rsidR="00C16A41" w:rsidRPr="006409FA" w:rsidDel="00D71E9D">
          <w:delText xml:space="preserve"> that </w:delText>
        </w:r>
      </w:del>
      <w:r w:rsidRPr="006409FA">
        <w:t>liv</w:t>
      </w:r>
      <w:ins w:id="37" w:author="Liao, Chen/Sloan Kettering Institute" w:date="2022-09-03T21:40:00Z">
        <w:r w:rsidR="00D71E9D">
          <w:t>ing</w:t>
        </w:r>
      </w:ins>
      <w:del w:id="38" w:author="Liao, Chen/Sloan Kettering Institute" w:date="2022-09-03T21:40:00Z">
        <w:r w:rsidRPr="006409FA" w:rsidDel="00D71E9D">
          <w:delText>e</w:delText>
        </w:r>
      </w:del>
      <w:r w:rsidRPr="006409FA">
        <w:t xml:space="preserve"> in them </w:t>
      </w:r>
      <w:del w:id="39" w:author="Liao, Chen/Sloan Kettering Institute" w:date="2022-09-03T21:43:00Z">
        <w:r w:rsidRPr="006409FA" w:rsidDel="009136D9">
          <w:delText>are</w:delText>
        </w:r>
        <w:r w:rsidR="00C16A41" w:rsidRPr="006409FA" w:rsidDel="009136D9">
          <w:delText xml:space="preserve"> specific</w:delText>
        </w:r>
      </w:del>
      <w:ins w:id="40" w:author="Liao, Chen/Sloan Kettering Institute" w:date="2022-09-03T21:43:00Z">
        <w:r w:rsidR="009136D9">
          <w:t>differ greatly</w:t>
        </w:r>
      </w:ins>
      <w:r w:rsidR="00B2334F"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rsidR="004C7F2F" w:rsidRPr="006409FA">
        <w:t>Some health</w:t>
      </w:r>
      <w:r w:rsidR="004C2716" w:rsidRPr="006409FA">
        <w:t xml:space="preserve"> disorders</w:t>
      </w:r>
      <w:r w:rsidR="00C16A41" w:rsidRPr="006409FA">
        <w:t xml:space="preserve"> </w:t>
      </w:r>
      <w:ins w:id="41" w:author="Liao, Chen/Sloan Kettering Institute" w:date="2022-09-03T21:41:00Z">
        <w:r w:rsidR="009136D9">
          <w:t xml:space="preserve">and associated treatments </w:t>
        </w:r>
      </w:ins>
      <w:r w:rsidR="00904BA0" w:rsidRPr="006409FA">
        <w:t xml:space="preserve">cause the translocation of bacteria between body sites </w:t>
      </w:r>
      <w:r w:rsidR="004C7F2F" w:rsidRPr="006409FA">
        <w:t>and</w:t>
      </w:r>
      <w:r w:rsidR="00C16A41" w:rsidRPr="006409FA">
        <w:t xml:space="preserve"> </w:t>
      </w:r>
      <w:r w:rsidR="004C7F2F" w:rsidRPr="006409FA">
        <w:t>mix</w:t>
      </w:r>
      <w:del w:id="42" w:author="Liao, Chen/Sloan Kettering Institute" w:date="2022-09-05T18:12:00Z">
        <w:r w:rsidR="004C7F2F" w:rsidRPr="006409FA" w:rsidDel="00D52A00">
          <w:delText>es</w:delText>
        </w:r>
      </w:del>
      <w:r w:rsidR="004C7F2F" w:rsidRPr="006409FA">
        <w:t xml:space="preserve"> the microbiome composition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ins w:id="43" w:author="Liao, Chen/Sloan Kettering Institute" w:date="2022-09-03T21:45:00Z">
        <w:r w:rsidR="000272FC">
          <w:t>It is well established that b</w:t>
        </w:r>
      </w:ins>
      <w:del w:id="44" w:author="Liao, Chen/Sloan Kettering Institute" w:date="2022-09-03T21:45:00Z">
        <w:r w:rsidR="004C7F2F" w:rsidRPr="006409FA" w:rsidDel="000272FC">
          <w:delText>B</w:delText>
        </w:r>
      </w:del>
      <w:r w:rsidR="004C7F2F" w:rsidRPr="006409FA">
        <w:t>acteria</w:t>
      </w:r>
      <w:r w:rsidR="0015189C" w:rsidRPr="006409FA">
        <w:t xml:space="preserve"> </w:t>
      </w:r>
      <w:del w:id="45" w:author="Liao, Chen/Sloan Kettering Institute" w:date="2022-09-03T20:29:00Z">
        <w:r w:rsidR="0015189C" w:rsidRPr="006409FA" w:rsidDel="00267974">
          <w:delText xml:space="preserve">bacteria </w:delText>
        </w:r>
      </w:del>
      <w:del w:id="46" w:author="Liao, Chen/Sloan Kettering Institute" w:date="2022-09-03T21:46:00Z">
        <w:r w:rsidR="00904BA0" w:rsidRPr="006409FA" w:rsidDel="00F822BA">
          <w:delText>typical of</w:delText>
        </w:r>
      </w:del>
      <w:ins w:id="47" w:author="Liao, Chen/Sloan Kettering Institute" w:date="2022-09-03T21:46:00Z">
        <w:r w:rsidR="00F822BA">
          <w:t>inhabiting</w:t>
        </w:r>
      </w:ins>
      <w:r w:rsidR="00904BA0" w:rsidRPr="006409FA">
        <w:t xml:space="preserve"> the oral </w:t>
      </w:r>
      <w:del w:id="48" w:author="Liao, Chen/Sloan Kettering Institute" w:date="2022-09-03T21:46:00Z">
        <w:r w:rsidR="00904BA0" w:rsidRPr="006409FA" w:rsidDel="00F822BA">
          <w:delText xml:space="preserve">microbiome </w:delText>
        </w:r>
      </w:del>
      <w:ins w:id="49" w:author="Liao, Chen/Sloan Kettering Institute" w:date="2022-09-03T21:46:00Z">
        <w:r w:rsidR="00F822BA">
          <w:t>cavity</w:t>
        </w:r>
        <w:r w:rsidR="00F822BA" w:rsidRPr="006409FA">
          <w:t xml:space="preserve"> </w:t>
        </w:r>
      </w:ins>
      <w:r w:rsidR="004C7F2F" w:rsidRPr="006409FA">
        <w:t xml:space="preserve">can translocate </w:t>
      </w:r>
      <w:r w:rsidR="00842001" w:rsidRPr="006409FA">
        <w:t>to th</w:t>
      </w:r>
      <w:r w:rsidR="0015189C" w:rsidRPr="006409FA">
        <w:t xml:space="preserve">e </w:t>
      </w:r>
      <w:r w:rsidR="0098723F" w:rsidRPr="006409FA">
        <w:t>lower gastrointestinal tract</w:t>
      </w:r>
      <w:ins w:id="50" w:author="Liao, Chen/Sloan Kettering Institute" w:date="2022-09-05T21:09:00Z">
        <w:r w:rsidR="004511BB">
          <w:t xml:space="preserve"> </w:t>
        </w:r>
      </w:ins>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 xml:space="preserve">inflammatory </w:t>
      </w:r>
      <w:r w:rsidR="0015189C" w:rsidRPr="006409FA">
        <w:lastRenderedPageBreak/>
        <w:t>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 xml:space="preserve">path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FD0D43" w:rsidRPr="006409FA">
        <w:t>A</w:t>
      </w:r>
      <w:r w:rsidR="009E124B" w:rsidRPr="006409FA">
        <w:t>n average person</w:t>
      </w:r>
      <w:r w:rsidR="00FD0D43" w:rsidRPr="006409FA">
        <w:t xml:space="preserve"> swallows</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rsidR="009E124B" w:rsidRPr="006409FA">
        <w:t xml:space="preserve"> but </w:t>
      </w:r>
      <w:r w:rsidR="00E41804" w:rsidRPr="006409FA">
        <w:t>oral</w:t>
      </w:r>
      <w:r w:rsidR="00FD0D43" w:rsidRPr="006409FA">
        <w:t xml:space="preserve"> bacteria</w:t>
      </w:r>
      <w:r w:rsidR="00E41804" w:rsidRPr="006409FA">
        <w:t xml:space="preserve"> remain rare in</w:t>
      </w:r>
      <w:r w:rsidR="000F7259" w:rsidRPr="006409FA">
        <w:t xml:space="preserve"> the healthy gut. G</w:t>
      </w:r>
      <w:r w:rsidR="0015189C" w:rsidRPr="006409FA">
        <w:t>astric acids</w:t>
      </w:r>
      <w:r w:rsidR="007F2FA1" w:rsidRPr="006409FA">
        <w:t xml:space="preserve">, </w:t>
      </w:r>
      <w:r w:rsidR="0015189C" w:rsidRPr="006409FA">
        <w:t xml:space="preserve">alkaline </w:t>
      </w:r>
      <w:proofErr w:type="spellStart"/>
      <w:r w:rsidR="0015189C" w:rsidRPr="006409FA">
        <w:t>biles</w:t>
      </w:r>
      <w:proofErr w:type="spellEnd"/>
      <w:r w:rsidR="0015189C" w:rsidRPr="006409FA">
        <w:t xml:space="preserve"> </w:t>
      </w:r>
      <w:r w:rsidR="007F2FA1" w:rsidRPr="006409FA">
        <w:t xml:space="preserve">and antimicrobial peptides </w:t>
      </w:r>
      <w:r w:rsidR="0015189C" w:rsidRPr="006409FA">
        <w:t>kill many of th</w:t>
      </w:r>
      <w:r w:rsidR="007F2FA1" w:rsidRPr="006409FA">
        <w:t>o</w:t>
      </w:r>
      <w:r w:rsidR="0015189C" w:rsidRPr="006409FA">
        <w:t xml:space="preserve">se, and </w:t>
      </w:r>
      <w:r w:rsidR="003727ED" w:rsidRPr="006409FA">
        <w:t xml:space="preserve">the few </w:t>
      </w:r>
      <w:r w:rsidR="0015189C" w:rsidRPr="006409FA">
        <w:t xml:space="preserve">survivors </w:t>
      </w:r>
      <w:r w:rsidR="00325431" w:rsidRPr="006409FA">
        <w:t>must overcome</w:t>
      </w:r>
      <w:r w:rsidR="003727ED" w:rsidRPr="006409FA">
        <w:t xml:space="preserve"> the commensal microbiome’s ability to resist</w:t>
      </w:r>
      <w:r w:rsidR="0015189C" w:rsidRPr="006409FA">
        <w:t xml:space="preserve"> colonization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D433C5" w:rsidRPr="006409FA">
        <w:t xml:space="preserve">DNA from </w:t>
      </w:r>
      <w:r w:rsidR="0015189C" w:rsidRPr="006409FA">
        <w:t>oral bacteria</w:t>
      </w:r>
      <w:del w:id="51" w:author="Liao, Chen/Sloan Kettering Institute" w:date="2022-09-03T20:29:00Z">
        <w:r w:rsidR="007D4E4F" w:rsidRPr="006409FA" w:rsidDel="00267974">
          <w:delText>l</w:delText>
        </w:r>
      </w:del>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3ED75CC3" w14:textId="457AA8B9" w:rsidR="00B438B9" w:rsidRPr="006409FA"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ins w:id="52" w:author="Liao, Chen/Sloan Kettering Institute" w:date="2022-09-03T20:33:00Z">
        <w:r w:rsidR="0047217F" w:rsidRPr="006409FA">
          <w:rPr>
            <w:rFonts w:eastAsia="SimSun"/>
          </w:rPr>
          <w:t xml:space="preserve"> of </w:t>
        </w:r>
      </w:ins>
      <w:del w:id="53" w:author="Liao, Chen/Sloan Kettering Institute" w:date="2022-09-03T20:33:00Z">
        <w:r w:rsidR="007C404E" w:rsidRPr="006409FA" w:rsidDel="0047217F">
          <w:delText xml:space="preserve"> </w:delText>
        </w:r>
      </w:del>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7C404E" w:rsidRPr="006409FA">
        <w:t>That enrichment</w:t>
      </w:r>
      <w:r w:rsidR="00C31562" w:rsidRPr="006409FA">
        <w:t xml:space="preserve"> has been</w:t>
      </w:r>
      <w:r w:rsidRPr="006409FA">
        <w:t xml:space="preserve"> </w:t>
      </w:r>
      <w:del w:id="54" w:author="Liao, Chen/Sloan Kettering Institute" w:date="2022-09-03T22:48:00Z">
        <w:r w:rsidR="007C404E" w:rsidRPr="006409FA" w:rsidDel="00F22C1F">
          <w:rPr>
            <w:rFonts w:hint="eastAsia"/>
          </w:rPr>
          <w:delText>linked to</w:delText>
        </w:r>
      </w:del>
      <w:ins w:id="55" w:author="Liao, Chen/Sloan Kettering Institute" w:date="2022-09-03T22:48:00Z">
        <w:r w:rsidR="00F22C1F">
          <w:rPr>
            <w:rFonts w:hint="eastAsia"/>
          </w:rPr>
          <w:t>observed</w:t>
        </w:r>
        <w:r w:rsidR="00F22C1F">
          <w:t xml:space="preserve"> in</w:t>
        </w:r>
      </w:ins>
      <w:ins w:id="56" w:author="Liao, Chen/Sloan Kettering Institute" w:date="2022-09-03T22:50:00Z">
        <w:r w:rsidR="00F22C1F">
          <w:t xml:space="preserve"> patients with</w:t>
        </w:r>
      </w:ins>
      <w:r w:rsidR="007C404E" w:rsidRPr="006409FA">
        <w:t xml:space="preserve"> </w:t>
      </w:r>
      <w:r w:rsidR="00734349" w:rsidRPr="006409FA">
        <w:t xml:space="preserve">a variety of </w:t>
      </w:r>
      <w:ins w:id="57" w:author="Liao, Chen/Sloan Kettering Institute" w:date="2022-09-03T22:50:00Z">
        <w:r w:rsidR="00F22C1F">
          <w:t>diseases, including</w:t>
        </w:r>
      </w:ins>
      <w:del w:id="58" w:author="Liao, Chen/Sloan Kettering Institute" w:date="2022-09-03T22:50:00Z">
        <w:r w:rsidR="00C973E3" w:rsidRPr="006409FA" w:rsidDel="00F22C1F">
          <w:rPr>
            <w:rFonts w:hint="eastAsia"/>
          </w:rPr>
          <w:delText xml:space="preserve">digestive </w:delText>
        </w:r>
      </w:del>
      <w:del w:id="59" w:author="Liao, Chen/Sloan Kettering Institute" w:date="2022-09-03T22:01:00Z">
        <w:r w:rsidR="00C973E3" w:rsidRPr="006409FA" w:rsidDel="00D26A90">
          <w:rPr>
            <w:rFonts w:hint="eastAsia"/>
          </w:rPr>
          <w:delText>diseases</w:delText>
        </w:r>
      </w:del>
      <w:del w:id="60" w:author="Liao, Chen/Sloan Kettering Institute" w:date="2022-09-03T22:50:00Z">
        <w:r w:rsidR="00C973E3" w:rsidRPr="006409FA" w:rsidDel="00F22C1F">
          <w:rPr>
            <w:rFonts w:hint="eastAsia"/>
          </w:rPr>
          <w:delText xml:space="preserve"> (</w:delText>
        </w:r>
        <w:r w:rsidR="00C973E3" w:rsidRPr="006409FA" w:rsidDel="00F22C1F">
          <w:delText>e.g.,</w:delText>
        </w:r>
      </w:del>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ins w:id="61" w:author="Liao, Chen/Sloan Kettering Institute" w:date="2022-09-03T22:50:00Z">
        <w:r w:rsidR="00F22C1F">
          <w:t xml:space="preserve"> and</w:t>
        </w:r>
      </w:ins>
      <w:del w:id="62" w:author="Liao, Chen/Sloan Kettering Institute" w:date="2022-09-03T22:50:00Z">
        <w:r w:rsidR="00C973E3" w:rsidRPr="006409FA" w:rsidDel="00F22C1F">
          <w:delText>,</w:delText>
        </w:r>
      </w:del>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del w:id="63" w:author="Liao, Chen/Sloan Kettering Institute" w:date="2022-09-03T22:50:00Z">
        <w:r w:rsidR="00ED36B0" w:rsidRPr="006409FA" w:rsidDel="00F22C1F">
          <w:delText>)</w:delText>
        </w:r>
      </w:del>
      <w:r w:rsidR="00AC0A9D" w:rsidRPr="006409FA">
        <w:t>.</w:t>
      </w:r>
      <w:r w:rsidR="00761147" w:rsidRPr="006409FA">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ins w:id="64" w:author="Liao, Chen/Sloan Kettering Institute" w:date="2022-09-03T20:33:00Z">
        <w:r w:rsidR="0047217F" w:rsidRPr="006409FA">
          <w:t>s</w:t>
        </w:r>
      </w:ins>
      <w:r w:rsidR="00F9549E" w:rsidRPr="006409FA">
        <w:t xml:space="preserve"> </w:t>
      </w:r>
      <w:del w:id="65" w:author="Liao, Chen/Sloan Kettering Institute" w:date="2022-09-03T21:54:00Z">
        <w:r w:rsidR="00C31562" w:rsidRPr="006409FA" w:rsidDel="00D148D9">
          <w:rPr>
            <w:rFonts w:hint="eastAsia"/>
          </w:rPr>
          <w:delText>come from</w:delText>
        </w:r>
        <w:r w:rsidR="00735998" w:rsidRPr="006409FA" w:rsidDel="00D148D9">
          <w:rPr>
            <w:rFonts w:hint="eastAsia"/>
          </w:rPr>
          <w:delText xml:space="preserve"> </w:delText>
        </w:r>
      </w:del>
      <w:ins w:id="66" w:author="Liao, Chen/Sloan Kettering Institute" w:date="2022-09-03T21:54:00Z">
        <w:r w:rsidR="00D148D9">
          <w:rPr>
            <w:rFonts w:hint="eastAsia"/>
          </w:rPr>
          <w:t>w</w:t>
        </w:r>
        <w:r w:rsidR="00D148D9">
          <w:t xml:space="preserve">ere obtained from </w:t>
        </w:r>
      </w:ins>
      <w:r w:rsidR="00735998" w:rsidRPr="006409FA">
        <w:t xml:space="preserve">compositional sequencing data, which gives </w:t>
      </w:r>
      <w:r w:rsidR="00050EAF" w:rsidRPr="006409FA">
        <w:t>relative abundance</w:t>
      </w:r>
      <w:del w:id="67" w:author="Liao, Chen/Sloan Kettering Institute" w:date="2022-09-03T21:48:00Z">
        <w:r w:rsidR="00050EAF" w:rsidRPr="006409FA" w:rsidDel="000B0208">
          <w:delText>s</w:delText>
        </w:r>
      </w:del>
      <w:r w:rsidR="00735998" w:rsidRPr="006409FA">
        <w:t xml:space="preserve"> that—by itself—can</w:t>
      </w:r>
      <w:ins w:id="68" w:author="Liao, Chen/Sloan Kettering Institute" w:date="2022-09-03T21:51:00Z">
        <w:r w:rsidR="00F6069A">
          <w:t xml:space="preserve"> </w:t>
        </w:r>
        <w:r w:rsidR="00F6069A">
          <w:rPr>
            <w:rFonts w:hint="eastAsia"/>
          </w:rPr>
          <w:t>neither</w:t>
        </w:r>
      </w:ins>
      <w:del w:id="69" w:author="Liao, Chen/Sloan Kettering Institute" w:date="2022-09-03T21:51:00Z">
        <w:r w:rsidR="00735998" w:rsidRPr="006409FA" w:rsidDel="00F6069A">
          <w:delText>not</w:delText>
        </w:r>
      </w:del>
      <w:r w:rsidR="00735998" w:rsidRPr="006409FA">
        <w:t xml:space="preserve"> determine if</w:t>
      </w:r>
      <w:r w:rsidR="00C31562" w:rsidRPr="006409FA">
        <w:t xml:space="preserve"> </w:t>
      </w:r>
      <w:r w:rsidR="002A3A0D" w:rsidRPr="006409FA">
        <w:t xml:space="preserve">there was an </w:t>
      </w:r>
      <w:del w:id="70" w:author="Liao, Chen/Sloan Kettering Institute" w:date="2022-09-03T21:49:00Z">
        <w:r w:rsidR="002A3A0D" w:rsidRPr="006409FA" w:rsidDel="003224C6">
          <w:delText>expansion of</w:delText>
        </w:r>
        <w:r w:rsidR="00735998" w:rsidRPr="006409FA" w:rsidDel="003224C6">
          <w:delText xml:space="preserve"> </w:delText>
        </w:r>
        <w:r w:rsidR="00C31562" w:rsidRPr="006409FA" w:rsidDel="003224C6">
          <w:delText>oral bacteria</w:delText>
        </w:r>
      </w:del>
      <w:ins w:id="71" w:author="Liao, Chen/Sloan Kettering Institute" w:date="2022-09-03T21:49:00Z">
        <w:r w:rsidR="003224C6" w:rsidRPr="006409FA">
          <w:t>expansion of oral bacteria</w:t>
        </w:r>
      </w:ins>
      <w:r w:rsidR="00C31562" w:rsidRPr="006409FA">
        <w:t xml:space="preserve"> in </w:t>
      </w:r>
      <w:r w:rsidR="00735998" w:rsidRPr="006409FA">
        <w:t xml:space="preserve">absolute </w:t>
      </w:r>
      <w:del w:id="72" w:author="Liao, Chen/Sloan Kettering Institute" w:date="2022-09-03T20:34:00Z">
        <w:r w:rsidR="00735998" w:rsidRPr="006409FA" w:rsidDel="002074C0">
          <w:delText>numbers</w:delText>
        </w:r>
        <w:r w:rsidR="00312E9E" w:rsidRPr="006409FA" w:rsidDel="002074C0">
          <w:delText>, and</w:delText>
        </w:r>
      </w:del>
      <w:ins w:id="73" w:author="Liao, Chen/Sloan Kettering Institute" w:date="2022-09-03T20:34:00Z">
        <w:r w:rsidR="002074C0" w:rsidRPr="006409FA">
          <w:t xml:space="preserve">numbers </w:t>
        </w:r>
      </w:ins>
      <w:ins w:id="74" w:author="Liao, Chen/Sloan Kettering Institute" w:date="2022-09-03T21:52:00Z">
        <w:r w:rsidR="00F6069A">
          <w:t>nor</w:t>
        </w:r>
      </w:ins>
      <w:del w:id="75" w:author="Liao, Chen/Sloan Kettering Institute" w:date="2022-09-03T21:52:00Z">
        <w:r w:rsidR="00312E9E" w:rsidRPr="006409FA" w:rsidDel="00F6069A">
          <w:delText xml:space="preserve"> cannot</w:delText>
        </w:r>
      </w:del>
      <w:r w:rsidR="00312E9E" w:rsidRPr="006409FA">
        <w:t xml:space="preserve"> </w:t>
      </w:r>
      <w:del w:id="76" w:author="Liao, Chen/Sloan Kettering Institute" w:date="2022-09-03T20:34:00Z">
        <w:r w:rsidR="00312E9E" w:rsidRPr="006409FA" w:rsidDel="002074C0">
          <w:delText>revela</w:delText>
        </w:r>
      </w:del>
      <w:ins w:id="77" w:author="Liao, Chen/Sloan Kettering Institute" w:date="2022-09-03T20:34:00Z">
        <w:r w:rsidR="002074C0" w:rsidRPr="006409FA">
          <w:t>reveal</w:t>
        </w:r>
      </w:ins>
      <w:r w:rsidR="00312E9E" w:rsidRPr="006409FA">
        <w:t xml:space="preserve"> the true cause</w:t>
      </w:r>
      <w:ins w:id="78" w:author="Liao, Chen/Sloan Kettering Institute" w:date="2022-09-03T20:34:00Z">
        <w:r w:rsidR="002074C0" w:rsidRPr="006409FA">
          <w:t>s</w:t>
        </w:r>
      </w:ins>
      <w:r w:rsidR="00312E9E" w:rsidRPr="006409FA">
        <w:t xml:space="preserve"> of </w:t>
      </w:r>
      <w:ins w:id="79" w:author="Liao, Chen/Sloan Kettering Institute" w:date="2022-09-03T20:34:00Z">
        <w:r w:rsidR="00C968E3" w:rsidRPr="006409FA">
          <w:t>human</w:t>
        </w:r>
      </w:ins>
      <w:del w:id="80" w:author="Liao, Chen/Sloan Kettering Institute" w:date="2022-09-03T20:34:00Z">
        <w:r w:rsidR="00312E9E" w:rsidRPr="006409FA" w:rsidDel="00C968E3">
          <w:delText>the</w:delText>
        </w:r>
      </w:del>
      <w:r w:rsidR="00312E9E" w:rsidRPr="006409FA">
        <w:t xml:space="preserve"> disorder</w:t>
      </w:r>
      <w:ins w:id="81" w:author="Liao, Chen/Sloan Kettering Institute" w:date="2022-09-03T20:34:00Z">
        <w:r w:rsidR="00C968E3" w:rsidRPr="006409FA">
          <w:t>s</w:t>
        </w:r>
      </w:ins>
      <w:r w:rsidR="005E1470" w:rsidRPr="006409FA">
        <w:t xml:space="preserve">. </w:t>
      </w:r>
      <w:r w:rsidR="008D5609" w:rsidRPr="006409FA">
        <w:t xml:space="preserve">Simple mathematics </w:t>
      </w:r>
      <w:r w:rsidR="00312E9E" w:rsidRPr="006409FA">
        <w:t>leads to</w:t>
      </w:r>
      <w:r w:rsidR="00EB2F43" w:rsidRPr="006409FA">
        <w:t xml:space="preserve"> two</w:t>
      </w:r>
      <w:r w:rsidR="00F839BD" w:rsidRPr="006409FA">
        <w:t xml:space="preserve"> alternat</w:t>
      </w:r>
      <w:r w:rsidR="00873B0F" w:rsidRPr="006409FA">
        <w:t>e</w:t>
      </w:r>
      <w:r w:rsidR="00F839BD" w:rsidRPr="006409FA">
        <w:t xml:space="preserve"> </w:t>
      </w:r>
      <w:r w:rsidR="00EB2F43" w:rsidRPr="006409FA">
        <w:t xml:space="preserve">explanations </w:t>
      </w:r>
      <w:r w:rsidR="00F839BD" w:rsidRPr="006409FA">
        <w:t>(</w:t>
      </w:r>
      <w:r w:rsidR="00F839BD" w:rsidRPr="006409FA">
        <w:rPr>
          <w:highlight w:val="yellow"/>
        </w:rPr>
        <w:t>Fig. 1</w:t>
      </w:r>
      <w:r w:rsidR="00F839BD" w:rsidRPr="006409FA">
        <w:t>)</w:t>
      </w:r>
      <w:r w:rsidR="00A100E7" w:rsidRPr="006409FA">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relative abundance </w:t>
      </w:r>
      <w:r w:rsidR="00377AD5" w:rsidRPr="006409FA">
        <w:t>informs</w:t>
      </w:r>
      <w:r w:rsidR="004B6435" w:rsidRPr="006409FA">
        <w:t xml:space="preserve"> absolute </w:t>
      </w:r>
      <w:r w:rsidR="00377AD5" w:rsidRPr="006409FA">
        <w:t>abundance,</w:t>
      </w:r>
      <w:r w:rsidR="004B6435" w:rsidRPr="006409FA">
        <w:t xml:space="preserve"> and the relative enrichment reflects </w:t>
      </w:r>
      <w:r w:rsidR="007C4EEC" w:rsidRPr="006409FA">
        <w:t>active expansion</w:t>
      </w:r>
      <w:r w:rsidR="00925E6D" w:rsidRPr="006409FA">
        <w:t xml:space="preserve"> </w:t>
      </w:r>
      <w:r w:rsidR="004B6435" w:rsidRPr="006409FA">
        <w:t xml:space="preserve">of oral bacterial population </w:t>
      </w:r>
      <w:r w:rsidR="00925E6D" w:rsidRPr="006409FA">
        <w:t>in the gut</w:t>
      </w:r>
      <w:ins w:id="82" w:author="Liao, Chen/Sloan Kettering Institute" w:date="2022-09-05T18:15:00Z">
        <w:r w:rsidR="0036336E">
          <w:t>. When the oral population reaches</w:t>
        </w:r>
      </w:ins>
      <w:r w:rsidR="00312E9E" w:rsidRPr="006409FA">
        <w:t xml:space="preserve"> </w:t>
      </w:r>
      <w:del w:id="83" w:author="Liao, Chen/Sloan Kettering Institute" w:date="2022-09-05T18:15:00Z">
        <w:r w:rsidR="00312E9E" w:rsidRPr="006409FA" w:rsidDel="0036336E">
          <w:delText>t</w:delText>
        </w:r>
      </w:del>
      <w:ins w:id="84" w:author="Liao, Chen/Sloan Kettering Institute" w:date="2022-09-03T22:04:00Z">
        <w:r w:rsidR="001A0FF3">
          <w:t>sufficient</w:t>
        </w:r>
      </w:ins>
      <w:ins w:id="85" w:author="Liao, Chen/Sloan Kettering Institute" w:date="2022-09-05T18:16:00Z">
        <w:r w:rsidR="0036336E">
          <w:t>ly</w:t>
        </w:r>
      </w:ins>
      <w:ins w:id="86" w:author="Liao, Chen/Sloan Kettering Institute" w:date="2022-09-03T22:05:00Z">
        <w:r w:rsidR="001A0FF3">
          <w:t xml:space="preserve"> high density</w:t>
        </w:r>
      </w:ins>
      <w:ins w:id="87" w:author="Liao, Chen/Sloan Kettering Institute" w:date="2022-09-05T18:16:00Z">
        <w:r w:rsidR="0036336E">
          <w:t>, they may</w:t>
        </w:r>
      </w:ins>
      <w:ins w:id="88" w:author="Liao, Chen/Sloan Kettering Institute" w:date="2022-09-03T22:05:00Z">
        <w:r w:rsidR="001A0FF3">
          <w:t xml:space="preserve"> </w:t>
        </w:r>
      </w:ins>
      <w:del w:id="89" w:author="Liao, Chen/Sloan Kettering Institute" w:date="2022-09-03T22:04:00Z">
        <w:r w:rsidR="00312E9E" w:rsidRPr="006409FA" w:rsidDel="001A0FF3">
          <w:delText xml:space="preserve">hat </w:delText>
        </w:r>
      </w:del>
      <w:del w:id="90" w:author="Liao, Chen/Sloan Kettering Institute" w:date="2022-09-03T22:05:00Z">
        <w:r w:rsidR="00312E9E" w:rsidRPr="006409FA" w:rsidDel="001A0FF3">
          <w:delText xml:space="preserve">then </w:delText>
        </w:r>
      </w:del>
      <w:r w:rsidR="00312E9E" w:rsidRPr="006409FA">
        <w:t>cause the disorder</w:t>
      </w:r>
      <w:ins w:id="91" w:author="Liao, Chen/Sloan Kettering Institute" w:date="2022-09-03T22:02:00Z">
        <w:r w:rsidR="00DD0E83">
          <w:t>s</w:t>
        </w:r>
      </w:ins>
      <w:r w:rsidR="00550D33" w:rsidRPr="006409FA">
        <w:t xml:space="preserve">. </w:t>
      </w:r>
      <w:r w:rsidR="00377AD5" w:rsidRPr="006409FA">
        <w:t>By contrast</w:t>
      </w:r>
      <w:del w:id="92" w:author="Liao, Chen/Sloan Kettering Institute" w:date="2022-09-03T21:59:00Z">
        <w:r w:rsidR="00377AD5" w:rsidRPr="006409FA" w:rsidDel="004158F8">
          <w:delText xml:space="preserve"> </w:delText>
        </w:r>
        <w:r w:rsidR="00E63EB2" w:rsidRPr="006409FA" w:rsidDel="004158F8">
          <w:delText xml:space="preserve">in </w:delText>
        </w:r>
        <w:r w:rsidR="005F26A7" w:rsidRPr="006409FA" w:rsidDel="004158F8">
          <w:delText xml:space="preserve">the </w:delText>
        </w:r>
        <w:r w:rsidR="005F26A7" w:rsidRPr="006409FA" w:rsidDel="004158F8">
          <w:rPr>
            <w:i/>
            <w:iCs/>
          </w:rPr>
          <w:delText>marker</w:delText>
        </w:r>
        <w:r w:rsidR="005F26A7" w:rsidRPr="006409FA" w:rsidDel="004158F8">
          <w:delText xml:space="preserve"> hypothesis</w:delText>
        </w:r>
      </w:del>
      <w:r w:rsidR="00E63EB2" w:rsidRPr="006409FA">
        <w:t>,</w:t>
      </w:r>
      <w:r w:rsidR="005F26A7" w:rsidRPr="006409FA">
        <w:t xml:space="preserve"> </w:t>
      </w:r>
      <w:r w:rsidR="00377AD5" w:rsidRPr="006409FA">
        <w:t xml:space="preserve">the relative enrichment is driven by </w:t>
      </w:r>
      <w:r w:rsidR="00390FCB" w:rsidRPr="006409FA">
        <w:t>loss</w:t>
      </w:r>
      <w:r w:rsidR="005F26A7" w:rsidRPr="006409FA">
        <w:t xml:space="preserve"> of gut commensal</w:t>
      </w:r>
      <w:r w:rsidR="000D6BDC" w:rsidRPr="006409FA">
        <w:t>s</w:t>
      </w:r>
      <w:ins w:id="93" w:author="Liao, Chen/Sloan Kettering Institute" w:date="2022-09-03T21:59:00Z">
        <w:r w:rsidR="004158F8">
          <w:t xml:space="preserve"> </w:t>
        </w:r>
        <w:r w:rsidR="004158F8" w:rsidRPr="006409FA">
          <w:t xml:space="preserve">in the </w:t>
        </w:r>
        <w:r w:rsidR="004158F8" w:rsidRPr="006409FA">
          <w:rPr>
            <w:i/>
            <w:iCs/>
          </w:rPr>
          <w:t>marker</w:t>
        </w:r>
        <w:r w:rsidR="004158F8" w:rsidRPr="006409FA">
          <w:t xml:space="preserve"> hypothesis</w:t>
        </w:r>
      </w:ins>
      <w:r w:rsidR="00312E9E" w:rsidRPr="006409FA">
        <w:t xml:space="preserve">, and it is this </w:t>
      </w:r>
      <w:ins w:id="94" w:author="Liao, Chen/Sloan Kettering Institute" w:date="2022-09-03T20:35:00Z">
        <w:r w:rsidR="00C968E3" w:rsidRPr="006409FA">
          <w:t xml:space="preserve">bacterial </w:t>
        </w:r>
      </w:ins>
      <w:r w:rsidR="00312E9E" w:rsidRPr="006409FA">
        <w:t>loss that causes the disorder</w:t>
      </w:r>
      <w:ins w:id="95" w:author="Liao, Chen/Sloan Kettering Institute" w:date="2022-09-03T22:06:00Z">
        <w:r w:rsidR="00BF317E">
          <w:t>s</w:t>
        </w:r>
      </w:ins>
      <w:r w:rsidR="005F26A7" w:rsidRPr="006409FA">
        <w:t xml:space="preserve">. </w:t>
      </w:r>
      <w:r w:rsidR="00322A32" w:rsidRPr="006409FA">
        <w:t>Determining which hypothesis is true has implications</w:t>
      </w:r>
      <w:r w:rsidR="0015189C" w:rsidRPr="006409FA">
        <w:t xml:space="preserve"> for </w:t>
      </w:r>
      <w:r w:rsidR="00322A32" w:rsidRPr="006409FA">
        <w:t xml:space="preserve">our understanding of </w:t>
      </w:r>
      <w:r w:rsidR="0015189C" w:rsidRPr="006409FA">
        <w:t>human health and pathologies</w:t>
      </w:r>
      <w:r w:rsidR="00F507F3" w:rsidRPr="006409FA">
        <w:t>.</w:t>
      </w:r>
      <w:r w:rsidR="00D57210" w:rsidRPr="006409FA">
        <w:t xml:space="preserve"> </w:t>
      </w:r>
    </w:p>
    <w:p w14:paraId="1D545D0F" w14:textId="36352DC0" w:rsidR="0015189C" w:rsidDel="00011CE1" w:rsidRDefault="00B438B9" w:rsidP="00D9364F">
      <w:pPr>
        <w:ind w:firstLine="720"/>
        <w:rPr>
          <w:del w:id="96" w:author="Liao, Chen/Sloan Kettering Institute" w:date="2022-09-03T22:18:00Z"/>
        </w:rPr>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ins w:id="97" w:author="Liao, Chen/Sloan Kettering Institute" w:date="2022-09-03T20:35:00Z">
        <w:r w:rsidR="00C968E3" w:rsidRPr="006409FA">
          <w:t>of</w:t>
        </w:r>
      </w:ins>
      <w:del w:id="98" w:author="Liao, Chen/Sloan Kettering Institute" w:date="2022-09-03T20:35:00Z">
        <w:r w:rsidR="002922BC" w:rsidRPr="006409FA" w:rsidDel="00C968E3">
          <w:delText>in</w:delText>
        </w:r>
      </w:del>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del w:id="99" w:author="Liao, Chen/Sloan Kettering Institute" w:date="2022-09-03T22:09:00Z">
        <w:r w:rsidR="002922BC" w:rsidRPr="006409FA" w:rsidDel="00115C06">
          <w:delText>We</w:delText>
        </w:r>
        <w:r w:rsidR="00C138EF" w:rsidRPr="006409FA" w:rsidDel="00115C06">
          <w:delText xml:space="preserve"> </w:delText>
        </w:r>
      </w:del>
      <w:ins w:id="100" w:author="Liao, Chen/Sloan Kettering Institute" w:date="2022-09-03T22:09:00Z">
        <w:r w:rsidR="00115C06">
          <w:t xml:space="preserve">By </w:t>
        </w:r>
      </w:ins>
      <w:r w:rsidR="00C138EF" w:rsidRPr="006409FA">
        <w:t>quantify</w:t>
      </w:r>
      <w:ins w:id="101" w:author="Liao, Chen/Sloan Kettering Institute" w:date="2022-09-03T22:09:00Z">
        <w:r w:rsidR="00115C06">
          <w:t>ing</w:t>
        </w:r>
      </w:ins>
      <w:r w:rsidR="00C138EF" w:rsidRPr="006409FA">
        <w:t xml:space="preserve"> the</w:t>
      </w:r>
      <w:r w:rsidR="00B67423" w:rsidRPr="006409FA">
        <w:t xml:space="preserve"> absolute </w:t>
      </w:r>
      <w:r w:rsidR="00C138EF" w:rsidRPr="006409FA">
        <w:t>abundance</w:t>
      </w:r>
      <w:del w:id="102" w:author="Liao, Chen/Sloan Kettering Institute" w:date="2022-09-03T22:07:00Z">
        <w:r w:rsidR="00B30042" w:rsidRPr="006409FA" w:rsidDel="00115C06">
          <w:delText>s</w:delText>
        </w:r>
      </w:del>
      <w:r w:rsidR="002922BC" w:rsidRPr="006409FA">
        <w:t xml:space="preserve"> of oral bacteria</w:t>
      </w:r>
      <w:r w:rsidR="00C138EF" w:rsidRPr="006409FA">
        <w:t xml:space="preserve"> </w:t>
      </w:r>
      <w:r w:rsidR="00E916D7" w:rsidRPr="006409FA">
        <w:t>in feces after antibiotic treatment</w:t>
      </w:r>
      <w:ins w:id="103" w:author="Liao, Chen/Sloan Kettering Institute" w:date="2022-09-03T22:09:00Z">
        <w:r w:rsidR="00115C06">
          <w:t xml:space="preserve">, we </w:t>
        </w:r>
      </w:ins>
      <w:del w:id="104" w:author="Liao, Chen/Sloan Kettering Institute" w:date="2022-09-03T22:09:00Z">
        <w:r w:rsidR="00E916D7" w:rsidRPr="006409FA" w:rsidDel="00115C06">
          <w:delText xml:space="preserve"> </w:delText>
        </w:r>
        <w:r w:rsidR="002922BC" w:rsidRPr="006409FA" w:rsidDel="00115C06">
          <w:delText xml:space="preserve">to </w:delText>
        </w:r>
      </w:del>
      <w:r w:rsidR="002922BC" w:rsidRPr="006409FA">
        <w:t>show</w:t>
      </w:r>
      <w:ins w:id="105" w:author="Liao, Chen/Sloan Kettering Institute" w:date="2022-09-03T22:09:00Z">
        <w:r w:rsidR="00115C06">
          <w:t xml:space="preserve"> </w:t>
        </w:r>
      </w:ins>
      <w:del w:id="106" w:author="Liao, Chen/Sloan Kettering Institute" w:date="2022-09-03T22:09:00Z">
        <w:r w:rsidR="002922BC" w:rsidRPr="006409FA" w:rsidDel="00115C06">
          <w:delText xml:space="preserve">, unequivocally, </w:delText>
        </w:r>
      </w:del>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ins w:id="107" w:author="Liao, Chen/Sloan Kettering Institute" w:date="2022-09-03T22:09:00Z">
        <w:r w:rsidR="00115C06">
          <w:t xml:space="preserve">, </w:t>
        </w:r>
      </w:ins>
      <w:del w:id="108" w:author="Liao, Chen/Sloan Kettering Institute" w:date="2022-09-03T22:09:00Z">
        <w:r w:rsidR="00E916D7" w:rsidRPr="006409FA" w:rsidDel="00115C06">
          <w:delText xml:space="preserve">. Instead, </w:delText>
        </w:r>
        <w:r w:rsidR="002922BC" w:rsidRPr="006409FA" w:rsidDel="00115C06">
          <w:delText xml:space="preserve">the relative enrichment </w:delText>
        </w:r>
        <w:r w:rsidR="00E916D7" w:rsidRPr="006409FA" w:rsidDel="00115C06">
          <w:delText xml:space="preserve">of oral bacteria in feces </w:delText>
        </w:r>
        <w:r w:rsidR="002922BC" w:rsidRPr="006409FA" w:rsidDel="00115C06">
          <w:delText xml:space="preserve">is </w:delText>
        </w:r>
      </w:del>
      <w:r w:rsidR="002922BC" w:rsidRPr="006409FA">
        <w:t>due to</w:t>
      </w:r>
      <w:ins w:id="109" w:author="Liao, Chen/Sloan Kettering Institute" w:date="2022-09-03T22:10:00Z">
        <w:r w:rsidR="00115C06">
          <w:t xml:space="preserve"> </w:t>
        </w:r>
      </w:ins>
      <w:del w:id="110" w:author="Liao, Chen/Sloan Kettering Institute" w:date="2022-09-03T22:10:00Z">
        <w:r w:rsidR="002922BC" w:rsidRPr="006409FA" w:rsidDel="00115C06">
          <w:delText xml:space="preserve"> a </w:delText>
        </w:r>
      </w:del>
      <w:r w:rsidR="002922BC" w:rsidRPr="006409FA">
        <w:t>depleted gut bacterial population</w:t>
      </w:r>
      <w:ins w:id="111" w:author="Liao, Chen/Sloan Kettering Institute" w:date="2022-09-03T22:10:00Z">
        <w:r w:rsidR="00115C06">
          <w:t xml:space="preserve">s. Our findings </w:t>
        </w:r>
        <w:r w:rsidR="00115C06" w:rsidRPr="006409FA">
          <w:t>unequivocally</w:t>
        </w:r>
      </w:ins>
      <w:del w:id="112" w:author="Liao, Chen/Sloan Kettering Institute" w:date="2022-09-03T22:10:00Z">
        <w:r w:rsidR="00E916D7" w:rsidRPr="006409FA" w:rsidDel="00115C06">
          <w:delText>, which</w:delText>
        </w:r>
      </w:del>
      <w:r w:rsidR="00E916D7" w:rsidRPr="006409FA">
        <w:t xml:space="preserve"> proves</w:t>
      </w:r>
      <w:r w:rsidR="002922BC" w:rsidRPr="006409FA">
        <w:t xml:space="preserve"> that the </w:t>
      </w:r>
      <w:r w:rsidR="002922BC" w:rsidRPr="006409FA">
        <w:rPr>
          <w:i/>
          <w:iCs/>
        </w:rPr>
        <w:t>ma</w:t>
      </w:r>
      <w:ins w:id="113" w:author="Liao, Chen/Sloan Kettering Institute" w:date="2022-09-03T22:21:00Z">
        <w:r w:rsidR="00F81A3F">
          <w:rPr>
            <w:rFonts w:hint="eastAsia"/>
            <w:i/>
            <w:iCs/>
          </w:rPr>
          <w:t>r</w:t>
        </w:r>
      </w:ins>
      <w:r w:rsidR="002922BC" w:rsidRPr="006409FA">
        <w:rPr>
          <w:i/>
          <w:iCs/>
        </w:rPr>
        <w:t>ker</w:t>
      </w:r>
      <w:r w:rsidR="002922BC" w:rsidRPr="006409FA">
        <w:t xml:space="preserve">, not the </w:t>
      </w:r>
      <w:del w:id="114" w:author="Liao, Chen/Sloan Kettering Institute" w:date="2022-09-03T20:36:00Z">
        <w:r w:rsidR="002922BC" w:rsidRPr="006409FA" w:rsidDel="00C968E3">
          <w:rPr>
            <w:i/>
            <w:iCs/>
          </w:rPr>
          <w:delText>expansion</w:delText>
        </w:r>
      </w:del>
      <w:ins w:id="115" w:author="Liao, Chen/Sloan Kettering Institute" w:date="2022-09-03T20:36:00Z">
        <w:r w:rsidR="00C968E3" w:rsidRPr="006409FA">
          <w:rPr>
            <w:i/>
            <w:iCs/>
          </w:rPr>
          <w:t>driver</w:t>
        </w:r>
      </w:ins>
      <w:r w:rsidR="002922BC" w:rsidRPr="006409FA">
        <w:t xml:space="preserve">, hypothesis is </w:t>
      </w:r>
      <w:r w:rsidR="00E916D7" w:rsidRPr="006409FA">
        <w:t>true</w:t>
      </w:r>
      <w:r w:rsidR="00684BA2" w:rsidRPr="006409FA">
        <w:t>.</w:t>
      </w:r>
      <w:r w:rsidR="002922BC" w:rsidRPr="006409FA">
        <w:t xml:space="preserve"> </w:t>
      </w:r>
      <w:r w:rsidR="00E916D7" w:rsidRPr="006409FA">
        <w:t>Th</w:t>
      </w:r>
      <w:ins w:id="116" w:author="Liao, Chen/Sloan Kettering Institute" w:date="2022-09-03T22:10:00Z">
        <w:r w:rsidR="00D9364F">
          <w:t xml:space="preserve">e validated </w:t>
        </w:r>
        <w:r w:rsidR="00D9364F" w:rsidRPr="00D9364F">
          <w:rPr>
            <w:i/>
            <w:iCs/>
          </w:rPr>
          <w:t xml:space="preserve">marker </w:t>
        </w:r>
        <w:r w:rsidR="00D9364F">
          <w:t xml:space="preserve">hypothesis </w:t>
        </w:r>
      </w:ins>
      <w:del w:id="117" w:author="Liao, Chen/Sloan Kettering Institute" w:date="2022-09-03T22:10:00Z">
        <w:r w:rsidR="00E916D7" w:rsidRPr="006409FA" w:rsidDel="00D9364F">
          <w:delText>i</w:delText>
        </w:r>
      </w:del>
      <w:ins w:id="118" w:author="Liao, Chen/Sloan Kettering Institute" w:date="2022-09-03T22:11:00Z">
        <w:r w:rsidR="00D9364F">
          <w:t>further</w:t>
        </w:r>
      </w:ins>
      <w:del w:id="119" w:author="Liao, Chen/Sloan Kettering Institute" w:date="2022-09-03T22:11:00Z">
        <w:r w:rsidR="00E916D7" w:rsidRPr="006409FA" w:rsidDel="00D9364F">
          <w:delText>s</w:delText>
        </w:r>
      </w:del>
      <w:r w:rsidR="00E916D7" w:rsidRPr="006409FA">
        <w:t xml:space="preserve"> indicates that</w:t>
      </w:r>
      <w:r w:rsidR="00684BA2" w:rsidRPr="006409FA">
        <w:t xml:space="preserve"> </w:t>
      </w:r>
      <w:ins w:id="120" w:author="Liao, Chen/Sloan Kettering Institute" w:date="2022-09-03T22:11:00Z">
        <w:r w:rsidR="00D9364F">
          <w:t xml:space="preserve">the </w:t>
        </w:r>
      </w:ins>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del w:id="121" w:author="Liao, Chen/Sloan Kettering Institute" w:date="2022-09-03T22:23:00Z">
        <w:r w:rsidR="00E916D7" w:rsidRPr="006409FA" w:rsidDel="00825F2C">
          <w:delText xml:space="preserve">driven </w:delText>
        </w:r>
      </w:del>
      <w:ins w:id="122" w:author="Liao, Chen/Sloan Kettering Institute" w:date="2022-09-03T22:23:00Z">
        <w:r w:rsidR="00825F2C">
          <w:t>mediated</w:t>
        </w:r>
        <w:r w:rsidR="00825F2C" w:rsidRPr="006409FA">
          <w:t xml:space="preserve"> </w:t>
        </w:r>
      </w:ins>
      <w:r w:rsidR="00E916D7" w:rsidRPr="006409FA">
        <w:t>by the loss of gut commensals and their associated functions</w:t>
      </w:r>
      <w:ins w:id="123" w:author="Liao, Chen/Sloan Kettering Institute" w:date="2022-09-03T22:15:00Z">
        <w:r w:rsidR="00D9364F">
          <w:t xml:space="preserve">. </w:t>
        </w:r>
      </w:ins>
      <w:ins w:id="124" w:author="Liao, Chen/Sloan Kettering Institute" w:date="2022-09-03T22:18:00Z">
        <w:r w:rsidR="00D9364F">
          <w:t xml:space="preserve"> </w:t>
        </w:r>
      </w:ins>
      <w:ins w:id="125" w:author="Liao, Chen/Sloan Kettering Institute" w:date="2022-09-03T22:16:00Z">
        <w:r w:rsidR="00D9364F" w:rsidRPr="00AC26F8">
          <w:t xml:space="preserve">Recognizing that the </w:t>
        </w:r>
      </w:ins>
      <w:ins w:id="126" w:author="Liao, Chen/Sloan Kettering Institute" w:date="2022-09-03T22:23:00Z">
        <w:r w:rsidR="00825F2C">
          <w:t>increased relative</w:t>
        </w:r>
      </w:ins>
      <w:ins w:id="127" w:author="Liao, Chen/Sloan Kettering Institute" w:date="2022-09-03T22:24:00Z">
        <w:r w:rsidR="00825F2C">
          <w:t xml:space="preserve"> abundance </w:t>
        </w:r>
      </w:ins>
      <w:ins w:id="128" w:author="Liao, Chen/Sloan Kettering Institute" w:date="2022-09-03T22:16:00Z">
        <w:r w:rsidR="00D9364F" w:rsidRPr="00AC26F8">
          <w:t xml:space="preserve">of oral bacteria </w:t>
        </w:r>
      </w:ins>
      <w:ins w:id="129" w:author="Liao, Chen/Sloan Kettering Institute" w:date="2022-09-03T22:24:00Z">
        <w:r w:rsidR="00825F2C">
          <w:t xml:space="preserve">in the gut </w:t>
        </w:r>
      </w:ins>
      <w:ins w:id="130" w:author="Liao, Chen/Sloan Kettering Institute" w:date="2022-09-03T22:16:00Z">
        <w:r w:rsidR="00D9364F" w:rsidRPr="00AC26F8">
          <w:t>does not reflect an ectopic bloom</w:t>
        </w:r>
      </w:ins>
      <w:ins w:id="131" w:author="Liao, Chen/Sloan Kettering Institute" w:date="2022-09-03T22:17:00Z">
        <w:r w:rsidR="00D9364F">
          <w:t xml:space="preserve"> </w:t>
        </w:r>
      </w:ins>
      <w:ins w:id="132" w:author="Liao, Chen/Sloan Kettering Institute" w:date="2022-09-03T22:18:00Z">
        <w:r w:rsidR="00D9364F">
          <w:t xml:space="preserve">will </w:t>
        </w:r>
      </w:ins>
      <w:ins w:id="133" w:author="Liao, Chen/Sloan Kettering Institute" w:date="2022-09-03T22:16:00Z">
        <w:r w:rsidR="00D9364F" w:rsidRPr="00AC26F8">
          <w:t>critically inform the interpretation of microbiome compositional data and</w:t>
        </w:r>
      </w:ins>
      <w:ins w:id="134" w:author="Liao, Chen/Sloan Kettering Institute" w:date="2022-09-03T22:18:00Z">
        <w:r w:rsidR="00D9364F">
          <w:t xml:space="preserve"> future microbiome-based</w:t>
        </w:r>
      </w:ins>
      <w:ins w:id="135" w:author="Liao, Chen/Sloan Kettering Institute" w:date="2022-09-03T22:16:00Z">
        <w:r w:rsidR="00D9364F" w:rsidRPr="00AC26F8">
          <w:t xml:space="preserve"> interventions to </w:t>
        </w:r>
      </w:ins>
      <w:ins w:id="136" w:author="Liao, Chen/Sloan Kettering Institute" w:date="2022-09-03T22:24:00Z">
        <w:r w:rsidR="00825F2C">
          <w:t>treat</w:t>
        </w:r>
      </w:ins>
      <w:ins w:id="137" w:author="Liao, Chen/Sloan Kettering Institute" w:date="2022-09-03T22:25:00Z">
        <w:r w:rsidR="00825F2C">
          <w:t xml:space="preserve"> int</w:t>
        </w:r>
      </w:ins>
      <w:ins w:id="138" w:author="Liao, Chen/Sloan Kettering Institute" w:date="2022-09-04T11:55:00Z">
        <w:r w:rsidR="001478F3">
          <w:rPr>
            <w:rFonts w:hint="eastAsia"/>
          </w:rPr>
          <w:t>est</w:t>
        </w:r>
      </w:ins>
      <w:ins w:id="139" w:author="Liao, Chen/Sloan Kettering Institute" w:date="2022-09-03T22:25:00Z">
        <w:r w:rsidR="00825F2C">
          <w:t>inal di</w:t>
        </w:r>
      </w:ins>
      <w:ins w:id="140" w:author="Liao, Chen/Sloan Kettering Institute" w:date="2022-09-03T22:37:00Z">
        <w:r w:rsidR="00825F2C">
          <w:rPr>
            <w:rFonts w:hint="eastAsia"/>
          </w:rPr>
          <w:t>sorders</w:t>
        </w:r>
      </w:ins>
      <w:ins w:id="141" w:author="Liao, Chen/Sloan Kettering Institute" w:date="2022-09-03T22:16:00Z">
        <w:r w:rsidR="00D9364F" w:rsidRPr="00AC26F8">
          <w:t>.</w:t>
        </w:r>
      </w:ins>
      <w:del w:id="142" w:author="Liao, Chen/Sloan Kettering Institute" w:date="2022-09-03T22:18:00Z">
        <w:r w:rsidR="00E916D7" w:rsidRPr="006409FA" w:rsidDel="00D9364F">
          <w:delText>, a finding with implications for future microbiome</w:delText>
        </w:r>
        <w:r w:rsidR="00F606F6" w:rsidRPr="006409FA" w:rsidDel="00D9364F">
          <w:delText>-based</w:delText>
        </w:r>
        <w:r w:rsidR="00E916D7" w:rsidRPr="006409FA" w:rsidDel="00D9364F">
          <w:delText xml:space="preserve"> treatments.</w:delText>
        </w:r>
      </w:del>
    </w:p>
    <w:p w14:paraId="5F11C47C" w14:textId="77777777" w:rsidR="00011CE1" w:rsidRPr="006409FA" w:rsidRDefault="00011CE1" w:rsidP="00D9364F">
      <w:pPr>
        <w:ind w:firstLine="720"/>
        <w:rPr>
          <w:ins w:id="143" w:author="Liao, Chen/Sloan Kettering Institute" w:date="2022-09-03T22:18:00Z"/>
        </w:rPr>
      </w:pPr>
    </w:p>
    <w:p w14:paraId="59EDCAB7" w14:textId="0336461F" w:rsidR="00E51A56" w:rsidRPr="006409FA" w:rsidRDefault="00E51A56" w:rsidP="00D9364F">
      <w:pPr>
        <w:ind w:firstLine="720"/>
      </w:pPr>
    </w:p>
    <w:p w14:paraId="542CBFD8" w14:textId="3481D25E" w:rsidR="00E51A56" w:rsidRPr="006409FA" w:rsidRDefault="00F76C4A" w:rsidP="000A48DA">
      <w:pPr>
        <w:jc w:val="center"/>
      </w:pPr>
      <w:ins w:id="144" w:author="Liao, Chen/Sloan Kettering Institute" w:date="2022-09-04T09:48:00Z">
        <w:r>
          <w:rPr>
            <w:noProof/>
          </w:rPr>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ins>
    </w:p>
    <w:p w14:paraId="44A42125" w14:textId="1B2B0434" w:rsidR="005706CF" w:rsidRPr="006409FA" w:rsidRDefault="005706CF" w:rsidP="000A48DA">
      <w:r w:rsidRPr="006409FA">
        <w:rPr>
          <w:b/>
          <w:bCs/>
        </w:rPr>
        <w:lastRenderedPageBreak/>
        <w:t>Fig. 1|</w:t>
      </w:r>
      <w:r w:rsidR="00684BA2" w:rsidRPr="006409FA">
        <w:rPr>
          <w:b/>
          <w:bCs/>
        </w:rPr>
        <w:t xml:space="preserve"> Th</w:t>
      </w:r>
      <w:r w:rsidR="00E25F13" w:rsidRPr="006409FA">
        <w:rPr>
          <w:b/>
          <w:bCs/>
        </w:rPr>
        <w:t>e</w:t>
      </w:r>
      <w:r w:rsidRPr="006409FA">
        <w:rPr>
          <w:b/>
          <w:bCs/>
        </w:rPr>
        <w:t xml:space="preserve"> </w:t>
      </w:r>
      <w:del w:id="145" w:author="Liao, Chen/Sloan Kettering Institute" w:date="2022-09-03T20:40:00Z">
        <w:r w:rsidRPr="006409FA" w:rsidDel="00C968E3">
          <w:rPr>
            <w:b/>
            <w:bCs/>
            <w:i/>
            <w:iCs/>
          </w:rPr>
          <w:delText>Expansion</w:delText>
        </w:r>
        <w:r w:rsidRPr="006409FA" w:rsidDel="00C968E3">
          <w:rPr>
            <w:b/>
            <w:bCs/>
          </w:rPr>
          <w:delText xml:space="preserve"> </w:delText>
        </w:r>
      </w:del>
      <w:ins w:id="146" w:author="Liao, Chen/Sloan Kettering Institute" w:date="2022-09-03T20:40:00Z">
        <w:r w:rsidR="00B9449E" w:rsidRPr="006409FA">
          <w:rPr>
            <w:b/>
            <w:bCs/>
            <w:i/>
            <w:iCs/>
          </w:rPr>
          <w:t>d</w:t>
        </w:r>
        <w:r w:rsidR="00C968E3" w:rsidRPr="006409FA">
          <w:rPr>
            <w:b/>
            <w:bCs/>
            <w:i/>
            <w:iCs/>
          </w:rPr>
          <w:t>river</w:t>
        </w:r>
        <w:r w:rsidR="00C968E3" w:rsidRPr="006409FA">
          <w:rPr>
            <w:b/>
            <w:bCs/>
          </w:rPr>
          <w:t xml:space="preserve"> </w:t>
        </w:r>
      </w:ins>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del w:id="147" w:author="Liao, Chen/Sloan Kettering Institute" w:date="2022-09-05T18:18:00Z">
        <w:r w:rsidR="00684BA2" w:rsidRPr="006409FA" w:rsidDel="0065309A">
          <w:rPr>
            <w:b/>
            <w:bCs/>
          </w:rPr>
          <w:delText xml:space="preserve">mechanisms to </w:delText>
        </w:r>
      </w:del>
      <w:del w:id="148" w:author="Liao, Chen/Sloan Kettering Institute" w:date="2022-09-05T18:19:00Z">
        <w:r w:rsidR="00684BA2" w:rsidRPr="006409FA" w:rsidDel="001755C0">
          <w:rPr>
            <w:b/>
            <w:bCs/>
          </w:rPr>
          <w:delText>explain</w:delText>
        </w:r>
      </w:del>
      <w:ins w:id="149" w:author="Liao, Chen/Sloan Kettering Institute" w:date="2022-09-05T18:19:00Z">
        <w:r w:rsidR="001755C0" w:rsidRPr="006409FA">
          <w:rPr>
            <w:b/>
            <w:bCs/>
          </w:rPr>
          <w:t>explana</w:t>
        </w:r>
        <w:r w:rsidR="001755C0">
          <w:rPr>
            <w:b/>
            <w:bCs/>
          </w:rPr>
          <w:t>tions</w:t>
        </w:r>
      </w:ins>
      <w:ins w:id="150" w:author="Liao, Chen/Sloan Kettering Institute" w:date="2022-09-05T18:18:00Z">
        <w:r w:rsidR="0065309A">
          <w:rPr>
            <w:b/>
            <w:bCs/>
          </w:rPr>
          <w:t xml:space="preserve"> to</w:t>
        </w:r>
      </w:ins>
      <w:r w:rsidR="0064264E" w:rsidRPr="006409FA">
        <w:rPr>
          <w:b/>
          <w:bCs/>
        </w:rPr>
        <w:t xml:space="preserve"> the</w:t>
      </w:r>
      <w:r w:rsidRPr="006409FA">
        <w:rPr>
          <w:b/>
          <w:bCs/>
        </w:rPr>
        <w:t xml:space="preserve"> </w:t>
      </w:r>
      <w:r w:rsidR="00684BA2" w:rsidRPr="006409FA">
        <w:rPr>
          <w:b/>
          <w:bCs/>
        </w:rPr>
        <w:t>association between</w:t>
      </w:r>
      <w:r w:rsidR="0064264E" w:rsidRPr="006409FA">
        <w:rPr>
          <w:b/>
          <w:bCs/>
        </w:rPr>
        <w:t xml:space="preserve"> </w:t>
      </w:r>
      <w:del w:id="151" w:author="Liao, Chen/Sloan Kettering Institute" w:date="2022-09-05T18:18:00Z">
        <w:r w:rsidR="0064264E" w:rsidRPr="006409FA" w:rsidDel="0065309A">
          <w:rPr>
            <w:b/>
            <w:bCs/>
          </w:rPr>
          <w:delText xml:space="preserve">the </w:delText>
        </w:r>
      </w:del>
      <w:del w:id="152" w:author="Liao, Chen/Sloan Kettering Institute" w:date="2022-09-05T18:19:00Z">
        <w:r w:rsidR="0064264E" w:rsidRPr="006409FA" w:rsidDel="0065309A">
          <w:rPr>
            <w:b/>
            <w:bCs/>
          </w:rPr>
          <w:delText xml:space="preserve">enrichment of </w:delText>
        </w:r>
      </w:del>
      <w:r w:rsidRPr="006409FA">
        <w:rPr>
          <w:b/>
          <w:bCs/>
        </w:rPr>
        <w:t>oral bacteria</w:t>
      </w:r>
      <w:ins w:id="153" w:author="Liao, Chen/Sloan Kettering Institute" w:date="2022-09-05T18:19:00Z">
        <w:r w:rsidR="0065309A">
          <w:rPr>
            <w:b/>
            <w:bCs/>
          </w:rPr>
          <w:t>l enrichment</w:t>
        </w:r>
      </w:ins>
      <w:r w:rsidRPr="006409FA">
        <w:rPr>
          <w:b/>
          <w:bCs/>
        </w:rPr>
        <w:t xml:space="preserve"> in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resistance to colonization by the </w:t>
      </w:r>
      <w:r w:rsidRPr="006409FA">
        <w:t xml:space="preserve">gut </w:t>
      </w:r>
      <w:r w:rsidR="00365EE5" w:rsidRPr="006409FA">
        <w:t>commensals</w:t>
      </w:r>
      <w:r w:rsidRPr="006409FA">
        <w:t xml:space="preserve">. </w:t>
      </w:r>
      <w:r w:rsidR="00365EE5" w:rsidRPr="006409FA">
        <w:t>The relative abundance</w:t>
      </w:r>
      <w:del w:id="154" w:author="Liao, Chen/Sloan Kettering Institute" w:date="2022-09-03T22:58:00Z">
        <w:r w:rsidR="00365EE5" w:rsidRPr="006409FA" w:rsidDel="00F6779E">
          <w:delText>s</w:delText>
        </w:r>
      </w:del>
      <w:r w:rsidR="00365EE5" w:rsidRPr="006409FA">
        <w:t xml:space="preserve"> of oral bacteria in feces can increase </w:t>
      </w:r>
      <w:ins w:id="155" w:author="Liao, Chen/Sloan Kettering Institute" w:date="2022-09-03T22:56:00Z">
        <w:r w:rsidR="00F6779E">
          <w:rPr>
            <w:rFonts w:hint="eastAsia"/>
          </w:rPr>
          <w:t>in</w:t>
        </w:r>
        <w:r w:rsidR="00F6779E">
          <w:t xml:space="preserve"> </w:t>
        </w:r>
      </w:ins>
      <w:ins w:id="156" w:author="Liao, Chen/Sloan Kettering Institute" w:date="2022-09-03T22:58:00Z">
        <w:r w:rsidR="00F6779E">
          <w:t>patients</w:t>
        </w:r>
      </w:ins>
      <w:ins w:id="157" w:author="Liao, Chen/Sloan Kettering Institute" w:date="2022-09-03T22:56:00Z">
        <w:r w:rsidR="00F6779E">
          <w:t xml:space="preserve"> with i</w:t>
        </w:r>
      </w:ins>
      <w:ins w:id="158" w:author="Liao, Chen/Sloan Kettering Institute" w:date="2022-09-03T22:57:00Z">
        <w:r w:rsidR="00F6779E">
          <w:t xml:space="preserve">ntestinal disorders or </w:t>
        </w:r>
      </w:ins>
      <w:r w:rsidR="00365EE5" w:rsidRPr="006409FA">
        <w:rPr>
          <w:rFonts w:hint="eastAsia"/>
        </w:rPr>
        <w:t>a</w:t>
      </w:r>
      <w:r w:rsidR="00365EE5" w:rsidRPr="006409FA">
        <w:t>fter treatment with certain a</w:t>
      </w:r>
      <w:r w:rsidRPr="006409FA">
        <w:t>ntibiotics</w:t>
      </w:r>
      <w:del w:id="159" w:author="Liao, Chen/Sloan Kettering Institute" w:date="2022-09-03T22:58:00Z">
        <w:r w:rsidR="00365EE5" w:rsidRPr="006409FA" w:rsidDel="00F6779E">
          <w:delText xml:space="preserve"> or with intestinal disorders</w:delText>
        </w:r>
      </w:del>
      <w:r w:rsidR="00365EE5" w:rsidRPr="006409FA">
        <w:t>. Simple mathematics shows that th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del w:id="160" w:author="Liao, Chen/Sloan Kettering Institute" w:date="2022-09-05T18:21:00Z">
        <w:r w:rsidR="00365EE5" w:rsidRPr="006409FA" w:rsidDel="008C0D1F">
          <w:delText xml:space="preserve">the </w:delText>
        </w:r>
      </w:del>
      <w:proofErr w:type="spellStart"/>
      <w:r w:rsidR="00CB7376" w:rsidRPr="006409FA">
        <w:t>increase</w:t>
      </w:r>
      <w:ins w:id="161" w:author="Liao, Chen/Sloan Kettering Institute" w:date="2022-09-05T18:21:00Z">
        <w:r w:rsidR="008C0D1F">
          <w:rPr>
            <w:rFonts w:hint="eastAsia"/>
          </w:rPr>
          <w:t>d</w:t>
        </w:r>
      </w:ins>
      <w:proofErr w:type="spellEnd"/>
      <w:r w:rsidR="00365EE5" w:rsidRPr="006409FA">
        <w:t xml:space="preserve"> </w:t>
      </w:r>
      <w:del w:id="162" w:author="Liao, Chen/Sloan Kettering Institute" w:date="2022-09-05T18:21:00Z">
        <w:r w:rsidR="00365EE5" w:rsidRPr="006409FA" w:rsidDel="008C0D1F">
          <w:delText>in the</w:delText>
        </w:r>
        <w:r w:rsidR="00CB7376" w:rsidRPr="006409FA" w:rsidDel="008C0D1F">
          <w:delText xml:space="preserve"> </w:delText>
        </w:r>
      </w:del>
      <w:r w:rsidR="00CB7376" w:rsidRPr="006409FA">
        <w:t xml:space="preserve">absolute abundance </w:t>
      </w:r>
      <w:r w:rsidR="00365EE5" w:rsidRPr="006409FA">
        <w:t xml:space="preserve">of </w:t>
      </w:r>
      <w:del w:id="163" w:author="Liao, Chen/Sloan Kettering Institute" w:date="2022-09-03T22:57:00Z">
        <w:r w:rsidR="00946957" w:rsidRPr="006409FA" w:rsidDel="00F6779E">
          <w:delText xml:space="preserve"> </w:delText>
        </w:r>
      </w:del>
      <w:r w:rsidR="00946957" w:rsidRPr="006409FA">
        <w:t xml:space="preserve">oral </w:t>
      </w:r>
      <w:r w:rsidR="009D4E6F" w:rsidRPr="006409FA">
        <w:t>bacteria</w:t>
      </w:r>
      <w:r w:rsidR="00365EE5" w:rsidRPr="006409FA">
        <w:t xml:space="preserve"> in the gut microbiome</w:t>
      </w:r>
      <w:del w:id="164" w:author="Liao, Chen/Sloan Kettering Institute" w:date="2022-09-03T22:59:00Z">
        <w:r w:rsidR="00365EE5" w:rsidRPr="006409FA" w:rsidDel="002E5B07">
          <w:delText xml:space="preserve">, which then </w:delText>
        </w:r>
      </w:del>
      <w:ins w:id="165" w:author="Liao, Chen/Sloan Kettering Institute" w:date="2022-09-03T22:59:00Z">
        <w:r w:rsidR="002E5B07">
          <w:t xml:space="preserve"> and the increased population density </w:t>
        </w:r>
      </w:ins>
      <w:r w:rsidR="00365EE5" w:rsidRPr="006409FA">
        <w:t>drive</w:t>
      </w:r>
      <w:ins w:id="166" w:author="Liao, Chen/Sloan Kettering Institute" w:date="2022-09-03T22:59:00Z">
        <w:r w:rsidR="002E5B07">
          <w:t>s</w:t>
        </w:r>
      </w:ins>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del w:id="167" w:author="Liao, Chen/Sloan Kettering Institute" w:date="2022-09-03T22:59:00Z">
        <w:r w:rsidR="00365EE5" w:rsidRPr="006409FA" w:rsidDel="002E5B07">
          <w:delText>the relative enrichment may be due to</w:delText>
        </w:r>
      </w:del>
      <w:ins w:id="168" w:author="Liao, Chen/Sloan Kettering Institute" w:date="2022-09-03T22:59:00Z">
        <w:r w:rsidR="002E5B07">
          <w:t>it may be caused by</w:t>
        </w:r>
      </w:ins>
      <w:r w:rsidR="00365EE5" w:rsidRPr="006409FA">
        <w:t xml:space="preserve"> </w:t>
      </w:r>
      <w:del w:id="169" w:author="Liao, Chen/Sloan Kettering Institute" w:date="2022-09-05T18:22:00Z">
        <w:r w:rsidR="00365EE5" w:rsidRPr="006409FA" w:rsidDel="006D6E80">
          <w:delText xml:space="preserve">the </w:delText>
        </w:r>
      </w:del>
      <w:r w:rsidR="00365EE5" w:rsidRPr="006409FA">
        <w:t>decrease</w:t>
      </w:r>
      <w:ins w:id="170" w:author="Liao, Chen/Sloan Kettering Institute" w:date="2022-09-05T18:22:00Z">
        <w:r w:rsidR="006D6E80">
          <w:t>d</w:t>
        </w:r>
      </w:ins>
      <w:r w:rsidR="00365EE5" w:rsidRPr="006409FA">
        <w:t xml:space="preserve"> </w:t>
      </w:r>
      <w:del w:id="171" w:author="Liao, Chen/Sloan Kettering Institute" w:date="2022-09-05T18:22:00Z">
        <w:r w:rsidR="00365EE5" w:rsidRPr="006409FA" w:rsidDel="006D6E80">
          <w:delText xml:space="preserve">in the </w:delText>
        </w:r>
      </w:del>
      <w:r w:rsidR="00365EE5" w:rsidRPr="006409FA">
        <w:t>absolute numbers of gut commensals</w:t>
      </w:r>
      <w:ins w:id="172" w:author="Liao, Chen/Sloan Kettering Institute" w:date="2022-09-03T23:00:00Z">
        <w:r w:rsidR="002E5B07">
          <w:t xml:space="preserve"> and the gut bacterial depletion </w:t>
        </w:r>
      </w:ins>
      <w:del w:id="173" w:author="Liao, Chen/Sloan Kettering Institute" w:date="2022-09-03T23:00:00Z">
        <w:r w:rsidR="00365EE5" w:rsidRPr="006409FA" w:rsidDel="002E5B07">
          <w:delText xml:space="preserve">, and it is this loss that </w:delText>
        </w:r>
      </w:del>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23E70D34" w:rsidR="00397EB4" w:rsidRPr="006409FA" w:rsidRDefault="00D03507" w:rsidP="000A48DA">
      <w:pPr>
        <w:rPr>
          <w:b/>
        </w:rPr>
      </w:pPr>
      <w:r w:rsidRPr="006409FA">
        <w:rPr>
          <w:b/>
        </w:rPr>
        <w:t>A</w:t>
      </w:r>
      <w:r w:rsidR="00397EB4" w:rsidRPr="006409FA">
        <w:rPr>
          <w:b/>
        </w:rPr>
        <w:t>ntibiotic</w:t>
      </w:r>
      <w:ins w:id="174" w:author="Liao, Chen/Sloan Kettering Institute" w:date="2022-09-05T18:35:00Z">
        <w:r w:rsidR="00B15FE6">
          <w:rPr>
            <w:b/>
          </w:rPr>
          <w:t>s</w:t>
        </w:r>
      </w:ins>
      <w:r w:rsidRPr="006409FA">
        <w:rPr>
          <w:b/>
        </w:rPr>
        <w:t xml:space="preserve"> </w:t>
      </w:r>
      <w:del w:id="175" w:author="Liao, Chen/Sloan Kettering Institute" w:date="2022-09-05T18:36:00Z">
        <w:r w:rsidRPr="006409FA" w:rsidDel="00B15FE6">
          <w:rPr>
            <w:b/>
          </w:rPr>
          <w:delText xml:space="preserve">treatment </w:delText>
        </w:r>
        <w:r w:rsidR="00474487" w:rsidRPr="006409FA" w:rsidDel="00B15FE6">
          <w:rPr>
            <w:b/>
          </w:rPr>
          <w:delText xml:space="preserve">of mice </w:delText>
        </w:r>
      </w:del>
      <w:r w:rsidRPr="006409FA">
        <w:rPr>
          <w:b/>
        </w:rPr>
        <w:t>deplete</w:t>
      </w:r>
      <w:del w:id="176" w:author="Liao, Chen/Sloan Kettering Institute" w:date="2022-09-05T18:36:00Z">
        <w:r w:rsidRPr="006409FA" w:rsidDel="00B15FE6">
          <w:rPr>
            <w:b/>
          </w:rPr>
          <w:delText>s</w:delText>
        </w:r>
      </w:del>
      <w:r w:rsidRPr="006409FA">
        <w:rPr>
          <w:b/>
        </w:rPr>
        <w:t xml:space="preserve"> </w:t>
      </w:r>
      <w:del w:id="177" w:author="Liao, Chen/Sloan Kettering Institute" w:date="2022-09-05T18:36:00Z">
        <w:r w:rsidR="00474487" w:rsidRPr="006409FA" w:rsidDel="00B15FE6">
          <w:rPr>
            <w:b/>
          </w:rPr>
          <w:delText xml:space="preserve">their </w:delText>
        </w:r>
      </w:del>
      <w:r w:rsidRPr="006409FA">
        <w:rPr>
          <w:b/>
        </w:rPr>
        <w:t>gut commensals</w:t>
      </w:r>
      <w:r w:rsidR="008705D9" w:rsidRPr="006409FA">
        <w:rPr>
          <w:b/>
        </w:rPr>
        <w:t xml:space="preserve"> </w:t>
      </w:r>
      <w:ins w:id="178" w:author="Liao, Chen/Sloan Kettering Institute" w:date="2022-09-05T18:36:00Z">
        <w:r w:rsidR="00B15FE6">
          <w:rPr>
            <w:b/>
          </w:rPr>
          <w:t xml:space="preserve">in mice </w:t>
        </w:r>
      </w:ins>
      <w:r w:rsidR="008705D9" w:rsidRPr="006409FA">
        <w:rPr>
          <w:b/>
        </w:rPr>
        <w:t>and</w:t>
      </w:r>
      <w:r w:rsidR="00474487" w:rsidRPr="006409FA">
        <w:rPr>
          <w:b/>
        </w:rPr>
        <w:t xml:space="preserve"> raises </w:t>
      </w:r>
      <w:del w:id="179" w:author="Liao, Chen/Sloan Kettering Institute" w:date="2022-09-05T18:36:00Z">
        <w:r w:rsidR="00474487" w:rsidRPr="006409FA" w:rsidDel="00B15FE6">
          <w:rPr>
            <w:b/>
          </w:rPr>
          <w:delText xml:space="preserve">percentage </w:delText>
        </w:r>
      </w:del>
      <w:ins w:id="180" w:author="Liao, Chen/Sloan Kettering Institute" w:date="2022-09-05T18:36:00Z">
        <w:r w:rsidR="00B15FE6">
          <w:rPr>
            <w:b/>
          </w:rPr>
          <w:t>relative abundance</w:t>
        </w:r>
        <w:r w:rsidR="00B15FE6" w:rsidRPr="006409FA">
          <w:rPr>
            <w:b/>
          </w:rPr>
          <w:t xml:space="preserve"> </w:t>
        </w:r>
      </w:ins>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0AE21F42" w14:textId="0F5D1DF5" w:rsidR="006D09FF" w:rsidRPr="006409FA" w:rsidRDefault="00016FF8" w:rsidP="000A48DA">
      <w:ins w:id="181" w:author="Liao, Chen/Sloan Kettering Institute" w:date="2022-09-03T23:02:00Z">
        <w:r>
          <w:t xml:space="preserve">The two hypotheses in </w:t>
        </w:r>
        <w:r w:rsidRPr="00683D28">
          <w:rPr>
            <w:highlight w:val="yellow"/>
          </w:rPr>
          <w:t>Fig. 1</w:t>
        </w:r>
        <w:r>
          <w:t xml:space="preserve"> differ by whether </w:t>
        </w:r>
      </w:ins>
      <w:del w:id="182" w:author="Liao, Chen/Sloan Kettering Institute" w:date="2022-09-03T23:02:00Z">
        <w:r w:rsidR="00B32302" w:rsidRPr="006409FA" w:rsidDel="00016FF8">
          <w:delText xml:space="preserve">Simple mathematics show that </w:delText>
        </w:r>
      </w:del>
      <w:r w:rsidR="00B32302" w:rsidRPr="006409FA">
        <w:t xml:space="preserve">the </w:t>
      </w:r>
      <w:ins w:id="183" w:author="Liao, Chen/Sloan Kettering Institute" w:date="2022-09-03T23:02:00Z">
        <w:r>
          <w:t xml:space="preserve">relative </w:t>
        </w:r>
      </w:ins>
      <w:r w:rsidR="00B32302" w:rsidRPr="006409FA">
        <w:t>enrichment of oral bacteria in feces could happen without a rise in their absolute abundance</w:t>
      </w:r>
      <w:del w:id="184" w:author="Liao, Chen/Sloan Kettering Institute" w:date="2022-09-03T23:03:00Z">
        <w:r w:rsidR="00B32302" w:rsidRPr="006409FA" w:rsidDel="00016FF8">
          <w:delText>s</w:delText>
        </w:r>
      </w:del>
      <w:r w:rsidR="00B32302" w:rsidRPr="006409FA">
        <w:t xml:space="preserve"> </w:t>
      </w:r>
      <w:del w:id="185" w:author="Liao, Chen/Sloan Kettering Institute" w:date="2022-09-03T23:03:00Z">
        <w:r w:rsidR="00B32302" w:rsidRPr="006409FA" w:rsidDel="00016FF8">
          <w:delText xml:space="preserve">if the number of </w:delText>
        </w:r>
      </w:del>
      <w:del w:id="186" w:author="Liao, Chen/Sloan Kettering Institute" w:date="2022-09-03T20:40:00Z">
        <w:r w:rsidR="00B32302" w:rsidRPr="006409FA" w:rsidDel="009F3685">
          <w:delText xml:space="preserve"> </w:delText>
        </w:r>
      </w:del>
      <w:del w:id="187" w:author="Liao, Chen/Sloan Kettering Institute" w:date="2022-09-03T23:03:00Z">
        <w:r w:rsidR="00B32302" w:rsidRPr="006409FA" w:rsidDel="00016FF8">
          <w:delText xml:space="preserve">gut commensals </w:delText>
        </w:r>
      </w:del>
      <w:del w:id="188" w:author="Liao, Chen/Sloan Kettering Institute" w:date="2022-09-03T23:01:00Z">
        <w:r w:rsidR="00B32302" w:rsidRPr="006409FA" w:rsidDel="00016FF8">
          <w:delText>decreases</w:delText>
        </w:r>
      </w:del>
      <w:del w:id="189" w:author="Liao, Chen/Sloan Kettering Institute" w:date="2022-09-03T23:03:00Z">
        <w:r w:rsidR="00B32302" w:rsidRPr="006409FA" w:rsidDel="00016FF8">
          <w:delText xml:space="preserve"> </w:delText>
        </w:r>
      </w:del>
      <w:r w:rsidR="00B32302" w:rsidRPr="006409FA">
        <w:t>(</w:t>
      </w:r>
      <w:r w:rsidR="00B32302" w:rsidRPr="00016FF8">
        <w:rPr>
          <w:highlight w:val="yellow"/>
        </w:rPr>
        <w:t>Fig. 1</w:t>
      </w:r>
      <w:r w:rsidR="00B32302" w:rsidRPr="006409FA">
        <w:t>). To</w:t>
      </w:r>
      <w:del w:id="190" w:author="Liao, Chen/Sloan Kettering Institute" w:date="2022-09-03T23:03:00Z">
        <w:r w:rsidR="00B32302" w:rsidRPr="006409FA" w:rsidDel="002A77FE">
          <w:delText xml:space="preserve"> </w:delText>
        </w:r>
      </w:del>
      <w:ins w:id="191" w:author="Liao, Chen/Sloan Kettering Institute" w:date="2022-09-03T23:03:00Z">
        <w:r w:rsidR="002A77FE">
          <w:t xml:space="preserve"> distin</w:t>
        </w:r>
      </w:ins>
      <w:ins w:id="192" w:author="Liao, Chen/Sloan Kettering Institute" w:date="2022-09-03T23:04:00Z">
        <w:r w:rsidR="002A77FE">
          <w:t>guish the two hypotheses</w:t>
        </w:r>
      </w:ins>
      <w:del w:id="193" w:author="Liao, Chen/Sloan Kettering Institute" w:date="2022-09-03T23:03:00Z">
        <w:r w:rsidR="00B32302" w:rsidRPr="006409FA" w:rsidDel="002A77FE">
          <w:delText>show this empirically</w:delText>
        </w:r>
      </w:del>
      <w:r w:rsidR="00B32302" w:rsidRPr="006409FA">
        <w:t xml:space="preserve">, we </w:t>
      </w:r>
      <w:del w:id="194" w:author="Liao, Chen/Sloan Kettering Institute" w:date="2022-09-03T23:13:00Z">
        <w:r w:rsidR="00B32302" w:rsidRPr="006409FA" w:rsidDel="00683D28">
          <w:delText>did an equally simple experiment</w:delText>
        </w:r>
        <w:r w:rsidR="00474487" w:rsidRPr="006409FA" w:rsidDel="00683D28">
          <w:delText>:</w:delText>
        </w:r>
        <w:r w:rsidR="009C0DD3" w:rsidRPr="006409FA" w:rsidDel="00683D28">
          <w:delText xml:space="preserve"> We </w:delText>
        </w:r>
      </w:del>
      <w:r w:rsidR="009303FC" w:rsidRPr="006409FA">
        <w:t xml:space="preserve">treated </w:t>
      </w:r>
      <w:r w:rsidR="00F93F94" w:rsidRPr="006409FA">
        <w:t>3</w:t>
      </w:r>
      <w:r w:rsidR="00474487" w:rsidRPr="006409FA">
        <w:t xml:space="preserve"> individually</w:t>
      </w:r>
      <w:ins w:id="195" w:author="Liao, Chen/Sloan Kettering Institute" w:date="2022-09-03T20:40:00Z">
        <w:r w:rsidR="00F823E5" w:rsidRPr="006409FA">
          <w:t xml:space="preserve"> </w:t>
        </w:r>
      </w:ins>
      <w:del w:id="196" w:author="Liao, Chen/Sloan Kettering Institute" w:date="2022-09-03T20:40:00Z">
        <w:r w:rsidR="00474487" w:rsidRPr="006409FA" w:rsidDel="00F823E5">
          <w:delText>-</w:delText>
        </w:r>
      </w:del>
      <w:r w:rsidR="00474487" w:rsidRPr="006409FA">
        <w:t>housed</w:t>
      </w:r>
      <w:r w:rsidR="00FD7B99" w:rsidRPr="006409FA">
        <w:t xml:space="preserve"> </w:t>
      </w:r>
      <w:r w:rsidR="009303FC" w:rsidRPr="006409FA">
        <w:t xml:space="preserve">mice with </w:t>
      </w:r>
      <w:ins w:id="197" w:author="Liao, Chen/Sloan Kettering Institute" w:date="2022-09-04T00:36:00Z">
        <w:r w:rsidR="00416552" w:rsidRPr="006409FA">
          <w:t xml:space="preserve">an antibiotic cocktail </w:t>
        </w:r>
        <w:r w:rsidR="00416552">
          <w:t xml:space="preserve">of </w:t>
        </w:r>
      </w:ins>
      <w:del w:id="198" w:author="Liao, Chen/Sloan Kettering Institute" w:date="2022-09-03T23:18:00Z">
        <w:r w:rsidR="00474487" w:rsidRPr="006409FA" w:rsidDel="00D74113">
          <w:delText xml:space="preserve">an </w:delText>
        </w:r>
        <w:r w:rsidR="009303FC" w:rsidRPr="006409FA" w:rsidDel="00D74113">
          <w:delText xml:space="preserve">antibiotic cocktail </w:delText>
        </w:r>
        <w:r w:rsidR="00EA454B" w:rsidRPr="006409FA" w:rsidDel="00D74113">
          <w:delText xml:space="preserve">of </w:delText>
        </w:r>
      </w:del>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ins w:id="199" w:author="Liao, Chen/Sloan Kettering Institute" w:date="2022-09-04T00:36:00Z">
        <w:r w:rsidR="00416552">
          <w:t xml:space="preserve"> </w:t>
        </w:r>
      </w:ins>
      <w:ins w:id="200" w:author="Liao, Chen/Sloan Kettering Institute" w:date="2022-09-05T18:46:00Z">
        <w:r w:rsidR="0036662B">
          <w:t>known to deplete</w:t>
        </w:r>
      </w:ins>
      <w:ins w:id="201" w:author="Liao, Chen/Sloan Kettering Institute" w:date="2022-09-05T18:47:00Z">
        <w:r w:rsidR="00035F22">
          <w:t xml:space="preserve"> murine</w:t>
        </w:r>
      </w:ins>
      <w:ins w:id="202" w:author="Liao, Chen/Sloan Kettering Institute" w:date="2022-09-05T18:46:00Z">
        <w:r w:rsidR="0036662B">
          <w:t xml:space="preserve"> gut bacteria </w:t>
        </w:r>
      </w:ins>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ins w:id="203" w:author="Liao, Chen/Sloan Kettering Institute" w:date="2022-09-05T18:46:00Z">
        <w:r w:rsidR="0057419B">
          <w:t xml:space="preserve"> </w:t>
        </w:r>
      </w:ins>
      <w:del w:id="204" w:author="Liao, Chen/Sloan Kettering Institute" w:date="2022-09-05T18:43:00Z">
        <w:r w:rsidR="00EA454B" w:rsidRPr="006409FA" w:rsidDel="0036662B">
          <w:delText xml:space="preserve"> </w:delText>
        </w:r>
      </w:del>
      <w:r w:rsidR="009303FC" w:rsidRPr="006409FA">
        <w:t>for a week (</w:t>
      </w:r>
      <w:r w:rsidR="009303FC" w:rsidRPr="006409FA">
        <w:rPr>
          <w:highlight w:val="yellow"/>
        </w:rPr>
        <w:t>Fig. 2A</w:t>
      </w:r>
      <w:r w:rsidR="009303FC" w:rsidRPr="006409FA">
        <w:t>)</w:t>
      </w:r>
      <w:ins w:id="205" w:author="Liao, Chen/Sloan Kettering Institute" w:date="2022-09-05T18:45:00Z">
        <w:r w:rsidR="0036662B">
          <w:t xml:space="preserve"> </w:t>
        </w:r>
      </w:ins>
      <w:ins w:id="206" w:author="Liao, Chen/Sloan Kettering Institute" w:date="2022-09-03T23:16:00Z">
        <w:r w:rsidR="00683D28">
          <w:t xml:space="preserve">and measured their quantitative profiles </w:t>
        </w:r>
      </w:ins>
      <w:ins w:id="207" w:author="Liao, Chen/Sloan Kettering Institute" w:date="2022-09-03T23:17:00Z">
        <w:r w:rsidR="00683D28">
          <w:t xml:space="preserve">via </w:t>
        </w:r>
      </w:ins>
      <w:ins w:id="208" w:author="Liao, Chen/Sloan Kettering Institute" w:date="2022-09-03T23:16:00Z">
        <w:r w:rsidR="00683D28">
          <w:t>qPCR.</w:t>
        </w:r>
      </w:ins>
      <w:del w:id="209" w:author="Liao, Chen/Sloan Kettering Institute" w:date="2022-09-03T23:16:00Z">
        <w:r w:rsidR="00474487" w:rsidRPr="006409FA" w:rsidDel="00683D28">
          <w:delText>,</w:delText>
        </w:r>
      </w:del>
      <w:r w:rsidR="00474487" w:rsidRPr="006409FA">
        <w:t xml:space="preserve"> </w:t>
      </w:r>
      <w:del w:id="210" w:author="Liao, Chen/Sloan Kettering Institute" w:date="2022-09-03T23:22:00Z">
        <w:r w:rsidR="00474487" w:rsidRPr="006409FA" w:rsidDel="00A1409A">
          <w:delText>which we know from previous work impacts the gut microbiome (#cite relevant paper here, ask Ana#)</w:delText>
        </w:r>
        <w:r w:rsidR="009303FC" w:rsidRPr="006409FA" w:rsidDel="00A1409A">
          <w:delText xml:space="preserve">. </w:delText>
        </w:r>
      </w:del>
      <w:r w:rsidR="001C0B2A" w:rsidRPr="006409FA">
        <w:t xml:space="preserve">We </w:t>
      </w:r>
      <w:ins w:id="211" w:author="Liao, Chen/Sloan Kettering Institute" w:date="2022-09-03T23:22:00Z">
        <w:r w:rsidR="00A1409A">
          <w:t xml:space="preserve">first </w:t>
        </w:r>
      </w:ins>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ins w:id="212" w:author="Liao, Chen/Sloan Kettering Institute" w:date="2022-09-04T00:37:00Z">
        <w:r w:rsidR="00F10E7E">
          <w:t xml:space="preserve"> (</w:t>
        </w:r>
      </w:ins>
      <w:del w:id="213" w:author="Liao, Chen/Sloan Kettering Institute" w:date="2022-09-04T00:37:00Z">
        <w:r w:rsidR="00E07586" w:rsidRPr="006409FA" w:rsidDel="00F10E7E">
          <w:delText>,</w:delText>
        </w:r>
        <w:r w:rsidR="00955030" w:rsidRPr="006409FA" w:rsidDel="00F10E7E">
          <w:delText xml:space="preserve"> </w:delText>
        </w:r>
      </w:del>
      <w:r w:rsidR="00106BBF" w:rsidRPr="006409FA">
        <w:t xml:space="preserve">prior to </w:t>
      </w:r>
      <w:r w:rsidR="002E3AA4" w:rsidRPr="006409FA">
        <w:t xml:space="preserve">the </w:t>
      </w:r>
      <w:r w:rsidR="00E07586" w:rsidRPr="006409FA">
        <w:t>antibiotics</w:t>
      </w:r>
      <w:ins w:id="214" w:author="Liao, Chen/Sloan Kettering Institute" w:date="2022-09-04T00:37:00Z">
        <w:r w:rsidR="00F10E7E">
          <w:t xml:space="preserve">) </w:t>
        </w:r>
      </w:ins>
      <w:del w:id="215" w:author="Liao, Chen/Sloan Kettering Institute" w:date="2022-09-04T00:37:00Z">
        <w:r w:rsidR="001C0B2A" w:rsidRPr="006409FA" w:rsidDel="00F10E7E">
          <w:delText>,</w:delText>
        </w:r>
        <w:r w:rsidR="00955030" w:rsidRPr="006409FA" w:rsidDel="00F10E7E">
          <w:delText xml:space="preserve"> </w:delText>
        </w:r>
      </w:del>
      <w:r w:rsidR="00041344" w:rsidRPr="006409FA">
        <w:t>as well as</w:t>
      </w:r>
      <w:r w:rsidR="001C0B2A" w:rsidRPr="006409FA">
        <w:t xml:space="preserve"> the</w:t>
      </w:r>
      <w:r w:rsidR="00955030" w:rsidRPr="006409FA">
        <w:t xml:space="preserve"> fecal </w:t>
      </w:r>
      <w:r w:rsidR="001C0B2A" w:rsidRPr="006409FA">
        <w:t>microbiome</w:t>
      </w:r>
      <w:ins w:id="216" w:author="Liao, Chen/Sloan Kettering Institute" w:date="2022-09-04T00:37:00Z">
        <w:r w:rsidR="00F10E7E">
          <w:t>s</w:t>
        </w:r>
      </w:ins>
      <w:r w:rsidR="001C0B2A" w:rsidRPr="006409FA">
        <w:t xml:space="preserve"> </w:t>
      </w:r>
      <w:r w:rsidR="00955030" w:rsidRPr="006409FA">
        <w:t>on day 8</w:t>
      </w:r>
      <w:r w:rsidR="001C0B2A" w:rsidRPr="006409FA">
        <w:t xml:space="preserve">. As expected, the </w:t>
      </w:r>
      <w:del w:id="217" w:author="Liao, Chen/Sloan Kettering Institute" w:date="2022-09-04T00:37:00Z">
        <w:r w:rsidR="001C0B2A" w:rsidRPr="006409FA" w:rsidDel="006D751F">
          <w:delText xml:space="preserve">initial </w:delText>
        </w:r>
      </w:del>
      <w:ins w:id="218" w:author="Liao, Chen/Sloan Kettering Institute" w:date="2022-09-04T00:37:00Z">
        <w:r w:rsidR="006D751F">
          <w:t>baseline</w:t>
        </w:r>
        <w:r w:rsidR="006D751F" w:rsidRPr="006409FA">
          <w:t xml:space="preserve"> </w:t>
        </w:r>
      </w:ins>
      <w:del w:id="219" w:author="Liao, Chen/Sloan Kettering Institute" w:date="2022-09-04T00:37:00Z">
        <w:r w:rsidR="001C0B2A" w:rsidRPr="006409FA" w:rsidDel="006D751F">
          <w:delText xml:space="preserve">microbiomes </w:delText>
        </w:r>
      </w:del>
      <w:ins w:id="220" w:author="Liao, Chen/Sloan Kettering Institute" w:date="2022-09-04T00:37:00Z">
        <w:r w:rsidR="006D751F">
          <w:t>compositions</w:t>
        </w:r>
        <w:r w:rsidR="006D751F" w:rsidRPr="006409FA">
          <w:t xml:space="preserve"> </w:t>
        </w:r>
      </w:ins>
      <w:r w:rsidR="001C0B2A" w:rsidRPr="006409FA">
        <w:t xml:space="preserve">of the oral and fecal </w:t>
      </w:r>
      <w:ins w:id="221" w:author="Liao, Chen/Sloan Kettering Institute" w:date="2022-09-04T00:38:00Z">
        <w:r w:rsidR="006D751F">
          <w:t xml:space="preserve">bacterial </w:t>
        </w:r>
      </w:ins>
      <w:r w:rsidR="001C0B2A" w:rsidRPr="006409FA">
        <w:t>communit</w:t>
      </w:r>
      <w:ins w:id="222" w:author="Liao, Chen/Sloan Kettering Institute" w:date="2022-09-04T00:38:00Z">
        <w:r w:rsidR="006D751F">
          <w:t>ies</w:t>
        </w:r>
      </w:ins>
      <w:del w:id="223" w:author="Liao, Chen/Sloan Kettering Institute" w:date="2022-09-04T00:38:00Z">
        <w:r w:rsidR="001C0B2A" w:rsidRPr="006409FA" w:rsidDel="006D751F">
          <w:delText>y</w:delText>
        </w:r>
      </w:del>
      <w:r w:rsidR="001C0B2A" w:rsidRPr="006409FA">
        <w:t xml:space="preserve"> were distinct</w:t>
      </w:r>
      <w:r w:rsidR="000F2A40" w:rsidRPr="006409FA">
        <w:t>,</w:t>
      </w:r>
      <w:r w:rsidR="00A67999" w:rsidRPr="006409FA">
        <w:t xml:space="preserve"> reflecting the</w:t>
      </w:r>
      <w:ins w:id="224" w:author="Liao, Chen/Sloan Kettering Institute" w:date="2022-09-05T18:48:00Z">
        <w:r w:rsidR="00090D13">
          <w:t>ir</w:t>
        </w:r>
      </w:ins>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r w:rsidR="000F2A40" w:rsidRPr="006409FA">
        <w:t>antibiotics</w:t>
      </w:r>
      <w:r w:rsidR="001C0B2A" w:rsidRPr="006409FA">
        <w:t>, the</w:t>
      </w:r>
      <w:r w:rsidR="002C2519" w:rsidRPr="006409FA">
        <w:t xml:space="preserve"> </w:t>
      </w:r>
      <w:ins w:id="225" w:author="Liao, Chen/Sloan Kettering Institute" w:date="2022-09-03T23:22:00Z">
        <w:r w:rsidR="0064115D">
          <w:t xml:space="preserve">post-treatment </w:t>
        </w:r>
      </w:ins>
      <w:r w:rsidR="00106BBF" w:rsidRPr="006409FA">
        <w:t xml:space="preserve">fecal </w:t>
      </w:r>
      <w:r w:rsidR="001C0B2A" w:rsidRPr="006409FA">
        <w:t>microbiome</w:t>
      </w:r>
      <w:ins w:id="226" w:author="Liao, Chen/Sloan Kettering Institute" w:date="2022-09-03T23:22:00Z">
        <w:r w:rsidR="005964C2">
          <w:t>s</w:t>
        </w:r>
      </w:ins>
      <w:r w:rsidR="001C0B2A" w:rsidRPr="006409FA">
        <w:t xml:space="preserve"> </w:t>
      </w:r>
      <w:r w:rsidR="000F2A40" w:rsidRPr="006409FA">
        <w:t>w</w:t>
      </w:r>
      <w:ins w:id="227" w:author="Liao, Chen/Sloan Kettering Institute" w:date="2022-09-03T23:22:00Z">
        <w:r w:rsidR="005964C2">
          <w:t>ere</w:t>
        </w:r>
      </w:ins>
      <w:del w:id="228" w:author="Liao, Chen/Sloan Kettering Institute" w:date="2022-09-03T23:22:00Z">
        <w:r w:rsidR="000F2A40" w:rsidRPr="006409FA" w:rsidDel="005964C2">
          <w:delText>as</w:delText>
        </w:r>
      </w:del>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the</w:t>
      </w:r>
      <w:ins w:id="229" w:author="Liao, Chen/Sloan Kettering Institute" w:date="2022-09-03T23:22:00Z">
        <w:r w:rsidR="005964C2">
          <w:t>ir corresponding</w:t>
        </w:r>
      </w:ins>
      <w:r w:rsidR="00106BBF" w:rsidRPr="006409FA">
        <w:t xml:space="preserve"> </w:t>
      </w:r>
      <w:r w:rsidR="00C33710" w:rsidRPr="006409FA">
        <w:t xml:space="preserve">pre-treatment </w:t>
      </w:r>
      <w:r w:rsidR="00106BBF" w:rsidRPr="006409FA">
        <w:t xml:space="preserve">oral </w:t>
      </w:r>
      <w:r w:rsidR="001C0B2A" w:rsidRPr="006409FA">
        <w:t>microbiome</w:t>
      </w:r>
      <w:ins w:id="230" w:author="Liao, Chen/Sloan Kettering Institute" w:date="2022-09-03T23:22:00Z">
        <w:r w:rsidR="005964C2">
          <w:t>s</w:t>
        </w:r>
      </w:ins>
      <w:r w:rsidR="001C0B2A" w:rsidRPr="006409FA">
        <w:t xml:space="preserve"> </w:t>
      </w:r>
      <w:r w:rsidR="00736E6F" w:rsidRPr="006409FA">
        <w:t xml:space="preserve">than the </w:t>
      </w:r>
      <w:r w:rsidR="00C33710" w:rsidRPr="006409FA">
        <w:t xml:space="preserve">pre-treatment </w:t>
      </w:r>
      <w:r w:rsidR="00736E6F" w:rsidRPr="006409FA">
        <w:t xml:space="preserve">fecal </w:t>
      </w:r>
      <w:r w:rsidR="001C0B2A" w:rsidRPr="006409FA">
        <w:t>microbiome</w:t>
      </w:r>
      <w:ins w:id="231" w:author="Liao, Chen/Sloan Kettering Institute" w:date="2022-09-03T23:22:00Z">
        <w:r w:rsidR="005964C2">
          <w:t>s</w:t>
        </w:r>
      </w:ins>
      <w:r w:rsidR="001C0B2A" w:rsidRPr="006409FA">
        <w:t xml:space="preserve"> </w:t>
      </w:r>
      <w:r w:rsidR="00106BBF" w:rsidRPr="006409FA">
        <w:t>(</w:t>
      </w:r>
      <w:r w:rsidR="00106BBF" w:rsidRPr="006409FA">
        <w:rPr>
          <w:highlight w:val="yellow"/>
        </w:rPr>
        <w:t xml:space="preserve">Fig. </w:t>
      </w:r>
      <w:r w:rsidR="00292DE9" w:rsidRPr="006409FA">
        <w:rPr>
          <w:highlight w:val="yellow"/>
        </w:rPr>
        <w:t>2C</w:t>
      </w:r>
      <w:del w:id="232" w:author="Liao, Chen/Sloan Kettering Institute" w:date="2022-09-04T00:34:00Z">
        <w:r w:rsidR="00B32302" w:rsidRPr="006409FA" w:rsidDel="001567AF">
          <w:delText xml:space="preserve">; </w:delText>
        </w:r>
        <w:r w:rsidR="00B32302" w:rsidRPr="006409FA" w:rsidDel="001567AF">
          <w:rPr>
            <w:highlight w:val="cyan"/>
          </w:rPr>
          <w:delText>#can this be shown by PCoA?#</w:delText>
        </w:r>
      </w:del>
      <w:r w:rsidR="00106BBF" w:rsidRPr="006409FA">
        <w:t>). 10%-20% ASVs</w:t>
      </w:r>
      <w:ins w:id="233" w:author="Liao, Chen/Sloan Kettering Institute" w:date="2022-09-04T01:22:00Z">
        <w:r w:rsidR="00163199">
          <w:t xml:space="preserve"> (amplicon sequence variants)</w:t>
        </w:r>
      </w:ins>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 xml:space="preserve">present in the pre-treatment </w:t>
      </w:r>
      <w:r w:rsidR="00106BBF" w:rsidRPr="006409FA">
        <w:t>oral</w:t>
      </w:r>
      <w:r w:rsidR="000F2A40" w:rsidRPr="006409FA">
        <w:t xml:space="preserve"> samples</w:t>
      </w:r>
      <w:r w:rsidR="00106BBF" w:rsidRPr="006409FA">
        <w:t xml:space="preserve"> </w:t>
      </w:r>
      <w:r w:rsidR="001C0B2A" w:rsidRPr="006409FA">
        <w:t xml:space="preserve">and </w:t>
      </w:r>
      <w:r w:rsidR="0092425E" w:rsidRPr="006409FA">
        <w:t xml:space="preserve">not </w:t>
      </w:r>
      <w:r w:rsidR="00314FCE" w:rsidRPr="006409FA">
        <w:t xml:space="preserve">in </w:t>
      </w:r>
      <w:r w:rsidR="0092425E" w:rsidRPr="006409FA">
        <w:t xml:space="preserve">the fecal </w:t>
      </w:r>
      <w:r w:rsidR="000F2A40" w:rsidRPr="006409FA">
        <w:t xml:space="preserve">samples </w:t>
      </w:r>
      <w:r w:rsidR="00106BBF" w:rsidRPr="006409FA">
        <w:t>(</w:t>
      </w:r>
      <w:r w:rsidR="00106BBF" w:rsidRPr="006409FA">
        <w:rPr>
          <w:highlight w:val="yellow"/>
        </w:rPr>
        <w:t>Fig. 2</w:t>
      </w:r>
      <w:r w:rsidR="00195F73" w:rsidRPr="006409FA">
        <w:rPr>
          <w:highlight w:val="yellow"/>
        </w:rPr>
        <w:t>D</w:t>
      </w:r>
      <w:r w:rsidR="00106BBF" w:rsidRPr="006409FA">
        <w:t>).</w:t>
      </w:r>
      <w:r w:rsidR="00195F73" w:rsidRPr="006409FA">
        <w:t xml:space="preserve"> </w:t>
      </w:r>
      <w:r w:rsidR="008A2772" w:rsidRPr="006409FA">
        <w:t>We next quantified the</w:t>
      </w:r>
      <w:ins w:id="234" w:author="Liao, Chen/Sloan Kettering Institute" w:date="2022-09-04T00:46:00Z">
        <w:r w:rsidR="00EB3B42">
          <w:t xml:space="preserve"> </w:t>
        </w:r>
      </w:ins>
      <w:ins w:id="235" w:author="Liao, Chen/Sloan Kettering Institute" w:date="2022-09-04T00:47:00Z">
        <w:r w:rsidR="00EB3B42">
          <w:t xml:space="preserve">relative and </w:t>
        </w:r>
      </w:ins>
      <w:ins w:id="236" w:author="Liao, Chen/Sloan Kettering Institute" w:date="2022-09-04T00:46:00Z">
        <w:r w:rsidR="00EB3B42">
          <w:t>absolute</w:t>
        </w:r>
      </w:ins>
      <w:r w:rsidR="008A2772" w:rsidRPr="006409FA">
        <w:t xml:space="preserve"> abundance</w:t>
      </w:r>
      <w:ins w:id="237" w:author="Liao, Chen/Sloan Kettering Institute" w:date="2022-09-04T00:47:00Z">
        <w:r w:rsidR="00EB3B42">
          <w:t>s</w:t>
        </w:r>
      </w:ins>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ins w:id="238" w:author="Liao, Chen/Sloan Kettering Institute" w:date="2022-09-04T00:47:00Z">
        <w:r w:rsidR="00EB3B42">
          <w:t>(</w:t>
        </w:r>
      </w:ins>
      <w:del w:id="239" w:author="Liao, Chen/Sloan Kettering Institute" w:date="2022-09-04T00:46:00Z">
        <w:r w:rsidR="00FD7B99" w:rsidRPr="006409FA" w:rsidDel="00EB3B42">
          <w:delText>(</w:delText>
        </w:r>
      </w:del>
      <w:del w:id="240" w:author="Liao, Chen/Sloan Kettering Institute" w:date="2022-09-04T00:39:00Z">
        <w:r w:rsidR="00BA16B0" w:rsidRPr="006409FA" w:rsidDel="006D751F">
          <w:delText xml:space="preserve"> </w:delText>
        </w:r>
      </w:del>
      <m:oMath>
        <m:r>
          <w:del w:id="241" w:author="Liao, Chen/Sloan Kettering Institute" w:date="2022-09-04T00:39:00Z">
            <w:rPr>
              <w:rFonts w:ascii="Cambria Math" w:hAnsi="Cambria Math"/>
            </w:rPr>
            <m:t>&gt;0.01%</m:t>
          </w:del>
        </m:r>
      </m:oMath>
      <w:del w:id="242" w:author="Liao, Chen/Sloan Kettering Institute" w:date="2022-09-04T00:39:00Z">
        <w:r w:rsidR="009C1381" w:rsidRPr="006409FA" w:rsidDel="006D751F">
          <w:delText xml:space="preserve"> </w:delText>
        </w:r>
      </w:del>
      <w:ins w:id="243" w:author="Liao, Chen/Sloan Kettering Institute" w:date="2022-09-04T00:39:00Z">
        <w:r w:rsidR="006D751F">
          <w:t xml:space="preserve">&gt; 0.01% </w:t>
        </w:r>
      </w:ins>
      <w:del w:id="244" w:author="Liao, Chen/Sloan Kettering Institute" w:date="2022-09-04T00:39:00Z">
        <w:r w:rsidR="009C1381" w:rsidRPr="006409FA" w:rsidDel="006D751F">
          <w:delText xml:space="preserve">1e-4 </w:delText>
        </w:r>
      </w:del>
      <w:r w:rsidR="002E43C2" w:rsidRPr="006409FA">
        <w:t xml:space="preserve">across </w:t>
      </w:r>
      <w:r w:rsidR="003669AF" w:rsidRPr="006409FA">
        <w:t>pre-treatment</w:t>
      </w:r>
      <w:r w:rsidR="007820C9" w:rsidRPr="006409FA">
        <w:t xml:space="preserve"> </w:t>
      </w:r>
      <w:r w:rsidR="002E43C2" w:rsidRPr="006409FA">
        <w:t>oral samples</w:t>
      </w:r>
      <w:ins w:id="245" w:author="Liao, Chen/Sloan Kettering Institute" w:date="2022-09-04T00:45:00Z">
        <w:r w:rsidR="009D3CF7">
          <w:t xml:space="preserve"> and ≤ 0.01%</w:t>
        </w:r>
      </w:ins>
      <w:ins w:id="246" w:author="Liao, Chen/Sloan Kettering Institute" w:date="2022-09-04T00:46:00Z">
        <w:r w:rsidR="009D3CF7">
          <w:t xml:space="preserve"> </w:t>
        </w:r>
      </w:ins>
      <w:del w:id="247" w:author="Liao, Chen/Sloan Kettering Institute" w:date="2022-09-04T00:43:00Z">
        <w:r w:rsidR="002E43C2" w:rsidRPr="006409FA" w:rsidDel="009D3CF7">
          <w:delText xml:space="preserve"> </w:delText>
        </w:r>
        <w:r w:rsidR="00BA16B0" w:rsidRPr="006409FA" w:rsidDel="009D3CF7">
          <w:delText>and</w:delText>
        </w:r>
      </w:del>
      <w:del w:id="248" w:author="Liao, Chen/Sloan Kettering Institute" w:date="2022-09-04T00:45:00Z">
        <w:r w:rsidR="00BA16B0" w:rsidRPr="006409FA" w:rsidDel="009D3CF7">
          <w:delText xml:space="preserve"> </w:delText>
        </w:r>
      </w:del>
      <m:oMath>
        <m:r>
          <w:del w:id="249" w:author="Liao, Chen/Sloan Kettering Institute" w:date="2022-09-04T00:45:00Z">
            <w:rPr>
              <w:rFonts w:ascii="Cambria Math" w:hAnsi="Cambria Math"/>
            </w:rPr>
            <m:t>≤0.01%</m:t>
          </w:del>
        </m:r>
      </m:oMath>
      <w:del w:id="250" w:author="Liao, Chen/Sloan Kettering Institute" w:date="2022-09-04T00:45:00Z">
        <w:r w:rsidR="009C1381" w:rsidRPr="006409FA" w:rsidDel="009D3CF7">
          <w:delText xml:space="preserve"> </w:delText>
        </w:r>
      </w:del>
      <w:r w:rsidR="006D09FF" w:rsidRPr="006409FA">
        <w:t xml:space="preserve">on average </w:t>
      </w:r>
      <w:r w:rsidR="009C1381" w:rsidRPr="006409FA">
        <w:t>across</w:t>
      </w:r>
      <w:r w:rsidR="007820C9" w:rsidRPr="006409FA">
        <w:t xml:space="preserve"> </w:t>
      </w:r>
      <w:r w:rsidR="003669AF" w:rsidRPr="006409FA">
        <w:t>pre-treatment</w:t>
      </w:r>
      <w:r w:rsidR="009C1381" w:rsidRPr="006409FA">
        <w:t xml:space="preserve"> </w:t>
      </w:r>
      <w:r w:rsidR="00B078E2" w:rsidRPr="006409FA">
        <w:t>fecal s</w:t>
      </w:r>
      <w:r w:rsidR="009C1381" w:rsidRPr="006409FA">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del w:id="251" w:author="Liao, Chen/Sloan Kettering Institute" w:date="2022-09-04T00:48:00Z">
        <w:r w:rsidR="000F2A40" w:rsidRPr="006409FA" w:rsidDel="00EB3B42">
          <w:delText xml:space="preserve">fecal </w:delText>
        </w:r>
      </w:del>
      <w:ins w:id="252" w:author="Liao, Chen/Sloan Kettering Institute" w:date="2022-09-04T00:48:00Z">
        <w:r w:rsidR="00EB3B42">
          <w:t xml:space="preserve">total relative </w:t>
        </w:r>
      </w:ins>
      <w:r w:rsidR="000F2A40" w:rsidRPr="006409FA">
        <w:t>abundance</w:t>
      </w:r>
      <w:del w:id="253" w:author="Liao, Chen/Sloan Kettering Institute" w:date="2022-09-04T01:01:00Z">
        <w:r w:rsidR="000F2A40" w:rsidRPr="006409FA" w:rsidDel="005B672A">
          <w:delText>s</w:delText>
        </w:r>
      </w:del>
      <w:r w:rsidR="000F2A40" w:rsidRPr="006409FA">
        <w:t xml:space="preserve"> of these oral</w:t>
      </w:r>
      <w:ins w:id="254" w:author="Liao, Chen/Sloan Kettering Institute" w:date="2022-09-05T18:49:00Z">
        <w:r w:rsidR="00AD772F">
          <w:t>-typical</w:t>
        </w:r>
      </w:ins>
      <w:r w:rsidR="000F2A40" w:rsidRPr="006409FA">
        <w:t xml:space="preserve"> ASVs </w:t>
      </w:r>
      <w:ins w:id="255" w:author="Liao, Chen/Sloan Kettering Institute" w:date="2022-09-04T00:48:00Z">
        <w:r w:rsidR="00EB3B42">
          <w:t xml:space="preserve">in the feces </w:t>
        </w:r>
      </w:ins>
      <w:r w:rsidR="008A2772" w:rsidRPr="006409FA">
        <w:t>from</w:t>
      </w:r>
      <w:r w:rsidR="00E72ADF" w:rsidRPr="006409FA">
        <w:t xml:space="preserve"> </w:t>
      </w:r>
      <w:del w:id="256" w:author="Liao, Chen/Sloan Kettering Institute" w:date="2022-09-05T19:50:00Z">
        <w:r w:rsidR="008A2772" w:rsidRPr="006409FA" w:rsidDel="00270CD6">
          <w:delText>~</w:delText>
        </w:r>
      </w:del>
      <w:r w:rsidR="00E72ADF" w:rsidRPr="006409FA">
        <w:t>0</w:t>
      </w:r>
      <w:ins w:id="257" w:author="Liao, Chen/Sloan Kettering Institute" w:date="2022-09-05T19:50:00Z">
        <w:r w:rsidR="00270CD6">
          <w:t>.03</w:t>
        </w:r>
      </w:ins>
      <w:r w:rsidR="00E72ADF" w:rsidRPr="006409FA">
        <w:t xml:space="preserve">% to </w:t>
      </w:r>
      <w:ins w:id="258" w:author="Liao, Chen/Sloan Kettering Institute" w:date="2022-09-05T19:50:00Z">
        <w:r w:rsidR="00270CD6">
          <w:t>27.2</w:t>
        </w:r>
      </w:ins>
      <w:del w:id="259" w:author="Liao, Chen/Sloan Kettering Institute" w:date="2022-09-05T19:50:00Z">
        <w:r w:rsidR="008A2772" w:rsidRPr="006409FA" w:rsidDel="00270CD6">
          <w:delText>~</w:delText>
        </w:r>
        <w:r w:rsidR="00E72ADF" w:rsidRPr="006409FA" w:rsidDel="00270CD6">
          <w:delText>30</w:delText>
        </w:r>
      </w:del>
      <w:r w:rsidR="00E72ADF" w:rsidRPr="006409FA">
        <w:t xml:space="preserve">% </w:t>
      </w:r>
      <w:r w:rsidR="006D09FF" w:rsidRPr="006409FA">
        <w:t>on average</w:t>
      </w:r>
      <w:ins w:id="260" w:author="Liao, Chen/Sloan Kettering Institute" w:date="2022-09-04T00:48:00Z">
        <w:r w:rsidR="00EB3B42">
          <w:t xml:space="preserve"> across the three mice</w:t>
        </w:r>
      </w:ins>
      <w:r w:rsidR="006D09FF" w:rsidRPr="006409FA">
        <w:t xml:space="preserve"> </w:t>
      </w:r>
      <w:r w:rsidR="00E72ADF" w:rsidRPr="006409FA">
        <w:t>(</w:t>
      </w:r>
      <w:r w:rsidR="00E72ADF" w:rsidRPr="006409FA">
        <w:rPr>
          <w:highlight w:val="yellow"/>
        </w:rPr>
        <w:t>Fig. 2E</w:t>
      </w:r>
      <w:r w:rsidR="00E72ADF" w:rsidRPr="006409FA">
        <w:t>)</w:t>
      </w:r>
      <w:r w:rsidR="008A2772" w:rsidRPr="006409FA">
        <w:t xml:space="preserve">. </w:t>
      </w:r>
      <w:r w:rsidR="00D21AE7" w:rsidRPr="006409FA">
        <w:t>A quantification of the</w:t>
      </w:r>
      <w:r w:rsidR="006D09FF" w:rsidRPr="006409FA">
        <w:t>ir</w:t>
      </w:r>
      <w:r w:rsidR="00D21AE7" w:rsidRPr="006409FA">
        <w:t xml:space="preserve"> </w:t>
      </w:r>
      <w:del w:id="261" w:author="Liao, Chen/Sloan Kettering Institute" w:date="2022-09-04T00:49:00Z">
        <w:r w:rsidR="00D21AE7" w:rsidRPr="006409FA" w:rsidDel="00EB3B42">
          <w:delText>absolute number</w:delText>
        </w:r>
      </w:del>
      <w:ins w:id="262" w:author="Liao, Chen/Sloan Kettering Institute" w:date="2022-09-04T00:49:00Z">
        <w:r w:rsidR="00EB3B42">
          <w:t>density</w:t>
        </w:r>
      </w:ins>
      <w:r w:rsidR="00D21AE7" w:rsidRPr="006409FA">
        <w:t xml:space="preserve"> show</w:t>
      </w:r>
      <w:r w:rsidR="006D09FF" w:rsidRPr="006409FA">
        <w:t>s</w:t>
      </w:r>
      <w:r w:rsidR="00D21AE7" w:rsidRPr="006409FA">
        <w:t xml:space="preserve">, however, that </w:t>
      </w:r>
      <w:r w:rsidR="008A2772" w:rsidRPr="006409FA">
        <w:t>the relative enrichment</w:t>
      </w:r>
      <w:ins w:id="263" w:author="Liao, Chen/Sloan Kettering Institute" w:date="2022-09-04T00:55:00Z">
        <w:r w:rsidR="00CE4CB7">
          <w:t xml:space="preserve"> of oral bacteria</w:t>
        </w:r>
      </w:ins>
      <w:r w:rsidR="008A2772" w:rsidRPr="006409FA">
        <w:t xml:space="preserve"> was not due to an increase in </w:t>
      </w:r>
      <w:ins w:id="264" w:author="Liao, Chen/Sloan Kettering Institute" w:date="2022-09-05T18:49:00Z">
        <w:r w:rsidR="00AD772F">
          <w:t>their</w:t>
        </w:r>
      </w:ins>
      <w:ins w:id="265" w:author="Liao, Chen/Sloan Kettering Institute" w:date="2022-09-04T01:02:00Z">
        <w:r w:rsidR="005B672A">
          <w:t xml:space="preserve"> </w:t>
        </w:r>
      </w:ins>
      <w:r w:rsidR="008A2772" w:rsidRPr="006409FA">
        <w:t>absolute</w:t>
      </w:r>
      <w:r w:rsidR="00B93C52" w:rsidRPr="006409FA">
        <w:t xml:space="preserve"> abundance</w:t>
      </w:r>
      <w:ins w:id="266" w:author="Liao, Chen/Sloan Kettering Institute" w:date="2022-09-04T01:02:00Z">
        <w:r w:rsidR="005B672A">
          <w:t>,</w:t>
        </w:r>
      </w:ins>
      <w:ins w:id="267" w:author="Liao, Chen/Sloan Kettering Institute" w:date="2022-09-04T00:54:00Z">
        <w:r w:rsidR="00CE4CB7">
          <w:t xml:space="preserve"> which </w:t>
        </w:r>
      </w:ins>
      <w:del w:id="268" w:author="Liao, Chen/Sloan Kettering Institute" w:date="2022-09-04T00:52:00Z">
        <w:r w:rsidR="008A2772" w:rsidRPr="006409FA" w:rsidDel="00CE4CB7">
          <w:delText>s</w:delText>
        </w:r>
      </w:del>
      <w:del w:id="269" w:author="Liao, Chen/Sloan Kettering Institute" w:date="2022-09-04T00:54:00Z">
        <w:r w:rsidR="00D21AE7" w:rsidRPr="006409FA" w:rsidDel="00CE4CB7">
          <w:delText>:</w:delText>
        </w:r>
        <w:r w:rsidR="008A2772" w:rsidRPr="006409FA" w:rsidDel="00CE4CB7">
          <w:delText xml:space="preserve"> </w:delText>
        </w:r>
        <w:r w:rsidR="00D21AE7" w:rsidRPr="006409FA" w:rsidDel="00CE4CB7">
          <w:delText>the</w:delText>
        </w:r>
        <w:r w:rsidR="008A2772" w:rsidRPr="006409FA" w:rsidDel="00CE4CB7">
          <w:delText xml:space="preserve"> absolute abundance</w:delText>
        </w:r>
      </w:del>
      <w:del w:id="270" w:author="Liao, Chen/Sloan Kettering Institute" w:date="2022-09-04T00:52:00Z">
        <w:r w:rsidR="008A2772" w:rsidRPr="006409FA" w:rsidDel="00CE4CB7">
          <w:delText>s</w:delText>
        </w:r>
      </w:del>
      <w:del w:id="271" w:author="Liao, Chen/Sloan Kettering Institute" w:date="2022-09-04T00:54:00Z">
        <w:r w:rsidR="008A2772" w:rsidRPr="006409FA" w:rsidDel="00CE4CB7">
          <w:delText xml:space="preserve"> o</w:delText>
        </w:r>
        <w:r w:rsidR="006D09FF" w:rsidRPr="006409FA" w:rsidDel="00CE4CB7">
          <w:delText>f</w:delText>
        </w:r>
        <w:r w:rsidR="008A2772" w:rsidRPr="006409FA" w:rsidDel="00CE4CB7">
          <w:delText xml:space="preserve"> oral bacteria </w:delText>
        </w:r>
      </w:del>
      <w:proofErr w:type="gramStart"/>
      <w:r w:rsidR="008A2772" w:rsidRPr="006409FA">
        <w:t>actually</w:t>
      </w:r>
      <w:r w:rsidR="00447E15" w:rsidRPr="006409FA">
        <w:t xml:space="preserve"> </w:t>
      </w:r>
      <w:r w:rsidR="006732C1" w:rsidRPr="006409FA">
        <w:t>decreased</w:t>
      </w:r>
      <w:proofErr w:type="gramEnd"/>
      <w:r w:rsidR="00E72ADF" w:rsidRPr="006409FA">
        <w:t xml:space="preserve"> by half a log</w:t>
      </w:r>
      <w:r w:rsidR="00A062CC" w:rsidRPr="006409FA">
        <w:t xml:space="preserve"> </w:t>
      </w:r>
      <w:r w:rsidR="00E72ADF" w:rsidRPr="006409FA">
        <w:t>(</w:t>
      </w:r>
      <w:r w:rsidR="00E72ADF" w:rsidRPr="006409FA">
        <w:rPr>
          <w:highlight w:val="yellow"/>
        </w:rPr>
        <w:t>Fig. 2F</w:t>
      </w:r>
      <w:r w:rsidR="00E72ADF" w:rsidRPr="006409FA">
        <w:t>)</w:t>
      </w:r>
      <w:ins w:id="272" w:author="Liao, Chen/Sloan Kettering Institute" w:date="2022-09-04T00:54:00Z">
        <w:r w:rsidR="00CE4CB7">
          <w:t>. T</w:t>
        </w:r>
      </w:ins>
      <w:ins w:id="273" w:author="Liao, Chen/Sloan Kettering Institute" w:date="2022-09-04T00:56:00Z">
        <w:r w:rsidR="00CE4CB7">
          <w:t xml:space="preserve">herefore, </w:t>
        </w:r>
      </w:ins>
      <w:ins w:id="274" w:author="Liao, Chen/Sloan Kettering Institute" w:date="2022-09-04T00:52:00Z">
        <w:r w:rsidR="00CE4CB7">
          <w:t>the relative enrichment</w:t>
        </w:r>
      </w:ins>
      <w:del w:id="275" w:author="Liao, Chen/Sloan Kettering Institute" w:date="2022-09-04T00:52:00Z">
        <w:r w:rsidR="00E72ADF" w:rsidRPr="006409FA" w:rsidDel="00CE4CB7">
          <w:delText>.</w:delText>
        </w:r>
      </w:del>
      <w:r w:rsidR="00CC75B9" w:rsidRPr="006409FA">
        <w:t xml:space="preserve"> </w:t>
      </w:r>
      <w:ins w:id="276" w:author="Liao, Chen/Sloan Kettering Institute" w:date="2022-09-04T00:56:00Z">
        <w:r w:rsidR="00CE4CB7">
          <w:t xml:space="preserve">was driven by </w:t>
        </w:r>
      </w:ins>
      <w:del w:id="277" w:author="Liao, Chen/Sloan Kettering Institute" w:date="2022-09-04T00:56:00Z">
        <w:r w:rsidR="008A2772" w:rsidRPr="006409FA" w:rsidDel="00CE4CB7">
          <w:delText xml:space="preserve">Instead, </w:delText>
        </w:r>
        <w:r w:rsidR="00D21AE7" w:rsidRPr="006409FA" w:rsidDel="00CE4CB7">
          <w:delText>we saw</w:delText>
        </w:r>
        <w:r w:rsidR="008A2772" w:rsidRPr="006409FA" w:rsidDel="00CE4CB7">
          <w:delText xml:space="preserve"> </w:delText>
        </w:r>
      </w:del>
      <w:r w:rsidR="008A2772" w:rsidRPr="006409FA">
        <w:t>a much greater decrease</w:t>
      </w:r>
      <w:ins w:id="278" w:author="Liao, Chen/Sloan Kettering Institute" w:date="2022-09-04T00:56:00Z">
        <w:r w:rsidR="00CE4CB7">
          <w:t xml:space="preserve"> (</w:t>
        </w:r>
      </w:ins>
      <w:ins w:id="279" w:author="Liao, Chen/Sloan Kettering Institute" w:date="2022-09-05T19:51:00Z">
        <w:r w:rsidR="00057E2B">
          <w:t>&gt;</w:t>
        </w:r>
      </w:ins>
      <w:ins w:id="280" w:author="Liao, Chen/Sloan Kettering Institute" w:date="2022-09-04T00:59:00Z">
        <w:r w:rsidR="00B65CA6">
          <w:t>5000 fold</w:t>
        </w:r>
      </w:ins>
      <w:ins w:id="281" w:author="Liao, Chen/Sloan Kettering Institute" w:date="2022-09-04T00:56:00Z">
        <w:r w:rsidR="00CE4CB7">
          <w:t>)</w:t>
        </w:r>
      </w:ins>
      <w:r w:rsidR="008A2772" w:rsidRPr="006409FA">
        <w:t xml:space="preserve"> in the absolute abundances of gut </w:t>
      </w:r>
      <w:r w:rsidR="00D21AE7" w:rsidRPr="006409FA">
        <w:t xml:space="preserve">commensals </w:t>
      </w:r>
      <w:del w:id="282" w:author="Liao, Chen/Sloan Kettering Institute" w:date="2022-09-04T00:59:00Z">
        <w:r w:rsidR="00D21AE7" w:rsidRPr="006409FA" w:rsidDel="00B65CA6">
          <w:delText xml:space="preserve">is </w:delText>
        </w:r>
      </w:del>
      <w:del w:id="283" w:author="Liao, Chen/Sloan Kettering Institute" w:date="2022-09-05T18:50:00Z">
        <w:r w:rsidR="00D21AE7" w:rsidRPr="006409FA" w:rsidDel="00851934">
          <w:delText>feces</w:delText>
        </w:r>
      </w:del>
      <w:del w:id="284" w:author="Liao, Chen/Sloan Kettering Institute" w:date="2022-09-04T00:59:00Z">
        <w:r w:rsidR="008A2772" w:rsidRPr="006409FA" w:rsidDel="00B65CA6">
          <w:delText xml:space="preserve">, which </w:delText>
        </w:r>
        <w:r w:rsidR="00D21AE7" w:rsidRPr="006409FA" w:rsidDel="00B65CA6">
          <w:delText>by</w:delText>
        </w:r>
        <w:r w:rsidR="008A2772" w:rsidRPr="006409FA" w:rsidDel="00B65CA6">
          <w:delText xml:space="preserve"> </w:delText>
        </w:r>
        <w:r w:rsidR="008A2772" w:rsidRPr="006409FA" w:rsidDel="00B65CA6">
          <w:rPr>
            <w:highlight w:val="cyan"/>
          </w:rPr>
          <w:delText>###-</w:delText>
        </w:r>
        <w:r w:rsidR="00D21AE7" w:rsidRPr="006409FA" w:rsidDel="00B65CA6">
          <w:rPr>
            <w:highlight w:val="cyan"/>
          </w:rPr>
          <w:delText>fold</w:delText>
        </w:r>
      </w:del>
      <w:del w:id="285" w:author="Liao, Chen/Sloan Kettering Institute" w:date="2022-09-05T18:50:00Z">
        <w:r w:rsidR="00D21AE7" w:rsidRPr="006409FA" w:rsidDel="00851934">
          <w:delText xml:space="preserve"> </w:delText>
        </w:r>
      </w:del>
      <w:r w:rsidR="00D21AE7" w:rsidRPr="006409FA">
        <w:t>after antibiotic treatment</w:t>
      </w:r>
      <w:r w:rsidR="008A2772" w:rsidRPr="006409FA">
        <w:t xml:space="preserve">. </w:t>
      </w:r>
    </w:p>
    <w:p w14:paraId="641DB133" w14:textId="658719F8" w:rsidR="006D09FF" w:rsidRPr="006409FA" w:rsidDel="00B758C4" w:rsidRDefault="00851440" w:rsidP="006D09FF">
      <w:pPr>
        <w:ind w:firstLine="720"/>
        <w:rPr>
          <w:del w:id="286" w:author="Liao, Chen/Sloan Kettering Institute" w:date="2022-09-04T01:25:00Z"/>
        </w:rPr>
      </w:pPr>
      <w:r w:rsidRPr="006409FA">
        <w:t>The</w:t>
      </w:r>
      <w:r w:rsidR="00D21AE7" w:rsidRPr="006409FA">
        <w:t xml:space="preserve"> </w:t>
      </w:r>
      <w:r w:rsidR="006D09FF" w:rsidRPr="006409FA">
        <w:t xml:space="preserve">results from our simple </w:t>
      </w:r>
      <w:ins w:id="287" w:author="Liao, Chen/Sloan Kettering Institute" w:date="2022-09-04T01:08:00Z">
        <w:r w:rsidR="001360B8">
          <w:t xml:space="preserve">mouse </w:t>
        </w:r>
      </w:ins>
      <w:r w:rsidR="006D09FF" w:rsidRPr="006409FA">
        <w:t>experiment</w:t>
      </w:r>
      <w:ins w:id="288" w:author="Liao, Chen/Sloan Kettering Institute" w:date="2022-09-04T01:11:00Z">
        <w:r w:rsidR="001360B8">
          <w:t xml:space="preserve"> supports the </w:t>
        </w:r>
        <w:r w:rsidR="001360B8" w:rsidRPr="001360B8">
          <w:rPr>
            <w:i/>
            <w:iCs/>
          </w:rPr>
          <w:t>marker</w:t>
        </w:r>
        <w:r w:rsidR="001360B8">
          <w:t xml:space="preserve"> hypothesis:</w:t>
        </w:r>
      </w:ins>
      <w:r w:rsidR="006D09FF" w:rsidRPr="006409FA">
        <w:t xml:space="preserve"> </w:t>
      </w:r>
      <w:del w:id="289" w:author="Liao, Chen/Sloan Kettering Institute" w:date="2022-09-04T01:13:00Z">
        <w:r w:rsidR="00D21AE7" w:rsidRPr="006409FA" w:rsidDel="001360B8">
          <w:delText xml:space="preserve">show that </w:delText>
        </w:r>
      </w:del>
      <w:r w:rsidR="00D21AE7" w:rsidRPr="006409FA">
        <w:t xml:space="preserve">the </w:t>
      </w:r>
      <w:ins w:id="290" w:author="Liao, Chen/Sloan Kettering Institute" w:date="2022-09-04T01:13:00Z">
        <w:r w:rsidR="001360B8">
          <w:t xml:space="preserve">relative </w:t>
        </w:r>
      </w:ins>
      <w:r w:rsidR="00D21AE7" w:rsidRPr="006409FA">
        <w:t>enrichment of oral bacteria in</w:t>
      </w:r>
      <w:ins w:id="291" w:author="Liao, Chen/Sloan Kettering Institute" w:date="2022-09-05T18:50:00Z">
        <w:r w:rsidR="009F2F70">
          <w:t xml:space="preserve"> the</w:t>
        </w:r>
      </w:ins>
      <w:r w:rsidR="00D21AE7" w:rsidRPr="006409FA">
        <w:t xml:space="preserve"> feces </w:t>
      </w:r>
      <w:del w:id="292" w:author="Liao, Chen/Sloan Kettering Institute" w:date="2022-09-04T01:13:00Z">
        <w:r w:rsidR="00D21AE7" w:rsidRPr="006409FA" w:rsidDel="001360B8">
          <w:delText>can be</w:delText>
        </w:r>
      </w:del>
      <w:ins w:id="293" w:author="Liao, Chen/Sloan Kettering Institute" w:date="2022-09-04T01:13:00Z">
        <w:r w:rsidR="001360B8">
          <w:t>is</w:t>
        </w:r>
      </w:ins>
      <w:r w:rsidR="00D21AE7" w:rsidRPr="006409FA">
        <w:t xml:space="preserve"> caused by the loss of gut commensals</w:t>
      </w:r>
      <w:ins w:id="294" w:author="Liao, Chen/Sloan Kettering Institute" w:date="2022-09-04T01:13:00Z">
        <w:r w:rsidR="001360B8">
          <w:t xml:space="preserve">. </w:t>
        </w:r>
      </w:ins>
      <w:del w:id="295" w:author="Liao, Chen/Sloan Kettering Institute" w:date="2022-09-04T01:13:00Z">
        <w:r w:rsidR="00D21AE7" w:rsidRPr="006409FA" w:rsidDel="001360B8">
          <w:delText xml:space="preserve">, which </w:delText>
        </w:r>
        <w:r w:rsidR="008A2772" w:rsidRPr="006409FA" w:rsidDel="001360B8">
          <w:delText>support</w:delText>
        </w:r>
        <w:r w:rsidR="00D21AE7" w:rsidRPr="006409FA" w:rsidDel="001360B8">
          <w:delText>s</w:delText>
        </w:r>
        <w:r w:rsidRPr="006409FA" w:rsidDel="001360B8">
          <w:delText xml:space="preserve"> </w:delText>
        </w:r>
        <w:r w:rsidR="00A062CC" w:rsidRPr="006409FA" w:rsidDel="001360B8">
          <w:delText xml:space="preserve">the </w:delText>
        </w:r>
        <w:r w:rsidR="009303FC" w:rsidRPr="006409FA" w:rsidDel="001360B8">
          <w:rPr>
            <w:i/>
            <w:iCs/>
          </w:rPr>
          <w:delText xml:space="preserve">marker </w:delText>
        </w:r>
        <w:r w:rsidR="009303FC" w:rsidRPr="006409FA" w:rsidDel="001360B8">
          <w:delText>hypothesis</w:delText>
        </w:r>
        <w:r w:rsidR="00106BBF" w:rsidRPr="006409FA" w:rsidDel="001360B8">
          <w:delText>.</w:delText>
        </w:r>
        <w:r w:rsidR="006D09FF" w:rsidRPr="006409FA" w:rsidDel="001360B8">
          <w:delText xml:space="preserve"> </w:delText>
        </w:r>
      </w:del>
      <w:r w:rsidR="006D09FF" w:rsidRPr="006409FA">
        <w:t>If this is</w:t>
      </w:r>
      <w:ins w:id="296" w:author="Liao, Chen/Sloan Kettering Institute" w:date="2022-09-04T01:13:00Z">
        <w:r w:rsidR="001360B8">
          <w:t xml:space="preserve"> universally</w:t>
        </w:r>
      </w:ins>
      <w:r w:rsidR="006D09FF" w:rsidRPr="006409FA">
        <w:t xml:space="preserve"> true</w:t>
      </w:r>
      <w:ins w:id="297" w:author="Liao, Chen/Sloan Kettering Institute" w:date="2022-09-04T01:13:00Z">
        <w:r w:rsidR="001360B8">
          <w:t>,</w:t>
        </w:r>
      </w:ins>
      <w:r w:rsidR="006D09FF" w:rsidRPr="006409FA">
        <w:t xml:space="preserve"> </w:t>
      </w:r>
      <w:del w:id="298" w:author="Liao, Chen/Sloan Kettering Institute" w:date="2022-09-04T01:13:00Z">
        <w:r w:rsidR="006D09FF" w:rsidRPr="006409FA" w:rsidDel="001360B8">
          <w:delText xml:space="preserve">then </w:delText>
        </w:r>
      </w:del>
      <w:r w:rsidR="006D09FF" w:rsidRPr="006409FA">
        <w:t xml:space="preserve">we should be able to determine </w:t>
      </w:r>
      <w:ins w:id="299" w:author="Liao, Chen/Sloan Kettering Institute" w:date="2022-09-04T01:14:00Z">
        <w:r w:rsidR="00163199">
          <w:t xml:space="preserve">the antibiotic-induced gut microbiome </w:t>
        </w:r>
      </w:ins>
      <w:r w:rsidR="006D09FF" w:rsidRPr="006409FA">
        <w:t xml:space="preserve">damage </w:t>
      </w:r>
      <w:del w:id="300" w:author="Liao, Chen/Sloan Kettering Institute" w:date="2022-09-04T01:14:00Z">
        <w:r w:rsidR="006D09FF" w:rsidRPr="006409FA" w:rsidDel="00163199">
          <w:delText xml:space="preserve">to the gut microbiota </w:delText>
        </w:r>
      </w:del>
      <w:r w:rsidR="006D09FF" w:rsidRPr="006409FA">
        <w:t>by quantifying the relative abundance of oral bacteria in feces.</w:t>
      </w:r>
      <w:r w:rsidR="006D09FF" w:rsidRPr="006409FA">
        <w:rPr>
          <w:bCs/>
        </w:rPr>
        <w:t xml:space="preserve"> However, m</w:t>
      </w:r>
      <w:r w:rsidR="00A72085" w:rsidRPr="006409FA">
        <w:t xml:space="preserve">ost </w:t>
      </w:r>
      <w:del w:id="301" w:author="Liao, Chen/Sloan Kettering Institute" w:date="2022-09-04T01:14:00Z">
        <w:r w:rsidR="006D09FF" w:rsidRPr="006409FA" w:rsidDel="00163199">
          <w:delText>mmicorbiome</w:delText>
        </w:r>
      </w:del>
      <w:ins w:id="302" w:author="Liao, Chen/Sloan Kettering Institute" w:date="2022-09-04T01:14:00Z">
        <w:r w:rsidR="00163199" w:rsidRPr="006409FA">
          <w:t>microbiome</w:t>
        </w:r>
      </w:ins>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ould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142AC8" w:rsidRPr="006409FA">
        <w:t xml:space="preserve"> To </w:t>
      </w:r>
      <w:del w:id="303" w:author="Liao, Chen/Sloan Kettering Institute" w:date="2022-09-04T01:17:00Z">
        <w:r w:rsidR="00142AC8" w:rsidRPr="006409FA" w:rsidDel="00163199">
          <w:delText>overcome the limitation</w:delText>
        </w:r>
      </w:del>
      <w:ins w:id="304" w:author="Liao, Chen/Sloan Kettering Institute" w:date="2022-09-04T01:17:00Z">
        <w:r w:rsidR="00163199">
          <w:t>identify oral bacteria</w:t>
        </w:r>
      </w:ins>
      <w:ins w:id="305" w:author="Liao, Chen/Sloan Kettering Institute" w:date="2022-09-05T18:51:00Z">
        <w:r w:rsidR="00D30E1A">
          <w:t>l DNAs</w:t>
        </w:r>
      </w:ins>
      <w:ins w:id="306" w:author="Liao, Chen/Sloan Kettering Institute" w:date="2022-09-04T01:17:00Z">
        <w:r w:rsidR="00163199">
          <w:t xml:space="preserve"> in mouse feces</w:t>
        </w:r>
      </w:ins>
      <w:r w:rsidR="00142AC8" w:rsidRPr="006409FA">
        <w:t xml:space="preserve">, </w:t>
      </w:r>
      <w:r w:rsidR="00DF1D77" w:rsidRPr="006409FA">
        <w:t>we</w:t>
      </w:r>
      <w:ins w:id="307" w:author="Liao, Chen/Sloan Kettering Institute" w:date="2022-09-04T01:18:00Z">
        <w:r w:rsidR="00163199">
          <w:t xml:space="preserve"> </w:t>
        </w:r>
      </w:ins>
      <w:del w:id="308" w:author="Liao, Chen/Sloan Kettering Institute" w:date="2022-09-04T01:18:00Z">
        <w:r w:rsidR="00DF1D77" w:rsidRPr="006409FA" w:rsidDel="00163199">
          <w:delText xml:space="preserve"> </w:delText>
        </w:r>
        <w:r w:rsidR="006D09FF" w:rsidRPr="006409FA" w:rsidDel="00163199">
          <w:delText xml:space="preserve">developed a way to measure relative abundances of oral bacteria in feces. We </w:delText>
        </w:r>
      </w:del>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del w:id="309" w:author="Liao, Chen/Sloan Kettering Institute" w:date="2022-09-04T01:19:00Z">
        <w:r w:rsidR="007E2D1D" w:rsidRPr="006409FA" w:rsidDel="00163199">
          <w:delText xml:space="preserve">that are </w:delText>
        </w:r>
      </w:del>
      <w:r w:rsidR="007E2D1D" w:rsidRPr="006409FA">
        <w:t xml:space="preserve">found in the oral </w:t>
      </w:r>
      <w:del w:id="310" w:author="Liao, Chen/Sloan Kettering Institute" w:date="2022-09-04T01:19:00Z">
        <w:r w:rsidR="007E2D1D" w:rsidRPr="006409FA" w:rsidDel="00163199">
          <w:delText xml:space="preserve">bacteria </w:delText>
        </w:r>
      </w:del>
      <w:ins w:id="311" w:author="Liao, Chen/Sloan Kettering Institute" w:date="2022-09-04T01:19:00Z">
        <w:r w:rsidR="00163199">
          <w:t>cavity</w:t>
        </w:r>
        <w:r w:rsidR="00163199" w:rsidRPr="006409FA">
          <w:t xml:space="preserve"> </w:t>
        </w:r>
      </w:ins>
      <w:r w:rsidR="007E2D1D" w:rsidRPr="006409FA">
        <w:t xml:space="preserve">of mice but </w:t>
      </w:r>
      <w:del w:id="312" w:author="Liao, Chen/Sloan Kettering Institute" w:date="2022-09-04T01:20:00Z">
        <w:r w:rsidR="007E2D1D" w:rsidRPr="006409FA" w:rsidDel="00163199">
          <w:delText xml:space="preserve">not are </w:delText>
        </w:r>
      </w:del>
      <w:ins w:id="313" w:author="Liao, Chen/Sloan Kettering Institute" w:date="2022-09-04T01:21:00Z">
        <w:r w:rsidR="00163199">
          <w:t>not</w:t>
        </w:r>
      </w:ins>
      <w:del w:id="314" w:author="Liao, Chen/Sloan Kettering Institute" w:date="2022-09-04T01:21:00Z">
        <w:r w:rsidR="007E2D1D" w:rsidRPr="006409FA" w:rsidDel="00163199">
          <w:delText>rarely</w:delText>
        </w:r>
      </w:del>
      <w:r w:rsidR="007E2D1D" w:rsidRPr="006409FA">
        <w:t xml:space="preserve"> found in their </w:t>
      </w:r>
      <w:r w:rsidR="001D277B" w:rsidRPr="006409FA">
        <w:t>gut</w:t>
      </w:r>
      <w:r w:rsidR="008D0259" w:rsidRPr="006409FA">
        <w:t xml:space="preserve">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ins w:id="315" w:author="Liao, Chen/Sloan Kettering Institute" w:date="2022-09-04T01:23:00Z">
        <w:r w:rsidR="000849A6">
          <w:t xml:space="preserve">reference </w:t>
        </w:r>
      </w:ins>
      <w:r w:rsidR="007E2D1D" w:rsidRPr="006409FA">
        <w:t xml:space="preserve">database </w:t>
      </w:r>
      <w:del w:id="316" w:author="Liao, Chen/Sloan Kettering Institute" w:date="2022-09-04T01:23:00Z">
        <w:r w:rsidR="007E2D1D" w:rsidRPr="006409FA" w:rsidDel="000849A6">
          <w:delText xml:space="preserve">of reference oral bacteria from mice </w:delText>
        </w:r>
      </w:del>
      <w:r w:rsidR="00620E77" w:rsidRPr="006409FA">
        <w:t>allow</w:t>
      </w:r>
      <w:r w:rsidR="006D09FF" w:rsidRPr="006409FA">
        <w:t>s</w:t>
      </w:r>
      <w:r w:rsidR="00620E77" w:rsidRPr="006409FA">
        <w:t xml:space="preserve"> us to </w:t>
      </w:r>
      <w:ins w:id="317" w:author="Liao, Chen/Sloan Kettering Institute" w:date="2022-09-04T01:23:00Z">
        <w:r w:rsidR="000849A6">
          <w:t>identify ASVs</w:t>
        </w:r>
      </w:ins>
      <w:ins w:id="318" w:author="Liao, Chen/Sloan Kettering Institute" w:date="2022-09-04T01:24:00Z">
        <w:r w:rsidR="000849A6">
          <w:t xml:space="preserve"> of</w:t>
        </w:r>
      </w:ins>
      <w:ins w:id="319" w:author="Liao, Chen/Sloan Kettering Institute" w:date="2022-09-04T01:23:00Z">
        <w:r w:rsidR="000849A6">
          <w:t xml:space="preserve"> oral origin </w:t>
        </w:r>
      </w:ins>
      <w:ins w:id="320" w:author="Liao, Chen/Sloan Kettering Institute" w:date="2022-09-04T01:24:00Z">
        <w:r w:rsidR="000849A6">
          <w:t xml:space="preserve">by exact sequence match and to </w:t>
        </w:r>
      </w:ins>
      <w:r w:rsidR="007E2D1D" w:rsidRPr="006409FA">
        <w:t xml:space="preserve">estimate the </w:t>
      </w:r>
      <w:ins w:id="321" w:author="Liao, Chen/Sloan Kettering Institute" w:date="2022-09-04T01:22:00Z">
        <w:r w:rsidR="000849A6">
          <w:t xml:space="preserve">total </w:t>
        </w:r>
      </w:ins>
      <w:r w:rsidR="007E2D1D" w:rsidRPr="006409FA">
        <w:t>fraction</w:t>
      </w:r>
      <w:ins w:id="322" w:author="Liao, Chen/Sloan Kettering Institute" w:date="2022-09-04T01:22:00Z">
        <w:r w:rsidR="000849A6">
          <w:t>s</w:t>
        </w:r>
      </w:ins>
      <w:r w:rsidR="007E2D1D" w:rsidRPr="006409FA">
        <w:t xml:space="preserve"> of oral bacteria in </w:t>
      </w:r>
      <w:del w:id="323" w:author="Liao, Chen/Sloan Kettering Institute" w:date="2022-09-05T19:55:00Z">
        <w:r w:rsidR="007E2D1D" w:rsidRPr="006409FA" w:rsidDel="00D5099D">
          <w:delText>mouse feces</w:delText>
        </w:r>
      </w:del>
      <w:ins w:id="324" w:author="Liao, Chen/Sloan Kettering Institute" w:date="2022-09-05T19:55:00Z">
        <w:r w:rsidR="00D5099D">
          <w:t>fecal samples</w:t>
        </w:r>
      </w:ins>
      <w:r w:rsidR="000663CD" w:rsidRPr="006409FA">
        <w:t>.</w:t>
      </w:r>
      <w:ins w:id="325" w:author="Liao, Chen/Sloan Kettering Institute" w:date="2022-09-04T01:25:00Z">
        <w:r w:rsidR="00B758C4">
          <w:t xml:space="preserve"> </w:t>
        </w:r>
      </w:ins>
    </w:p>
    <w:p w14:paraId="7249D676" w14:textId="1C15101A" w:rsidR="004D29B0" w:rsidRPr="006409FA" w:rsidRDefault="006D09FF" w:rsidP="00B758C4">
      <w:pPr>
        <w:ind w:firstLine="720"/>
      </w:pPr>
      <w:r w:rsidRPr="006409FA">
        <w:t>To validate this approach we analyzed published data from mice</w:t>
      </w:r>
      <w:r w:rsidR="00A72085" w:rsidRPr="006409FA">
        <w:t xml:space="preserve"> t</w:t>
      </w:r>
      <w:r w:rsidR="00367A45" w:rsidRPr="006409FA">
        <w:t xml:space="preserve">reated with </w:t>
      </w:r>
      <w:r w:rsidRPr="006409FA">
        <w:t xml:space="preserve">an </w:t>
      </w:r>
      <w:r w:rsidR="007B2F80" w:rsidRPr="006409FA">
        <w:t>antibiotic cocktail</w:t>
      </w:r>
      <w:del w:id="326" w:author="Liao, Chen/Sloan Kettering Institute" w:date="2022-09-04T01:48:00Z">
        <w:r w:rsidR="0013226E" w:rsidRPr="006409FA" w:rsidDel="000934C0">
          <w:delText>s</w:delText>
        </w:r>
      </w:del>
      <w:r w:rsidR="007B2F80" w:rsidRPr="006409FA">
        <w:t xml:space="preserve">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ins w:id="327" w:author="Liao, Chen/Sloan Kettering Institute" w:date="2022-09-04T01:26:00Z">
        <w:r w:rsidR="007E7E5A">
          <w:t xml:space="preserve"> </w:t>
        </w:r>
      </w:ins>
      <w:del w:id="328" w:author="Liao, Chen/Sloan Kettering Institute" w:date="2022-09-04T01:26:00Z">
        <w:r w:rsidR="00D3283B" w:rsidRPr="006409FA" w:rsidDel="007E7E5A">
          <w:delText xml:space="preserve"> </w:delText>
        </w:r>
      </w:del>
      <w:ins w:id="329" w:author="Liao, Chen/Sloan Kettering Institute" w:date="2022-09-04T01:25:00Z">
        <w:r w:rsidR="007E7E5A">
          <w:t>mouse experiment</w:t>
        </w:r>
      </w:ins>
      <w:del w:id="330" w:author="Liao, Chen/Sloan Kettering Institute" w:date="2022-09-04T01:25:00Z">
        <w:r w:rsidR="007E2D1D" w:rsidRPr="006409FA" w:rsidDel="007E7E5A">
          <w:delText>results</w:delText>
        </w:r>
      </w:del>
      <w:r w:rsidR="00D3283B" w:rsidRPr="006409FA">
        <w:t xml:space="preserve">, </w:t>
      </w:r>
      <w:del w:id="331" w:author="Liao, Chen/Sloan Kettering Institute" w:date="2022-09-04T01:26:00Z">
        <w:r w:rsidR="007E2D1D" w:rsidRPr="006409FA" w:rsidDel="007E7E5A">
          <w:delText>we saw</w:delText>
        </w:r>
        <w:r w:rsidR="00D3283B" w:rsidRPr="006409FA" w:rsidDel="007E7E5A">
          <w:delText xml:space="preserve"> that</w:delText>
        </w:r>
        <w:r w:rsidR="00EF034C" w:rsidRPr="006409FA" w:rsidDel="007E7E5A">
          <w:delText xml:space="preserve"> </w:delText>
        </w:r>
      </w:del>
      <w:r w:rsidR="00EF034C" w:rsidRPr="006409FA">
        <w:t xml:space="preserve">antibiotics enriched </w:t>
      </w:r>
      <w:del w:id="332" w:author="Liao, Chen/Sloan Kettering Institute" w:date="2022-09-04T01:26:00Z">
        <w:r w:rsidR="00EF034C" w:rsidRPr="006409FA" w:rsidDel="007E7E5A">
          <w:delText xml:space="preserve">the feces in </w:delText>
        </w:r>
        <w:r w:rsidR="00F61516" w:rsidRPr="006409FA" w:rsidDel="007E7E5A">
          <w:delText xml:space="preserve">oral </w:delText>
        </w:r>
        <w:r w:rsidR="00F60337" w:rsidRPr="006409FA" w:rsidDel="007E7E5A">
          <w:delText xml:space="preserve">bacteria </w:delText>
        </w:r>
        <w:r w:rsidR="00354BA5" w:rsidRPr="006409FA" w:rsidDel="007E7E5A">
          <w:delText xml:space="preserve">of </w:delText>
        </w:r>
      </w:del>
      <w:r w:rsidR="00354BA5" w:rsidRPr="006409FA">
        <w:t>three</w:t>
      </w:r>
      <w:ins w:id="333" w:author="Liao, Chen/Sloan Kettering Institute" w:date="2022-09-04T01:26:00Z">
        <w:r w:rsidR="007E7E5A">
          <w:t xml:space="preserve"> oral</w:t>
        </w:r>
      </w:ins>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lastRenderedPageBreak/>
        <w:t>Escherichia-Shigella</w:t>
      </w:r>
      <w:r w:rsidR="00D3283B" w:rsidRPr="006409FA">
        <w:t xml:space="preserve"> </w:t>
      </w:r>
      <w:ins w:id="334" w:author="Liao, Chen/Sloan Kettering Institute" w:date="2022-09-04T01:26:00Z">
        <w:r w:rsidR="007E7E5A">
          <w:t xml:space="preserve">in the feces </w:t>
        </w:r>
      </w:ins>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did not increase</w:t>
      </w:r>
      <w:del w:id="335" w:author="Liao, Chen/Sloan Kettering Institute" w:date="2022-09-04T01:26:00Z">
        <w:r w:rsidR="00D3283B" w:rsidRPr="006409FA" w:rsidDel="007E7E5A">
          <w:delText>,</w:delText>
        </w:r>
      </w:del>
      <w:r w:rsidR="00F60337" w:rsidRPr="006409FA">
        <w:t xml:space="preserv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del w:id="336" w:author="Liao, Chen/Sloan Kettering Institute" w:date="2022-09-05T19:52:00Z">
        <w:r w:rsidR="00B6103D" w:rsidRPr="006409FA" w:rsidDel="00B53674">
          <w:delText>~</w:delText>
        </w:r>
      </w:del>
      <w:ins w:id="337" w:author="Liao, Chen/Sloan Kettering Institute" w:date="2022-09-04T01:35:00Z">
        <w:r w:rsidR="00504248">
          <w:t>2</w:t>
        </w:r>
      </w:ins>
      <w:ins w:id="338" w:author="Liao, Chen/Sloan Kettering Institute" w:date="2022-09-05T19:52:00Z">
        <w:r w:rsidR="00B53674">
          <w:t>4.7</w:t>
        </w:r>
      </w:ins>
      <w:del w:id="339" w:author="Liao, Chen/Sloan Kettering Institute" w:date="2022-09-04T01:35:00Z">
        <w:r w:rsidR="00024043" w:rsidRPr="006409FA" w:rsidDel="00504248">
          <w:delText>10</w:delText>
        </w:r>
      </w:del>
      <w:r w:rsidR="00024043" w:rsidRPr="006409FA">
        <w:t xml:space="preserve"> fold on average</w:t>
      </w:r>
      <w:del w:id="340" w:author="Liao, Chen/Sloan Kettering Institute" w:date="2022-09-04T01:27:00Z">
        <w:r w:rsidR="00D3283B" w:rsidRPr="006409FA" w:rsidDel="007E7E5A">
          <w:delText xml:space="preserve">. </w:delText>
        </w:r>
      </w:del>
      <w:r w:rsidR="00024043" w:rsidRPr="006409FA">
        <w:t xml:space="preserve"> (</w:t>
      </w:r>
      <w:r w:rsidR="00024043" w:rsidRPr="006409FA">
        <w:rPr>
          <w:highlight w:val="yellow"/>
        </w:rPr>
        <w:t>Fig. 2I</w:t>
      </w:r>
      <w:r w:rsidR="00024043" w:rsidRPr="006409FA">
        <w:t xml:space="preserve">, left). </w:t>
      </w:r>
      <w:r w:rsidR="00D3283B" w:rsidRPr="006409FA">
        <w:t xml:space="preserve">The absolute abundances of gut bacteria </w:t>
      </w:r>
      <w:r w:rsidR="00A90576" w:rsidRPr="006409FA">
        <w:t>decreased</w:t>
      </w:r>
      <w:r w:rsidR="00D3283B" w:rsidRPr="006409FA">
        <w:t xml:space="preserve"> even more</w:t>
      </w:r>
      <w:del w:id="341" w:author="Liao, Chen/Sloan Kettering Institute" w:date="2022-09-04T01:35:00Z">
        <w:r w:rsidR="00D3283B" w:rsidRPr="006409FA" w:rsidDel="00815CB5">
          <w:delText>,</w:delText>
        </w:r>
      </w:del>
      <w:r w:rsidR="00D3283B" w:rsidRPr="006409FA">
        <w:t xml:space="preserve"> </w:t>
      </w:r>
      <w:r w:rsidR="00D3283B" w:rsidRPr="00504248">
        <w:t xml:space="preserve">by </w:t>
      </w:r>
      <w:ins w:id="342" w:author="Liao, Chen/Sloan Kettering Institute" w:date="2022-09-04T01:35:00Z">
        <w:r w:rsidR="00504248">
          <w:t>189</w:t>
        </w:r>
      </w:ins>
      <w:ins w:id="343" w:author="Liao, Chen/Sloan Kettering Institute" w:date="2022-09-05T19:52:00Z">
        <w:r w:rsidR="00B53674">
          <w:t>.2</w:t>
        </w:r>
      </w:ins>
      <w:del w:id="344" w:author="Liao, Chen/Sloan Kettering Institute" w:date="2022-09-04T01:34:00Z">
        <w:r w:rsidR="00D3283B" w:rsidRPr="00504248" w:rsidDel="00504248">
          <w:delText>###</w:delText>
        </w:r>
      </w:del>
      <w:r w:rsidR="00D3283B" w:rsidRPr="00504248">
        <w:t xml:space="preserve"> fold</w:t>
      </w:r>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ins w:id="345" w:author="Liao, Chen/Sloan Kettering Institute" w:date="2022-09-05T19:53:00Z">
        <w:r w:rsidR="005779E6">
          <w:t>, causing observed relative enrichment of oral bacteria</w:t>
        </w:r>
      </w:ins>
      <w:r w:rsidR="00596401" w:rsidRPr="006409FA">
        <w:t>.</w:t>
      </w:r>
      <w:r w:rsidRPr="006409FA">
        <w:t xml:space="preserve"> </w:t>
      </w:r>
      <w:r w:rsidR="00A90576" w:rsidRPr="006409FA">
        <w:t xml:space="preserve">Interestingly, </w:t>
      </w:r>
      <w:r w:rsidR="00B90A32" w:rsidRPr="006409FA">
        <w:t>the fraction of</w:t>
      </w:r>
      <w:r w:rsidR="0081131D" w:rsidRPr="006409FA">
        <w:t xml:space="preserve"> oral bacteria</w:t>
      </w:r>
      <w:del w:id="346" w:author="Liao, Chen/Sloan Kettering Institute" w:date="2022-09-04T01:36:00Z">
        <w:r w:rsidR="0081131D" w:rsidRPr="006409FA" w:rsidDel="00815CB5">
          <w:delText>l</w:delText>
        </w:r>
      </w:del>
      <w:r w:rsidR="0081131D" w:rsidRPr="006409FA">
        <w:t xml:space="preserve"> </w:t>
      </w:r>
      <w:r w:rsidR="00992AE6" w:rsidRPr="006409FA">
        <w:t xml:space="preserve">in feces </w:t>
      </w:r>
      <w:r w:rsidR="00A90576" w:rsidRPr="006409FA">
        <w:t xml:space="preserve">showed </w:t>
      </w:r>
      <w:del w:id="347" w:author="Liao, Chen/Sloan Kettering Institute" w:date="2022-09-05T19:53:00Z">
        <w:r w:rsidR="00A90576" w:rsidRPr="006409FA" w:rsidDel="00152186">
          <w:delText>a strong</w:delText>
        </w:r>
        <w:r w:rsidR="00B90A32" w:rsidRPr="006409FA" w:rsidDel="00152186">
          <w:delText xml:space="preserve"> </w:delText>
        </w:r>
        <w:r w:rsidR="00B94E09" w:rsidRPr="006409FA" w:rsidDel="00152186">
          <w:delText>negative</w:delText>
        </w:r>
      </w:del>
      <w:ins w:id="348" w:author="Liao, Chen/Sloan Kettering Institute" w:date="2022-09-05T19:53:00Z">
        <w:r w:rsidR="00152186">
          <w:t>a negative</w:t>
        </w:r>
      </w:ins>
      <w:r w:rsidR="00A20F02" w:rsidRPr="006409FA">
        <w:t xml:space="preserve"> linear</w:t>
      </w:r>
      <w:del w:id="349" w:author="Liao, Chen/Sloan Kettering Institute" w:date="2022-09-04T01:36:00Z">
        <w:r w:rsidR="00A20F02" w:rsidRPr="006409FA" w:rsidDel="00815CB5">
          <w:delText>ly</w:delText>
        </w:r>
      </w:del>
      <w:r w:rsidR="00BF256D" w:rsidRPr="006409FA">
        <w:t xml:space="preserve"> correlat</w:t>
      </w:r>
      <w:r w:rsidR="00A90576" w:rsidRPr="006409FA">
        <w:t>ion</w:t>
      </w:r>
      <w:r w:rsidR="00BF256D" w:rsidRPr="006409FA">
        <w:t xml:space="preserve"> </w:t>
      </w:r>
      <w:ins w:id="350" w:author="Liao, Chen/Sloan Kettering Institute" w:date="2022-09-05T19:53:00Z">
        <w:r w:rsidR="00152186" w:rsidRPr="006409FA">
          <w:t>(Pearson’s r = -0.52, P = 3.5e-17)</w:t>
        </w:r>
        <w:r w:rsidR="00152186">
          <w:t xml:space="preserve"> </w:t>
        </w:r>
      </w:ins>
      <w:r w:rsidR="00BF256D" w:rsidRPr="006409FA">
        <w:t xml:space="preserve">with the </w:t>
      </w:r>
      <w:r w:rsidR="00BB7D22" w:rsidRPr="006409FA">
        <w:t>total bacterial loads</w:t>
      </w:r>
      <w:r w:rsidR="00BF256D" w:rsidRPr="006409FA">
        <w:t xml:space="preserve"> on the log</w:t>
      </w:r>
      <w:r w:rsidR="0081131D" w:rsidRPr="006409FA">
        <w:t>-log</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ins w:id="351" w:author="Liao, Chen/Sloan Kettering Institute" w:date="2022-09-05T20:11:00Z">
        <w:r w:rsidR="005F158D" w:rsidRPr="005F158D">
          <w:rPr>
            <w:highlight w:val="yellow"/>
          </w:rPr>
          <w:t>, Fig. S3</w:t>
        </w:r>
      </w:ins>
      <w:r w:rsidR="00BB7D22" w:rsidRPr="006409FA">
        <w:t>)</w:t>
      </w:r>
      <w:ins w:id="352" w:author="Liao, Chen/Sloan Kettering Institute" w:date="2022-09-05T18:54:00Z">
        <w:r w:rsidR="00D172A8">
          <w:t>, and</w:t>
        </w:r>
      </w:ins>
      <w:del w:id="353" w:author="Liao, Chen/Sloan Kettering Institute" w:date="2022-09-05T18:54:00Z">
        <w:r w:rsidR="00BB7D22" w:rsidRPr="006409FA" w:rsidDel="00D172A8">
          <w:delText>.</w:delText>
        </w:r>
      </w:del>
      <w:r w:rsidR="000C76DD" w:rsidRPr="006409FA">
        <w:t xml:space="preserve"> </w:t>
      </w:r>
      <w:del w:id="354" w:author="Liao, Chen/Sloan Kettering Institute" w:date="2022-09-04T01:37:00Z">
        <w:r w:rsidR="0094112B" w:rsidRPr="006409FA" w:rsidDel="00815CB5">
          <w:delText xml:space="preserve">This </w:delText>
        </w:r>
        <w:r w:rsidR="00C56207" w:rsidRPr="006409FA" w:rsidDel="00815CB5">
          <w:delText>relationship</w:delText>
        </w:r>
        <w:r w:rsidR="00B703F0" w:rsidRPr="006409FA" w:rsidDel="00815CB5">
          <w:delText xml:space="preserve"> is </w:delText>
        </w:r>
        <w:r w:rsidR="005E6986" w:rsidRPr="006409FA" w:rsidDel="00815CB5">
          <w:delText xml:space="preserve">moderate to </w:delText>
        </w:r>
        <w:r w:rsidR="00AE35C8" w:rsidRPr="006409FA" w:rsidDel="00815CB5">
          <w:delText>strong</w:delText>
        </w:r>
      </w:del>
      <w:del w:id="355" w:author="Liao, Chen/Sloan Kettering Institute" w:date="2022-09-04T01:36:00Z">
        <w:r w:rsidR="00AE35C8" w:rsidRPr="006409FA" w:rsidDel="00815CB5">
          <w:delText xml:space="preserve"> (Pearson’s r = -0.52, P = 3.5e-17)</w:delText>
        </w:r>
      </w:del>
      <w:del w:id="356" w:author="Liao, Chen/Sloan Kettering Institute" w:date="2022-09-04T01:37:00Z">
        <w:r w:rsidR="0094112B" w:rsidRPr="006409FA" w:rsidDel="00815CB5">
          <w:delText>.</w:delText>
        </w:r>
        <w:r w:rsidR="00AE35C8" w:rsidRPr="006409FA" w:rsidDel="00815CB5">
          <w:delText xml:space="preserve"> </w:delText>
        </w:r>
      </w:del>
      <w:del w:id="357" w:author="Liao, Chen/Sloan Kettering Institute" w:date="2022-09-05T18:53:00Z">
        <w:r w:rsidR="00E276E2" w:rsidRPr="006409FA" w:rsidDel="0018520E">
          <w:delText>More importantly</w:delText>
        </w:r>
        <w:r w:rsidR="0094112B" w:rsidRPr="006409FA" w:rsidDel="0018520E">
          <w:delText xml:space="preserve">, </w:delText>
        </w:r>
      </w:del>
      <w:ins w:id="358" w:author="Liao, Chen/Sloan Kettering Institute" w:date="2022-09-05T18:54:00Z">
        <w:r w:rsidR="00D172A8">
          <w:t>t</w:t>
        </w:r>
      </w:ins>
      <w:del w:id="359" w:author="Liao, Chen/Sloan Kettering Institute" w:date="2022-09-05T18:53:00Z">
        <w:r w:rsidR="0094112B" w:rsidRPr="006409FA" w:rsidDel="0018520E">
          <w:delText>t</w:delText>
        </w:r>
      </w:del>
      <w:r w:rsidR="0094112B" w:rsidRPr="006409FA">
        <w:t xml:space="preserve">he anti-correlation </w:t>
      </w:r>
      <w:r w:rsidR="00450C72" w:rsidRPr="006409FA">
        <w:t>remained significant</w:t>
      </w:r>
      <w:r w:rsidR="003A0DC0" w:rsidRPr="006409FA">
        <w:t xml:space="preserve"> </w:t>
      </w:r>
      <w:del w:id="360" w:author="Liao, Chen/Sloan Kettering Institute" w:date="2022-09-05T18:54:00Z">
        <w:r w:rsidR="0094112B" w:rsidRPr="006409FA" w:rsidDel="00006ABB">
          <w:delText>when we used</w:delText>
        </w:r>
      </w:del>
      <w:ins w:id="361" w:author="Liao, Chen/Sloan Kettering Institute" w:date="2022-09-05T18:54:00Z">
        <w:r w:rsidR="00006ABB">
          <w:t>by using</w:t>
        </w:r>
      </w:ins>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del w:id="362" w:author="Liao, Chen/Sloan Kettering Institute" w:date="2022-09-04T01:37:00Z">
        <w:r w:rsidR="004D29B0" w:rsidRPr="006409FA" w:rsidDel="00815CB5">
          <w:delText xml:space="preserve">This </w:delText>
        </w:r>
        <w:r w:rsidR="0094112B" w:rsidRPr="006409FA" w:rsidDel="00815CB5">
          <w:delText>suggests that</w:delText>
        </w:r>
      </w:del>
      <w:ins w:id="363" w:author="Liao, Chen/Sloan Kettering Institute" w:date="2022-09-04T01:37:00Z">
        <w:r w:rsidR="00815CB5">
          <w:t>Taken together,</w:t>
        </w:r>
      </w:ins>
      <w:r w:rsidR="0094112B" w:rsidRPr="006409FA">
        <w:t xml:space="preserve"> the fraction of oral bacteria in feces can </w:t>
      </w:r>
      <w:r w:rsidR="00E276E2" w:rsidRPr="006409FA">
        <w:t xml:space="preserve">indeed be used </w:t>
      </w:r>
      <w:r w:rsidR="004D29B0" w:rsidRPr="006409FA">
        <w:t>to determine the collateral damage of antibiotics on</w:t>
      </w:r>
      <w:ins w:id="364" w:author="Liao, Chen/Sloan Kettering Institute" w:date="2022-09-04T01:44:00Z">
        <w:r w:rsidR="00815CB5">
          <w:t xml:space="preserve"> gut bacteria</w:t>
        </w:r>
      </w:ins>
      <w:del w:id="365" w:author="Liao, Chen/Sloan Kettering Institute" w:date="2022-09-04T01:44:00Z">
        <w:r w:rsidR="004D29B0" w:rsidRPr="006409FA" w:rsidDel="00815CB5">
          <w:delText xml:space="preserve"> </w:delText>
        </w:r>
        <w:r w:rsidR="004D29B0" w:rsidRPr="006409FA" w:rsidDel="00815CB5">
          <w:rPr>
            <w:rFonts w:hint="eastAsia"/>
          </w:rPr>
          <w:delText>the gut bacterial populations</w:delText>
        </w:r>
      </w:del>
      <w:ins w:id="366" w:author="Liao, Chen/Sloan Kettering Institute" w:date="2022-09-04T01:45:00Z">
        <w:r w:rsidR="00815CB5">
          <w:t xml:space="preserve"> and</w:t>
        </w:r>
      </w:ins>
      <w:del w:id="367" w:author="Liao, Chen/Sloan Kettering Institute" w:date="2022-09-04T01:45:00Z">
        <w:r w:rsidR="004D29B0" w:rsidRPr="006409FA" w:rsidDel="00815CB5">
          <w:rPr>
            <w:rFonts w:hint="eastAsia"/>
          </w:rPr>
          <w:delText>,</w:delText>
        </w:r>
        <w:r w:rsidR="004D29B0" w:rsidRPr="006409FA" w:rsidDel="00815CB5">
          <w:delText xml:space="preserve"> </w:delText>
        </w:r>
      </w:del>
      <w:del w:id="368" w:author="Liao, Chen/Sloan Kettering Institute" w:date="2022-09-04T01:44:00Z">
        <w:r w:rsidR="00E276E2" w:rsidRPr="006409FA" w:rsidDel="00815CB5">
          <w:delText>as well as</w:delText>
        </w:r>
      </w:del>
      <w:r w:rsidR="004D29B0" w:rsidRPr="006409FA">
        <w:t xml:space="preserve"> to assess</w:t>
      </w:r>
      <w:r w:rsidR="0094112B" w:rsidRPr="006409FA">
        <w:t xml:space="preserve"> natural fluctuations in the</w:t>
      </w:r>
      <w:ins w:id="369" w:author="Liao, Chen/Sloan Kettering Institute" w:date="2022-09-04T01:46:00Z">
        <w:r w:rsidR="00815CB5">
          <w:t xml:space="preserve">ir loads </w:t>
        </w:r>
      </w:ins>
      <w:del w:id="370" w:author="Liao, Chen/Sloan Kettering Institute" w:date="2022-09-04T01:46:00Z">
        <w:r w:rsidR="0094112B" w:rsidRPr="006409FA" w:rsidDel="00815CB5">
          <w:delText xml:space="preserve"> </w:delText>
        </w:r>
      </w:del>
      <w:del w:id="371" w:author="Liao, Chen/Sloan Kettering Institute" w:date="2022-09-04T01:45:00Z">
        <w:r w:rsidR="0094112B" w:rsidRPr="006409FA" w:rsidDel="00815CB5">
          <w:delText xml:space="preserve">gut bacterial populations </w:delText>
        </w:r>
      </w:del>
      <w:r w:rsidR="004D29B0" w:rsidRPr="006409FA">
        <w:t>even in</w:t>
      </w:r>
      <w:r w:rsidR="0094112B" w:rsidRPr="006409FA">
        <w:t xml:space="preserve"> untreated </w:t>
      </w:r>
      <w:r w:rsidR="004D29B0" w:rsidRPr="006409FA">
        <w:t>subjects</w:t>
      </w:r>
      <w:r w:rsidR="003A0DC0" w:rsidRPr="006409FA">
        <w:t>.</w:t>
      </w:r>
    </w:p>
    <w:p w14:paraId="423A7FB7" w14:textId="13293AD2" w:rsidR="00170DC4" w:rsidRPr="006409FA" w:rsidDel="001360B8" w:rsidRDefault="003A0DC0" w:rsidP="007E2D1D">
      <w:pPr>
        <w:ind w:firstLine="720"/>
        <w:rPr>
          <w:del w:id="372" w:author="Liao, Chen/Sloan Kettering Institute" w:date="2022-09-04T01:05:00Z"/>
        </w:rPr>
      </w:pPr>
      <w:del w:id="373" w:author="Liao, Chen/Sloan Kettering Institute" w:date="2022-09-04T01:05:00Z">
        <w:r w:rsidRPr="006409FA" w:rsidDel="001360B8">
          <w:delText xml:space="preserve"> </w:delText>
        </w:r>
        <w:r w:rsidR="004802C3" w:rsidRPr="006409FA" w:rsidDel="001360B8">
          <w:delText>We noted that</w:delText>
        </w:r>
        <w:r w:rsidR="00B703F0" w:rsidRPr="006409FA" w:rsidDel="001360B8">
          <w:delText xml:space="preserve"> </w:delText>
        </w:r>
        <w:r w:rsidR="00B1445B" w:rsidRPr="006409FA" w:rsidDel="001360B8">
          <w:delText>11</w:delText>
        </w:r>
        <w:r w:rsidR="004802C3" w:rsidRPr="006409FA" w:rsidDel="001360B8">
          <w:delText xml:space="preserve">% </w:delText>
        </w:r>
        <w:r w:rsidR="002E6C71" w:rsidRPr="006409FA" w:rsidDel="001360B8">
          <w:delText xml:space="preserve">samples </w:delText>
        </w:r>
        <w:r w:rsidR="00114859" w:rsidRPr="006409FA" w:rsidDel="001360B8">
          <w:delText>collected between day 1-6 (</w:delText>
        </w:r>
        <w:r w:rsidR="00114859" w:rsidRPr="006409FA" w:rsidDel="001360B8">
          <w:rPr>
            <w:highlight w:val="yellow"/>
          </w:rPr>
          <w:delText>Fig. S3A</w:delText>
        </w:r>
        <w:r w:rsidR="00114859" w:rsidRPr="006409FA" w:rsidDel="001360B8">
          <w:delText xml:space="preserve">) </w:delText>
        </w:r>
        <w:r w:rsidR="00B2216F" w:rsidRPr="006409FA" w:rsidDel="001360B8">
          <w:delText>with</w:delText>
        </w:r>
        <w:r w:rsidR="00114859" w:rsidRPr="006409FA" w:rsidDel="001360B8">
          <w:delText xml:space="preserve"> l</w:delText>
        </w:r>
        <w:r w:rsidR="008A51F2" w:rsidRPr="006409FA" w:rsidDel="001360B8">
          <w:delText xml:space="preserve">ow bacterial loads </w:delText>
        </w:r>
        <w:r w:rsidR="004802C3" w:rsidRPr="006409FA" w:rsidDel="001360B8">
          <w:delText>deviated</w:delText>
        </w:r>
        <w:r w:rsidR="002E6C71" w:rsidRPr="006409FA" w:rsidDel="001360B8">
          <w:delText xml:space="preserve"> from </w:delText>
        </w:r>
        <w:r w:rsidR="00CF3A3B" w:rsidRPr="006409FA" w:rsidDel="001360B8">
          <w:delText xml:space="preserve">the </w:delText>
        </w:r>
        <w:r w:rsidR="004B078E" w:rsidRPr="006409FA" w:rsidDel="001360B8">
          <w:delText>trend</w:delText>
        </w:r>
        <w:r w:rsidR="00B57DB5" w:rsidRPr="006409FA" w:rsidDel="001360B8">
          <w:delText xml:space="preserve"> </w:delText>
        </w:r>
        <w:r w:rsidR="004B078E" w:rsidRPr="006409FA" w:rsidDel="001360B8">
          <w:delText xml:space="preserve">line of the association </w:delText>
        </w:r>
        <w:r w:rsidR="00B1445B" w:rsidRPr="006409FA" w:rsidDel="001360B8">
          <w:delText xml:space="preserve">and, according to the </w:delText>
        </w:r>
        <w:r w:rsidR="00B1445B" w:rsidRPr="006409FA" w:rsidDel="001360B8">
          <w:rPr>
            <w:i/>
            <w:iCs/>
          </w:rPr>
          <w:delText xml:space="preserve">marker </w:delText>
        </w:r>
        <w:r w:rsidR="00B1445B" w:rsidRPr="006409FA" w:rsidDel="001360B8">
          <w:delText xml:space="preserve">hypothesis, should have very high proportions of oral bacteria. </w:delText>
        </w:r>
        <w:r w:rsidR="001B441C" w:rsidRPr="006409FA" w:rsidDel="001360B8">
          <w:delText>We speculated</w:delText>
        </w:r>
        <w:r w:rsidR="00165D7B" w:rsidRPr="006409FA" w:rsidDel="001360B8">
          <w:delText xml:space="preserve"> that</w:delText>
        </w:r>
        <w:r w:rsidR="00B1445B" w:rsidRPr="006409FA" w:rsidDel="001360B8">
          <w:delText xml:space="preserve"> the</w:delText>
        </w:r>
        <w:r w:rsidR="008A51F2" w:rsidRPr="006409FA" w:rsidDel="001360B8">
          <w:delText xml:space="preserve"> dominant ASVs </w:delText>
        </w:r>
        <w:r w:rsidR="00B1445B" w:rsidRPr="006409FA" w:rsidDel="001360B8">
          <w:delText>of</w:delText>
        </w:r>
        <w:r w:rsidR="008A51F2" w:rsidRPr="006409FA" w:rsidDel="001360B8">
          <w:delText xml:space="preserve"> </w:delText>
        </w:r>
        <w:r w:rsidR="00CF5595" w:rsidRPr="006409FA" w:rsidDel="001360B8">
          <w:delText>these outliers</w:delText>
        </w:r>
        <w:r w:rsidR="008A51F2" w:rsidRPr="006409FA" w:rsidDel="001360B8">
          <w:delText xml:space="preserve"> </w:delText>
        </w:r>
        <w:r w:rsidR="00165D7B" w:rsidRPr="006409FA" w:rsidDel="001360B8">
          <w:delText>(</w:delText>
        </w:r>
        <w:r w:rsidR="00165D7B" w:rsidRPr="006409FA" w:rsidDel="001360B8">
          <w:rPr>
            <w:highlight w:val="yellow"/>
          </w:rPr>
          <w:delText>Fig. S3B</w:delText>
        </w:r>
        <w:r w:rsidR="00165D7B" w:rsidRPr="006409FA" w:rsidDel="001360B8">
          <w:delText xml:space="preserve">) </w:delText>
        </w:r>
        <w:r w:rsidR="008A51F2" w:rsidRPr="006409FA" w:rsidDel="001360B8">
          <w:delText>were</w:delText>
        </w:r>
        <w:r w:rsidR="004802C3" w:rsidRPr="006409FA" w:rsidDel="001360B8">
          <w:delText xml:space="preserve"> </w:delText>
        </w:r>
        <w:r w:rsidR="00CF5595" w:rsidRPr="006409FA" w:rsidDel="001360B8">
          <w:delText>orally derived</w:delText>
        </w:r>
        <w:r w:rsidR="008A51F2" w:rsidRPr="006409FA" w:rsidDel="001360B8">
          <w:delText xml:space="preserve"> but </w:delText>
        </w:r>
        <w:r w:rsidR="00B654CD" w:rsidRPr="006409FA" w:rsidDel="001360B8">
          <w:delText>undetected by our inference approach</w:delText>
        </w:r>
        <w:r w:rsidR="00F40751" w:rsidRPr="006409FA" w:rsidDel="001360B8">
          <w:delText>.</w:delText>
        </w:r>
        <w:r w:rsidR="00280409" w:rsidRPr="006409FA" w:rsidDel="001360B8">
          <w:delText xml:space="preserve"> </w:delText>
        </w:r>
        <w:r w:rsidR="00F40751" w:rsidRPr="006409FA" w:rsidDel="001360B8">
          <w:delText>T</w:delText>
        </w:r>
        <w:r w:rsidR="00AD3F51" w:rsidRPr="006409FA" w:rsidDel="001360B8">
          <w:delText xml:space="preserve">he omit of uncultured bacteria </w:delText>
        </w:r>
        <w:r w:rsidR="00280409" w:rsidRPr="006409FA" w:rsidDel="001360B8">
          <w:delText>in</w:delText>
        </w:r>
        <w:r w:rsidR="00AD3F51" w:rsidRPr="006409FA" w:rsidDel="001360B8">
          <w:delText xml:space="preserve"> the reference set</w:delText>
        </w:r>
        <w:r w:rsidR="00165D7B" w:rsidRPr="006409FA" w:rsidDel="001360B8">
          <w:delText xml:space="preserve"> is </w:delText>
        </w:r>
        <w:r w:rsidR="00AD3F51" w:rsidRPr="006409FA" w:rsidDel="001360B8">
          <w:delText>unl</w:delText>
        </w:r>
        <w:r w:rsidR="0076196F" w:rsidRPr="006409FA" w:rsidDel="001360B8">
          <w:delText xml:space="preserve">ikely the major cause of the potential </w:delText>
        </w:r>
        <w:r w:rsidR="00AD3F51" w:rsidRPr="006409FA" w:rsidDel="001360B8">
          <w:delText>inference failure</w:delText>
        </w:r>
        <w:r w:rsidR="00280409" w:rsidRPr="006409FA" w:rsidDel="001360B8">
          <w:delText xml:space="preserve">, because </w:delText>
        </w:r>
        <w:r w:rsidR="00D46EF6" w:rsidRPr="006409FA" w:rsidDel="001360B8">
          <w:delText>the proportions of</w:delText>
        </w:r>
        <w:r w:rsidR="00280409" w:rsidRPr="006409FA" w:rsidDel="001360B8">
          <w:delText xml:space="preserve"> unculture</w:delText>
        </w:r>
        <w:r w:rsidR="00D46EF6" w:rsidRPr="006409FA" w:rsidDel="001360B8">
          <w:delText>d</w:delText>
        </w:r>
        <w:r w:rsidR="00280409" w:rsidRPr="006409FA" w:rsidDel="001360B8">
          <w:delText xml:space="preserve"> bacteria based on taxonomic annotation </w:delText>
        </w:r>
        <w:r w:rsidR="00D46EF6" w:rsidRPr="006409FA" w:rsidDel="001360B8">
          <w:delText xml:space="preserve">are low to intermediate in these samples </w:delText>
        </w:r>
        <w:r w:rsidR="00280409" w:rsidRPr="006409FA" w:rsidDel="001360B8">
          <w:delText>(</w:delText>
        </w:r>
        <w:r w:rsidR="00280409" w:rsidRPr="006409FA" w:rsidDel="001360B8">
          <w:rPr>
            <w:highlight w:val="yellow"/>
          </w:rPr>
          <w:delText>Fig. S3C</w:delText>
        </w:r>
        <w:r w:rsidR="00280409" w:rsidRPr="006409FA" w:rsidDel="001360B8">
          <w:delText>)</w:delText>
        </w:r>
        <w:r w:rsidR="00943023" w:rsidRPr="006409FA" w:rsidDel="001360B8">
          <w:delText>.</w:delText>
        </w:r>
      </w:del>
    </w:p>
    <w:p w14:paraId="0BFE54AF" w14:textId="3B20852F" w:rsidR="00D300B6" w:rsidRPr="006409FA" w:rsidDel="00EE15F3" w:rsidRDefault="00B90A32" w:rsidP="00E370ED">
      <w:pPr>
        <w:ind w:firstLine="720"/>
        <w:rPr>
          <w:del w:id="374" w:author="Liao, Chen/Sloan Kettering Institute" w:date="2022-09-04T01:02:00Z"/>
        </w:rPr>
      </w:pPr>
      <w:del w:id="375" w:author="Liao, Chen/Sloan Kettering Institute" w:date="2022-09-04T01:02:00Z">
        <w:r w:rsidRPr="006409FA" w:rsidDel="00EE15F3">
          <w:delText>Another</w:delText>
        </w:r>
        <w:r w:rsidR="00F523E6" w:rsidRPr="006409FA" w:rsidDel="00EE15F3">
          <w:delText xml:space="preserve"> </w:delText>
        </w:r>
        <w:r w:rsidR="00527EEF" w:rsidRPr="006409FA" w:rsidDel="00EE15F3">
          <w:delText>public data</w:delText>
        </w:r>
        <w:r w:rsidR="00C13C51" w:rsidRPr="006409FA" w:rsidDel="00EE15F3">
          <w:delText>set</w:delText>
        </w:r>
        <w:r w:rsidR="00527EEF" w:rsidRPr="006409FA" w:rsidDel="00EE15F3">
          <w:delText xml:space="preserve"> from </w:delText>
        </w:r>
        <w:r w:rsidR="002B1CD7" w:rsidRPr="006409FA" w:rsidDel="00EE15F3">
          <w:delText xml:space="preserve">bone-marrow-transplanted mice </w:delText>
        </w:r>
        <w:r w:rsidR="00BD1010" w:rsidRPr="006409FA" w:rsidDel="00EE15F3">
          <w:delText>that received</w:delText>
        </w:r>
        <w:r w:rsidR="00130FFE" w:rsidRPr="006409FA" w:rsidDel="00EE15F3">
          <w:delText xml:space="preserve"> </w:delText>
        </w:r>
        <w:r w:rsidR="000C76DD" w:rsidRPr="006409FA" w:rsidDel="00EE15F3">
          <w:delText xml:space="preserve">mono-antibiotic </w:delText>
        </w:r>
        <w:r w:rsidR="00130FFE" w:rsidRPr="006409FA" w:rsidDel="00EE15F3">
          <w:delText>prophylaxis</w:delText>
        </w:r>
        <w:r w:rsidRPr="006409FA" w:rsidDel="00EE15F3">
          <w:delText xml:space="preserve"> also supported the marker hypothesis</w:delText>
        </w:r>
        <w:r w:rsidR="00A25F98" w:rsidRPr="006409FA" w:rsidDel="00EE15F3">
          <w:delText xml:space="preserve"> </w:delText>
        </w:r>
        <w:r w:rsidR="003F0E2C" w:rsidRPr="006409FA" w:rsidDel="00EE15F3">
          <w:fldChar w:fldCharType="begin"/>
        </w:r>
        <w:r w:rsidR="003F0E2C" w:rsidRPr="006409FA" w:rsidDel="00EE15F3">
          <w:del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delInstrText>
        </w:r>
        <w:r w:rsidR="003F0E2C" w:rsidRPr="006409FA" w:rsidDel="00EE15F3">
          <w:fldChar w:fldCharType="separate"/>
        </w:r>
        <w:r w:rsidR="003F0E2C" w:rsidRPr="006409FA" w:rsidDel="00EE15F3">
          <w:rPr>
            <w:noProof/>
          </w:rPr>
          <w:delText>(Staffas et al., 2018)</w:delText>
        </w:r>
        <w:r w:rsidR="003F0E2C" w:rsidRPr="006409FA" w:rsidDel="00EE15F3">
          <w:fldChar w:fldCharType="end"/>
        </w:r>
        <w:r w:rsidR="00F523E6" w:rsidRPr="006409FA" w:rsidDel="00EE15F3">
          <w:delText xml:space="preserve">. </w:delText>
        </w:r>
        <w:r w:rsidR="00355DB8" w:rsidRPr="006409FA" w:rsidDel="00EE15F3">
          <w:delText>In that study, a</w:delText>
        </w:r>
        <w:r w:rsidR="00F523E6" w:rsidRPr="006409FA" w:rsidDel="00EE15F3">
          <w:delText xml:space="preserve">mpicillin but </w:delText>
        </w:r>
        <w:r w:rsidR="00BF4DF3" w:rsidRPr="006409FA" w:rsidDel="00EE15F3">
          <w:delText>not</w:delText>
        </w:r>
        <w:r w:rsidR="00F523E6" w:rsidRPr="006409FA" w:rsidDel="00EE15F3">
          <w:delText xml:space="preserve"> </w:delText>
        </w:r>
        <w:r w:rsidR="000465BD" w:rsidRPr="006409FA" w:rsidDel="00EE15F3">
          <w:delText>s</w:delText>
        </w:r>
        <w:r w:rsidR="00F523E6" w:rsidRPr="006409FA" w:rsidDel="00EE15F3">
          <w:delText xml:space="preserve">treptomycin, </w:delText>
        </w:r>
        <w:r w:rsidR="000465BD" w:rsidRPr="006409FA" w:rsidDel="00EE15F3">
          <w:delText>a</w:delText>
        </w:r>
        <w:r w:rsidR="00F523E6" w:rsidRPr="006409FA" w:rsidDel="00EE15F3">
          <w:delText xml:space="preserve">ztreonam, </w:delText>
        </w:r>
        <w:r w:rsidR="00BF4DF3" w:rsidRPr="006409FA" w:rsidDel="00EE15F3">
          <w:delText xml:space="preserve">or </w:delText>
        </w:r>
        <w:r w:rsidR="000465BD" w:rsidRPr="006409FA" w:rsidDel="00EE15F3">
          <w:delText>v</w:delText>
        </w:r>
        <w:r w:rsidR="00F523E6" w:rsidRPr="006409FA" w:rsidDel="00EE15F3">
          <w:delText xml:space="preserve">ancomycin </w:delText>
        </w:r>
        <w:r w:rsidR="00623F3C" w:rsidRPr="006409FA" w:rsidDel="00EE15F3">
          <w:delText xml:space="preserve">substantially </w:delText>
        </w:r>
        <w:r w:rsidR="00DA236B" w:rsidRPr="006409FA" w:rsidDel="00EE15F3">
          <w:delText>reduced</w:delText>
        </w:r>
        <w:r w:rsidR="00BF4DF3" w:rsidRPr="006409FA" w:rsidDel="00EE15F3">
          <w:delText xml:space="preserve"> gut </w:delText>
        </w:r>
        <w:r w:rsidR="00C11E0D" w:rsidRPr="006409FA" w:rsidDel="00EE15F3">
          <w:delText xml:space="preserve">bacterial </w:delText>
        </w:r>
        <w:r w:rsidR="00DA236B" w:rsidRPr="006409FA" w:rsidDel="00EE15F3">
          <w:delText>loads</w:delText>
        </w:r>
        <w:r w:rsidR="00C11E0D" w:rsidRPr="006409FA" w:rsidDel="00EE15F3">
          <w:delText xml:space="preserve"> </w:delText>
        </w:r>
        <w:r w:rsidR="00BF4DF3" w:rsidRPr="006409FA" w:rsidDel="00EE15F3">
          <w:delText>(</w:delText>
        </w:r>
        <w:r w:rsidR="00BF4DF3" w:rsidRPr="006409FA" w:rsidDel="00EE15F3">
          <w:rPr>
            <w:highlight w:val="yellow"/>
          </w:rPr>
          <w:delText>Fig. S</w:delText>
        </w:r>
        <w:r w:rsidR="007A7E4E" w:rsidRPr="006409FA" w:rsidDel="00EE15F3">
          <w:rPr>
            <w:highlight w:val="yellow"/>
          </w:rPr>
          <w:delText>4</w:delText>
        </w:r>
        <w:r w:rsidR="00BF4DF3" w:rsidRPr="006409FA" w:rsidDel="00EE15F3">
          <w:rPr>
            <w:highlight w:val="yellow"/>
          </w:rPr>
          <w:delText>A</w:delText>
        </w:r>
        <w:r w:rsidR="00BF4DF3" w:rsidRPr="006409FA" w:rsidDel="00EE15F3">
          <w:delText>).</w:delText>
        </w:r>
        <w:r w:rsidR="0005263F" w:rsidRPr="006409FA" w:rsidDel="00EE15F3">
          <w:delText xml:space="preserve"> </w:delText>
        </w:r>
        <w:r w:rsidR="00355DB8" w:rsidRPr="006409FA" w:rsidDel="00EE15F3">
          <w:delText>T</w:delText>
        </w:r>
        <w:r w:rsidR="00901F08" w:rsidRPr="006409FA" w:rsidDel="00EE15F3">
          <w:delText xml:space="preserve">he oral bacterial loads </w:delText>
        </w:r>
        <w:r w:rsidR="001D0D76" w:rsidRPr="006409FA" w:rsidDel="00EE15F3">
          <w:delText>remained stable</w:delText>
        </w:r>
        <w:r w:rsidR="008335F5" w:rsidRPr="006409FA" w:rsidDel="00EE15F3">
          <w:delText xml:space="preserve"> without active expansion</w:delText>
        </w:r>
        <w:r w:rsidR="00901F08" w:rsidRPr="006409FA" w:rsidDel="00EE15F3">
          <w:delText xml:space="preserve"> throughout the experiments </w:delText>
        </w:r>
        <w:r w:rsidR="00371EBB" w:rsidRPr="006409FA" w:rsidDel="00EE15F3">
          <w:delText xml:space="preserve">for all </w:delText>
        </w:r>
        <w:r w:rsidR="00DE7BA1" w:rsidRPr="006409FA" w:rsidDel="00EE15F3">
          <w:delText xml:space="preserve">four </w:delText>
        </w:r>
        <w:r w:rsidR="00371EBB" w:rsidRPr="006409FA" w:rsidDel="00EE15F3">
          <w:delText>antibiotics including ampicillin (</w:delText>
        </w:r>
        <w:r w:rsidR="00371EBB" w:rsidRPr="006409FA" w:rsidDel="00EE15F3">
          <w:rPr>
            <w:highlight w:val="yellow"/>
          </w:rPr>
          <w:delText>Fig. S</w:delText>
        </w:r>
        <w:r w:rsidR="007A7E4E" w:rsidRPr="006409FA" w:rsidDel="00EE15F3">
          <w:rPr>
            <w:highlight w:val="yellow"/>
          </w:rPr>
          <w:delText>4</w:delText>
        </w:r>
        <w:r w:rsidR="00371EBB" w:rsidRPr="006409FA" w:rsidDel="00EE15F3">
          <w:rPr>
            <w:highlight w:val="yellow"/>
          </w:rPr>
          <w:delText>B</w:delText>
        </w:r>
        <w:r w:rsidR="00371EBB" w:rsidRPr="006409FA" w:rsidDel="00EE15F3">
          <w:delText xml:space="preserve">). </w:delText>
        </w:r>
        <w:r w:rsidR="00BD1010" w:rsidRPr="006409FA" w:rsidDel="00EE15F3">
          <w:delText xml:space="preserve">The stable oral bacteria </w:delText>
        </w:r>
        <w:r w:rsidR="005363D1" w:rsidRPr="006409FA" w:rsidDel="00EE15F3">
          <w:delText>loads</w:delText>
        </w:r>
        <w:r w:rsidR="00BD1010" w:rsidRPr="006409FA" w:rsidDel="00EE15F3">
          <w:delText xml:space="preserve"> </w:delText>
        </w:r>
        <w:r w:rsidR="005363D1" w:rsidRPr="006409FA" w:rsidDel="00EE15F3">
          <w:delText>led</w:delText>
        </w:r>
        <w:r w:rsidR="00BD1010" w:rsidRPr="006409FA" w:rsidDel="00EE15F3">
          <w:delText xml:space="preserve"> to </w:delText>
        </w:r>
        <w:r w:rsidR="0035571C" w:rsidRPr="006409FA" w:rsidDel="00EE15F3">
          <w:delText xml:space="preserve">a </w:delText>
        </w:r>
        <w:r w:rsidR="002D42BE" w:rsidRPr="006409FA" w:rsidDel="00EE15F3">
          <w:delText xml:space="preserve">strong </w:delText>
        </w:r>
        <w:r w:rsidR="0035571C" w:rsidRPr="006409FA" w:rsidDel="00EE15F3">
          <w:delText>log-log linear relationship</w:delText>
        </w:r>
        <w:r w:rsidR="00BD1010" w:rsidRPr="006409FA" w:rsidDel="00EE15F3">
          <w:delText xml:space="preserve"> between the oral bacterial fractions and total bacterial loads</w:delText>
        </w:r>
        <w:r w:rsidR="0035571C" w:rsidRPr="006409FA" w:rsidDel="00EE15F3">
          <w:delText xml:space="preserve"> (Pearson’s r = -0.75, P = 5.5e-11) </w:delText>
        </w:r>
        <w:r w:rsidR="000C76DD" w:rsidRPr="006409FA" w:rsidDel="00EE15F3">
          <w:delText>(</w:delText>
        </w:r>
        <w:r w:rsidR="000C76DD" w:rsidRPr="006409FA" w:rsidDel="00EE15F3">
          <w:rPr>
            <w:highlight w:val="yellow"/>
          </w:rPr>
          <w:delText>Fig. S</w:delText>
        </w:r>
        <w:r w:rsidR="007A7E4E" w:rsidRPr="006409FA" w:rsidDel="00EE15F3">
          <w:rPr>
            <w:highlight w:val="yellow"/>
          </w:rPr>
          <w:delText>4</w:delText>
        </w:r>
        <w:r w:rsidR="004A4218" w:rsidRPr="006409FA" w:rsidDel="00EE15F3">
          <w:rPr>
            <w:highlight w:val="yellow"/>
          </w:rPr>
          <w:delText>C</w:delText>
        </w:r>
        <w:r w:rsidR="000C76DD" w:rsidRPr="006409FA" w:rsidDel="00EE15F3">
          <w:delText>).</w:delText>
        </w:r>
        <w:r w:rsidR="002B1CD7" w:rsidRPr="006409FA" w:rsidDel="00EE15F3">
          <w:delText xml:space="preserve"> </w:delText>
        </w:r>
      </w:del>
    </w:p>
    <w:p w14:paraId="1A9C7BAD" w14:textId="77777777" w:rsidR="004A4CB8" w:rsidRPr="006409FA" w:rsidRDefault="004A4CB8" w:rsidP="00E370ED">
      <w:pPr>
        <w:ind w:firstLine="720"/>
      </w:pPr>
    </w:p>
    <w:p w14:paraId="1F6F564A" w14:textId="64536BE1" w:rsidR="00D300B6" w:rsidRPr="006409FA" w:rsidRDefault="008E1393" w:rsidP="00F76C4A">
      <w:pPr>
        <w:jc w:val="center"/>
      </w:pPr>
      <w:ins w:id="376" w:author="Liao, Chen/Sloan Kettering Institute" w:date="2022-09-05T20:56:00Z">
        <w:r>
          <w:rPr>
            <w:noProof/>
          </w:rPr>
          <w:drawing>
            <wp:inline distT="0" distB="0" distL="0" distR="0" wp14:anchorId="6F5E7A2A" wp14:editId="6CECCC39">
              <wp:extent cx="5258665" cy="3548185"/>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2"/>
                      <a:stretch>
                        <a:fillRect/>
                      </a:stretch>
                    </pic:blipFill>
                    <pic:spPr>
                      <a:xfrm>
                        <a:off x="0" y="0"/>
                        <a:ext cx="5258665" cy="3548185"/>
                      </a:xfrm>
                      <a:prstGeom prst="rect">
                        <a:avLst/>
                      </a:prstGeom>
                    </pic:spPr>
                  </pic:pic>
                </a:graphicData>
              </a:graphic>
            </wp:inline>
          </w:drawing>
        </w:r>
      </w:ins>
    </w:p>
    <w:p w14:paraId="31B5EB1C" w14:textId="522EF75C" w:rsidR="00030DC4" w:rsidRPr="006409FA" w:rsidRDefault="00D300B6" w:rsidP="000A48DA">
      <w:pPr>
        <w:rPr>
          <w:b/>
          <w:bCs/>
        </w:rPr>
      </w:pPr>
      <w:r w:rsidRPr="006409FA">
        <w:rPr>
          <w:b/>
          <w:bCs/>
        </w:rPr>
        <w:t xml:space="preserve">Fig. 2| </w:t>
      </w:r>
      <w:r w:rsidR="006B391E" w:rsidRPr="006409FA">
        <w:rPr>
          <w:b/>
          <w:bCs/>
        </w:rPr>
        <w:t>M</w:t>
      </w:r>
      <w:r w:rsidR="00880674" w:rsidRPr="006409FA">
        <w:rPr>
          <w:b/>
          <w:bCs/>
        </w:rPr>
        <w:t xml:space="preserve">ice treated with antibiotics </w:t>
      </w:r>
      <w:ins w:id="377" w:author="Liao, Chen/Sloan Kettering Institute" w:date="2022-09-04T07:07:00Z">
        <w:r w:rsidR="009E5460">
          <w:rPr>
            <w:b/>
            <w:bCs/>
          </w:rPr>
          <w:t xml:space="preserve">support the </w:t>
        </w:r>
        <w:r w:rsidR="009E5460" w:rsidRPr="009E5460">
          <w:rPr>
            <w:b/>
            <w:bCs/>
            <w:i/>
            <w:iCs/>
          </w:rPr>
          <w:t>marker</w:t>
        </w:r>
        <w:r w:rsidR="009E5460">
          <w:rPr>
            <w:b/>
            <w:bCs/>
          </w:rPr>
          <w:t xml:space="preserve"> hypothesis</w:t>
        </w:r>
      </w:ins>
      <w:r w:rsidR="00880674" w:rsidRPr="006409FA">
        <w:rPr>
          <w:b/>
          <w:bCs/>
        </w:rPr>
        <w:t>.</w:t>
      </w:r>
      <w:r w:rsidR="00DB0C5F" w:rsidRPr="006409FA">
        <w:rPr>
          <w:b/>
          <w:bCs/>
        </w:rPr>
        <w:t xml:space="preserve"> </w:t>
      </w:r>
      <w:r w:rsidR="007B2636" w:rsidRPr="006409FA">
        <w:t xml:space="preserve">(A) </w:t>
      </w:r>
      <w:r w:rsidR="006B391E" w:rsidRPr="006409FA">
        <w:t xml:space="preserve">A simple experiment with 3 mice </w:t>
      </w:r>
      <w:del w:id="378" w:author="Liao, Chen/Sloan Kettering Institute" w:date="2022-09-04T01:03:00Z">
        <w:r w:rsidR="008E5DBE" w:rsidRPr="006409FA" w:rsidDel="00B26061">
          <w:delText xml:space="preserve"> </w:delText>
        </w:r>
      </w:del>
      <w:r w:rsidR="008E5DBE" w:rsidRPr="006409FA">
        <w:t>(</w:t>
      </w:r>
      <w:r w:rsidR="00B77147" w:rsidRPr="006409FA">
        <w:t>labeled as M1, M2, M3</w:t>
      </w:r>
      <w:r w:rsidR="008E5DBE" w:rsidRPr="006409FA">
        <w:t>) 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very different oral and fecal microbiomes pr</w:t>
      </w:r>
      <w:ins w:id="379" w:author="Liao, Chen/Sloan Kettering Institute" w:date="2022-09-05T19:57:00Z">
        <w:r w:rsidR="00CF5D0B">
          <w:t>ior to</w:t>
        </w:r>
      </w:ins>
      <w:del w:id="380" w:author="Liao, Chen/Sloan Kettering Institute" w:date="2022-09-05T19:57:00Z">
        <w:r w:rsidR="00980619" w:rsidRPr="006409FA" w:rsidDel="00CF5D0B">
          <w:delText>e</w:delText>
        </w:r>
      </w:del>
      <w:ins w:id="381" w:author="Liao, Chen/Sloan Kettering Institute" w:date="2022-09-05T19:57:00Z">
        <w:r w:rsidR="00CF5D0B">
          <w:t xml:space="preserve"> </w:t>
        </w:r>
      </w:ins>
      <w:del w:id="382" w:author="Liao, Chen/Sloan Kettering Institute" w:date="2022-09-05T19:57:00Z">
        <w:r w:rsidR="00980619" w:rsidRPr="006409FA" w:rsidDel="00CF5D0B">
          <w:delText>-</w:delText>
        </w:r>
      </w:del>
      <w:r w:rsidR="00980619" w:rsidRPr="006409FA">
        <w:t>antibiotics, but an enrichment of oral bacteria</w:t>
      </w:r>
      <w:ins w:id="383" w:author="Liao, Chen/Sloan Kettering Institute" w:date="2022-09-05T19:57:00Z">
        <w:r w:rsidR="00CF5D0B">
          <w:t xml:space="preserve"> was observed</w:t>
        </w:r>
      </w:ins>
      <w:r w:rsidR="00980619" w:rsidRPr="006409FA">
        <w:t xml:space="preserve"> in feces post</w:t>
      </w:r>
      <w:ins w:id="384" w:author="Liao, Chen/Sloan Kettering Institute" w:date="2022-09-05T19:57:00Z">
        <w:r w:rsidR="00CF5D0B">
          <w:t xml:space="preserve"> </w:t>
        </w:r>
      </w:ins>
      <w:del w:id="385" w:author="Liao, Chen/Sloan Kettering Institute" w:date="2022-09-05T19:57:00Z">
        <w:r w:rsidR="00980619" w:rsidRPr="006409FA" w:rsidDel="00CF5D0B">
          <w:delText>-</w:delText>
        </w:r>
      </w:del>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del w:id="386" w:author="Liao, Chen/Sloan Kettering Institute" w:date="2022-09-04T01:50:00Z">
        <w:r w:rsidR="00074E83" w:rsidRPr="006409FA" w:rsidDel="000C7E5C">
          <w:delText xml:space="preserve">Compositional dissimilarity </w:delText>
        </w:r>
        <w:r w:rsidR="007B2636" w:rsidRPr="006409FA" w:rsidDel="000C7E5C">
          <w:delText>between post</w:delText>
        </w:r>
        <w:r w:rsidR="0088264C" w:rsidRPr="006409FA" w:rsidDel="000C7E5C">
          <w:delText xml:space="preserve">-treatment </w:delText>
        </w:r>
        <w:r w:rsidR="007B2636" w:rsidRPr="006409FA" w:rsidDel="000C7E5C">
          <w:delText>fecal samples and pre-</w:delText>
        </w:r>
        <w:r w:rsidR="0088264C" w:rsidRPr="006409FA" w:rsidDel="000C7E5C">
          <w:delText>treatment</w:delText>
        </w:r>
        <w:r w:rsidR="007B2636" w:rsidRPr="006409FA" w:rsidDel="000C7E5C">
          <w:delText xml:space="preserve"> </w:delText>
        </w:r>
        <w:r w:rsidR="0088264C" w:rsidRPr="006409FA" w:rsidDel="000C7E5C">
          <w:delText>fecal</w:delText>
        </w:r>
        <w:r w:rsidR="007B2636" w:rsidRPr="006409FA" w:rsidDel="000C7E5C">
          <w:delText xml:space="preserve"> or </w:delText>
        </w:r>
        <w:r w:rsidR="0088264C" w:rsidRPr="006409FA" w:rsidDel="000C7E5C">
          <w:delText>oral</w:delText>
        </w:r>
        <w:r w:rsidR="007B2636" w:rsidRPr="006409FA" w:rsidDel="000C7E5C">
          <w:delText xml:space="preserve"> samples</w:delText>
        </w:r>
        <w:r w:rsidR="00980619" w:rsidRPr="006409FA" w:rsidDel="000C7E5C">
          <w:delText xml:space="preserve"> provides quantitative evidence</w:delText>
        </w:r>
      </w:del>
      <w:ins w:id="387" w:author="Liao, Chen/Sloan Kettering Institute" w:date="2022-09-04T01:50:00Z">
        <w:r w:rsidR="000C7E5C">
          <w:t xml:space="preserve">Principle component </w:t>
        </w:r>
      </w:ins>
      <w:ins w:id="388" w:author="Liao, Chen/Sloan Kettering Institute" w:date="2022-09-04T01:51:00Z">
        <w:r w:rsidR="009C6AD4">
          <w:t>analysis</w:t>
        </w:r>
      </w:ins>
      <w:ins w:id="389" w:author="Liao, Chen/Sloan Kettering Institute" w:date="2022-09-04T01:50:00Z">
        <w:r w:rsidR="000C7E5C">
          <w:t xml:space="preserve"> of all microbiome samples</w:t>
        </w:r>
      </w:ins>
      <w:r w:rsidR="007B2636" w:rsidRPr="006409FA">
        <w:t>. (</w:t>
      </w:r>
      <w:r w:rsidR="007B2636" w:rsidRPr="006409FA">
        <w:rPr>
          <w:b/>
          <w:bCs/>
        </w:rPr>
        <w:t>D</w:t>
      </w:r>
      <w:r w:rsidR="007B2636" w:rsidRPr="006409FA">
        <w:t xml:space="preserve">) </w:t>
      </w:r>
      <w:r w:rsidR="005E4E36" w:rsidRPr="006409FA">
        <w:t>Sources</w:t>
      </w:r>
      <w:r w:rsidR="0097581B" w:rsidRPr="006409FA">
        <w:t xml:space="preserve"> </w:t>
      </w:r>
      <w:r w:rsidR="007B2636" w:rsidRPr="006409FA">
        <w:t>of 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xml:space="preserve">) Relati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ins w:id="390" w:author="Liao, Chen/Sloan Kettering Institute" w:date="2022-09-05T20:56:00Z">
        <w:r w:rsidR="008E1393">
          <w:t>Horizontal bar</w:t>
        </w:r>
        <w:r w:rsidR="00CF468F">
          <w:t>s</w:t>
        </w:r>
        <w:r w:rsidR="008E1393">
          <w:t xml:space="preserve">: mean. </w:t>
        </w:r>
      </w:ins>
      <w:r w:rsidR="00DB0C5F" w:rsidRPr="006409FA">
        <w:rPr>
          <w:bCs/>
        </w:rPr>
        <w:t>(</w:t>
      </w:r>
      <w:r w:rsidR="00E561A5" w:rsidRPr="006409FA">
        <w:rPr>
          <w:b/>
        </w:rPr>
        <w:t>G</w:t>
      </w:r>
      <w:r w:rsidR="00DB0C5F" w:rsidRPr="006409FA">
        <w:rPr>
          <w:b/>
        </w:rPr>
        <w:t>-</w:t>
      </w:r>
      <w:r w:rsidR="00E561A5" w:rsidRPr="006409FA">
        <w:rPr>
          <w:b/>
        </w:rPr>
        <w:t>J</w:t>
      </w:r>
      <w:r w:rsidR="00DB0C5F" w:rsidRPr="006409FA">
        <w:rPr>
          <w:bCs/>
        </w:rPr>
        <w:t xml:space="preserve">) Reanalysis </w:t>
      </w:r>
      <w:r w:rsidR="00AA2B93" w:rsidRPr="006409FA">
        <w:rPr>
          <w:bCs/>
        </w:rPr>
        <w:t xml:space="preserve">of a </w:t>
      </w:r>
      <w:r w:rsidR="00105241" w:rsidRPr="006409FA">
        <w:rPr>
          <w:bCs/>
        </w:rPr>
        <w:t xml:space="preserve">previous </w:t>
      </w:r>
      <w:r w:rsidR="00AA2B93" w:rsidRPr="006409FA">
        <w:rPr>
          <w:bCs/>
        </w:rPr>
        <w:t xml:space="preserve">study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00DB0C5F"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del w:id="391" w:author="Liao, Chen/Sloan Kettering Institute" w:date="2022-09-04T01:50:00Z">
        <w:r w:rsidR="00FE3A4B" w:rsidRPr="006409FA" w:rsidDel="00DD4D4C">
          <w:rPr>
            <w:bCs/>
          </w:rPr>
          <w:delText>frction</w:delText>
        </w:r>
      </w:del>
      <w:ins w:id="392" w:author="Liao, Chen/Sloan Kettering Institute" w:date="2022-09-04T01:50:00Z">
        <w:r w:rsidR="00DD4D4C" w:rsidRPr="006409FA">
          <w:rPr>
            <w:bCs/>
          </w:rPr>
          <w:t>fraction</w:t>
        </w:r>
      </w:ins>
      <w:ins w:id="393" w:author="Liao, Chen/Sloan Kettering Institute" w:date="2022-09-05T19:59:00Z">
        <w:r w:rsidR="00767716">
          <w:rPr>
            <w:bCs/>
          </w:rPr>
          <w:t>s</w:t>
        </w:r>
      </w:ins>
      <w:r w:rsidR="00FE3A4B" w:rsidRPr="006409FA">
        <w:rPr>
          <w:bCs/>
        </w:rPr>
        <w:t xml:space="preserve"> </w:t>
      </w:r>
      <w:del w:id="394" w:author="Liao, Chen/Sloan Kettering Institute" w:date="2022-09-05T19:59:00Z">
        <w:r w:rsidR="00FE3A4B" w:rsidRPr="006409FA" w:rsidDel="00767716">
          <w:rPr>
            <w:bCs/>
          </w:rPr>
          <w:delText xml:space="preserve">of oral bacteria in feces </w:delText>
        </w:r>
      </w:del>
      <w:r w:rsidR="00FE3A4B" w:rsidRPr="006409FA">
        <w:rPr>
          <w:bCs/>
        </w:rPr>
        <w:t xml:space="preserve">can be used to estimate the </w:t>
      </w:r>
      <w:r w:rsidR="00FE3A4B" w:rsidRPr="006409FA">
        <w:rPr>
          <w:bCs/>
        </w:rPr>
        <w:lastRenderedPageBreak/>
        <w:t xml:space="preserve">absolute </w:t>
      </w:r>
      <w:proofErr w:type="gramStart"/>
      <w:r w:rsidR="00FE3A4B" w:rsidRPr="006409FA">
        <w:rPr>
          <w:bCs/>
        </w:rPr>
        <w:t>amount</w:t>
      </w:r>
      <w:proofErr w:type="gramEnd"/>
      <w:r w:rsidR="00FE3A4B" w:rsidRPr="006409FA">
        <w:rPr>
          <w:bCs/>
        </w:rPr>
        <w:t xml:space="preserve"> of bacteria in the fecal microbiome</w:t>
      </w:r>
      <w:ins w:id="395" w:author="Liao, Chen/Sloan Kettering Institute" w:date="2022-09-05T19:59:00Z">
        <w:r w:rsidR="00815932">
          <w:rPr>
            <w:bCs/>
          </w:rPr>
          <w:t xml:space="preserve"> of both</w:t>
        </w:r>
      </w:ins>
      <w:del w:id="396" w:author="Liao, Chen/Sloan Kettering Institute" w:date="2022-09-05T19:59:00Z">
        <w:r w:rsidR="008336F0" w:rsidRPr="006409FA" w:rsidDel="00815932">
          <w:rPr>
            <w:bCs/>
          </w:rPr>
          <w:delText>, in</w:delText>
        </w:r>
      </w:del>
      <w:r w:rsidR="008336F0" w:rsidRPr="006409FA">
        <w:rPr>
          <w:bCs/>
        </w:rPr>
        <w:t xml:space="preserve"> antibiotic treated (orange) </w:t>
      </w:r>
      <w:ins w:id="397" w:author="Liao, Chen/Sloan Kettering Institute" w:date="2022-09-05T19:59:00Z">
        <w:r w:rsidR="00815932">
          <w:rPr>
            <w:bCs/>
          </w:rPr>
          <w:t xml:space="preserve">and </w:t>
        </w:r>
      </w:ins>
      <w:del w:id="398" w:author="Liao, Chen/Sloan Kettering Institute" w:date="2022-09-05T19:59:00Z">
        <w:r w:rsidR="008336F0" w:rsidRPr="006409FA" w:rsidDel="00815932">
          <w:rPr>
            <w:bCs/>
          </w:rPr>
          <w:delText xml:space="preserve">but also </w:delText>
        </w:r>
      </w:del>
      <w:r w:rsidR="008336F0" w:rsidRPr="006409FA">
        <w:rPr>
          <w:bCs/>
        </w:rPr>
        <w:t xml:space="preserve">untreated </w:t>
      </w:r>
      <w:del w:id="399" w:author="Liao, Chen/Sloan Kettering Institute" w:date="2022-09-05T19:59:00Z">
        <w:r w:rsidR="008336F0" w:rsidRPr="006409FA" w:rsidDel="00815932">
          <w:rPr>
            <w:bCs/>
          </w:rPr>
          <w:delText xml:space="preserve">subjects </w:delText>
        </w:r>
      </w:del>
      <w:r w:rsidR="008336F0" w:rsidRPr="006409FA">
        <w:rPr>
          <w:bCs/>
        </w:rPr>
        <w:t>(gree</w:t>
      </w:r>
      <w:r w:rsidR="001E4BFE" w:rsidRPr="006409FA">
        <w:rPr>
          <w:bCs/>
        </w:rPr>
        <w:t>n</w:t>
      </w:r>
      <w:r w:rsidR="008336F0" w:rsidRPr="006409FA">
        <w:rPr>
          <w:bCs/>
        </w:rPr>
        <w:t>)</w:t>
      </w:r>
      <w:ins w:id="400" w:author="Liao, Chen/Sloan Kettering Institute" w:date="2022-09-05T19:59:00Z">
        <w:r w:rsidR="00815932">
          <w:rPr>
            <w:bCs/>
          </w:rPr>
          <w:t xml:space="preserve"> </w:t>
        </w:r>
        <w:r w:rsidR="00815932" w:rsidRPr="006409FA">
          <w:rPr>
            <w:bCs/>
          </w:rPr>
          <w:t>subjects</w:t>
        </w:r>
      </w:ins>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77777777" w:rsidR="00D34C83" w:rsidRPr="006409FA" w:rsidRDefault="00D34C83" w:rsidP="000A48DA">
      <w:pPr>
        <w:rPr>
          <w:bCs/>
        </w:rPr>
      </w:pPr>
    </w:p>
    <w:p w14:paraId="26787B48" w14:textId="60932941" w:rsidR="005F7FDD" w:rsidRPr="006409FA" w:rsidRDefault="00DB5C4A" w:rsidP="005F7FDD">
      <w:pPr>
        <w:rPr>
          <w:b/>
        </w:rPr>
      </w:pPr>
      <w:ins w:id="401" w:author="Liao, Chen/Sloan Kettering Institute" w:date="2022-09-04T08:13:00Z">
        <w:r>
          <w:rPr>
            <w:b/>
          </w:rPr>
          <w:t>A q</w:t>
        </w:r>
      </w:ins>
      <w:del w:id="402" w:author="Liao, Chen/Sloan Kettering Institute" w:date="2022-09-04T08:13:00Z">
        <w:r w:rsidR="00785E2B" w:rsidRPr="006409FA" w:rsidDel="00DB5C4A">
          <w:rPr>
            <w:b/>
          </w:rPr>
          <w:delText>Q</w:delText>
        </w:r>
      </w:del>
      <w:r w:rsidR="00785E2B" w:rsidRPr="006409FA">
        <w:rPr>
          <w:b/>
        </w:rPr>
        <w:t>uanti</w:t>
      </w:r>
      <w:ins w:id="403" w:author="Liao, Chen/Sloan Kettering Institute" w:date="2022-09-04T08:13:00Z">
        <w:r>
          <w:rPr>
            <w:b/>
          </w:rPr>
          <w:t>tative approach to estimate</w:t>
        </w:r>
      </w:ins>
      <w:del w:id="404" w:author="Liao, Chen/Sloan Kettering Institute" w:date="2022-09-04T08:13:00Z">
        <w:r w:rsidR="00785E2B" w:rsidRPr="006409FA" w:rsidDel="00DB5C4A">
          <w:rPr>
            <w:b/>
          </w:rPr>
          <w:delText>fying</w:delText>
        </w:r>
      </w:del>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70F68CC1" w14:textId="3CB59132" w:rsidR="00BF5F26" w:rsidRPr="006409FA" w:rsidDel="008D68CA" w:rsidRDefault="00A61B6F" w:rsidP="00255031">
      <w:pPr>
        <w:rPr>
          <w:del w:id="405" w:author="Liao, Chen/Sloan Kettering Institute" w:date="2022-09-04T07:16:00Z"/>
        </w:rPr>
      </w:pPr>
      <w:del w:id="406" w:author="Liao, Chen/Sloan Kettering Institute" w:date="2022-09-04T07:08:00Z">
        <w:r w:rsidRPr="006409FA" w:rsidDel="00034991">
          <w:delText>Most studies of the</w:delText>
        </w:r>
        <w:r w:rsidR="00625E31" w:rsidRPr="006409FA" w:rsidDel="00034991">
          <w:delText xml:space="preserve"> </w:delText>
        </w:r>
        <w:r w:rsidR="009D1CA6" w:rsidRPr="006409FA" w:rsidDel="00034991">
          <w:delText xml:space="preserve">human gut </w:delText>
        </w:r>
        <w:r w:rsidR="008F7715" w:rsidRPr="006409FA" w:rsidDel="00034991">
          <w:delText xml:space="preserve">microbiome </w:delText>
        </w:r>
        <w:r w:rsidR="00785E2B" w:rsidRPr="006409FA" w:rsidDel="00034991">
          <w:delText>also</w:delText>
        </w:r>
      </w:del>
      <w:del w:id="407" w:author="Liao, Chen/Sloan Kettering Institute" w:date="2022-09-04T07:11:00Z">
        <w:r w:rsidR="00785E2B" w:rsidRPr="006409FA" w:rsidDel="00034991">
          <w:delText xml:space="preserve"> </w:delText>
        </w:r>
        <w:r w:rsidR="009D1CA6" w:rsidRPr="006409FA" w:rsidDel="00034991">
          <w:delText>lack</w:delText>
        </w:r>
        <w:r w:rsidR="00625E31" w:rsidRPr="006409FA" w:rsidDel="00034991">
          <w:delText xml:space="preserve"> </w:delText>
        </w:r>
        <w:r w:rsidR="00785E2B" w:rsidRPr="006409FA" w:rsidDel="00034991">
          <w:delText>paired</w:delText>
        </w:r>
        <w:r w:rsidRPr="006409FA" w:rsidDel="00034991">
          <w:delText xml:space="preserve"> oral </w:delText>
        </w:r>
        <w:r w:rsidR="006200EA" w:rsidRPr="006409FA" w:rsidDel="00034991">
          <w:delText>samples</w:delText>
        </w:r>
        <w:r w:rsidR="009E5B8E" w:rsidRPr="006409FA" w:rsidDel="00034991">
          <w:delText xml:space="preserve">. </w:delText>
        </w:r>
      </w:del>
      <w:r w:rsidR="006200EA" w:rsidRPr="006409FA">
        <w:t xml:space="preserve">To quantify the oral </w:t>
      </w:r>
      <w:ins w:id="408" w:author="Liao, Chen/Sloan Kettering Institute" w:date="2022-09-04T07:11:00Z">
        <w:r w:rsidR="00034991">
          <w:t xml:space="preserve">bacterial </w:t>
        </w:r>
      </w:ins>
      <w:r w:rsidR="006200EA" w:rsidRPr="006409FA">
        <w:t>fraction in</w:t>
      </w:r>
      <w:ins w:id="409" w:author="Liao, Chen/Sloan Kettering Institute" w:date="2022-09-05T20:00:00Z">
        <w:r w:rsidR="00D96348">
          <w:t xml:space="preserve"> human</w:t>
        </w:r>
      </w:ins>
      <w:del w:id="410" w:author="Liao, Chen/Sloan Kettering Institute" w:date="2022-09-05T20:00:00Z">
        <w:r w:rsidR="006200EA" w:rsidRPr="006409FA" w:rsidDel="00D96348">
          <w:delText xml:space="preserve"> the</w:delText>
        </w:r>
      </w:del>
      <w:r w:rsidR="006200EA" w:rsidRPr="006409FA">
        <w:t xml:space="preserve"> feces</w:t>
      </w:r>
      <w:del w:id="411" w:author="Liao, Chen/Sloan Kettering Institute" w:date="2022-09-05T20:00:00Z">
        <w:r w:rsidR="006200EA" w:rsidRPr="006409FA" w:rsidDel="00D96348">
          <w:delText xml:space="preserve"> of humans</w:delText>
        </w:r>
      </w:del>
      <w:del w:id="412" w:author="Liao, Chen/Sloan Kettering Institute" w:date="2022-09-04T07:10:00Z">
        <w:r w:rsidR="006200EA" w:rsidRPr="006409FA" w:rsidDel="00034991">
          <w:delText xml:space="preserve"> </w:delText>
        </w:r>
      </w:del>
      <w:r w:rsidR="008F7715" w:rsidRPr="006409FA">
        <w:t>, we</w:t>
      </w:r>
      <w:r w:rsidR="00660FA9" w:rsidRPr="006409FA">
        <w:t xml:space="preserve"> followed a similar strategy as used in mice</w:t>
      </w:r>
      <w:ins w:id="413" w:author="Liao, Chen/Sloan Kettering Institute" w:date="2022-09-04T07:11:00Z">
        <w:r w:rsidR="00034991">
          <w:t xml:space="preserve"> to </w:t>
        </w:r>
        <w:r w:rsidR="00034991">
          <w:t>address the limitation of</w:t>
        </w:r>
        <w:r w:rsidR="00034991" w:rsidRPr="006409FA">
          <w:t xml:space="preserve"> lack</w:t>
        </w:r>
        <w:r w:rsidR="00034991">
          <w:t>ing</w:t>
        </w:r>
        <w:r w:rsidR="00034991" w:rsidRPr="006409FA">
          <w:t xml:space="preserve"> paired oral samples</w:t>
        </w:r>
        <w:r w:rsidR="00034991">
          <w:t xml:space="preserve"> in human gut microbiome studies</w:t>
        </w:r>
      </w:ins>
      <w:ins w:id="414" w:author="Liao, Chen/Sloan Kettering Institute" w:date="2022-09-04T07:13:00Z">
        <w:r w:rsidR="00515A8C">
          <w:t>, especially those with quantitative data</w:t>
        </w:r>
      </w:ins>
      <w:ins w:id="415" w:author="Liao, Chen/Sloan Kettering Institute" w:date="2022-09-04T07:11:00Z">
        <w:r w:rsidR="00034991">
          <w:t>.</w:t>
        </w:r>
      </w:ins>
      <w:del w:id="416" w:author="Liao, Chen/Sloan Kettering Institute" w:date="2022-09-04T07:11:00Z">
        <w:r w:rsidR="006200EA" w:rsidRPr="006409FA" w:rsidDel="00034991">
          <w:delText>:</w:delText>
        </w:r>
      </w:del>
      <w:r w:rsidR="006200EA" w:rsidRPr="006409FA">
        <w:t xml:space="preserve"> </w:t>
      </w:r>
      <w:ins w:id="417" w:author="Liao, Chen/Sloan Kettering Institute" w:date="2022-09-04T07:13:00Z">
        <w:r w:rsidR="00515A8C">
          <w:t>To</w:t>
        </w:r>
      </w:ins>
      <w:del w:id="418" w:author="Liao, Chen/Sloan Kettering Institute" w:date="2022-09-04T07:11:00Z">
        <w:r w:rsidR="006200EA" w:rsidRPr="006409FA" w:rsidDel="00034991">
          <w:delText>w</w:delText>
        </w:r>
      </w:del>
      <w:del w:id="419" w:author="Liao, Chen/Sloan Kettering Institute" w:date="2022-09-04T07:13:00Z">
        <w:r w:rsidR="006200EA" w:rsidRPr="006409FA" w:rsidDel="00515A8C">
          <w:delText>e</w:delText>
        </w:r>
      </w:del>
      <w:r w:rsidR="00DE6C31" w:rsidRPr="006409FA">
        <w:t xml:space="preserve"> </w:t>
      </w:r>
      <w:r w:rsidR="00AD7595" w:rsidRPr="006409FA">
        <w:t>buil</w:t>
      </w:r>
      <w:ins w:id="420" w:author="Liao, Chen/Sloan Kettering Institute" w:date="2022-09-04T07:13:00Z">
        <w:r w:rsidR="00515A8C">
          <w:t>d</w:t>
        </w:r>
      </w:ins>
      <w:del w:id="421" w:author="Liao, Chen/Sloan Kettering Institute" w:date="2022-09-04T07:13:00Z">
        <w:r w:rsidR="006200EA" w:rsidRPr="006409FA" w:rsidDel="00515A8C">
          <w:delText>t</w:delText>
        </w:r>
      </w:del>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ins w:id="422" w:author="Liao, Chen/Sloan Kettering Institute" w:date="2022-09-04T07:13:00Z">
        <w:r w:rsidR="00727B80">
          <w:t>,</w:t>
        </w:r>
      </w:ins>
      <w:del w:id="423" w:author="Liao, Chen/Sloan Kettering Institute" w:date="2022-09-04T07:13:00Z">
        <w:r w:rsidR="005439FC" w:rsidRPr="006409FA" w:rsidDel="00727B80">
          <w:delText>.</w:delText>
        </w:r>
      </w:del>
      <w:ins w:id="424" w:author="Liao, Chen/Sloan Kettering Institute" w:date="2022-09-04T07:14:00Z">
        <w:r w:rsidR="00727B80">
          <w:t xml:space="preserve"> </w:t>
        </w:r>
      </w:ins>
      <w:del w:id="425" w:author="Liao, Chen/Sloan Kettering Institute" w:date="2022-09-04T07:14:00Z">
        <w:r w:rsidR="00660FA9" w:rsidRPr="006409FA" w:rsidDel="00727B80">
          <w:delText xml:space="preserve"> </w:delText>
        </w:r>
        <w:r w:rsidR="00920B5B" w:rsidRPr="006409FA" w:rsidDel="00727B80">
          <w:delText>For th</w:delText>
        </w:r>
      </w:del>
      <w:del w:id="426" w:author="Liao, Chen/Sloan Kettering Institute" w:date="2022-09-04T07:13:00Z">
        <w:r w:rsidR="00920B5B" w:rsidRPr="006409FA" w:rsidDel="00727B80">
          <w:delText>is</w:delText>
        </w:r>
      </w:del>
      <w:del w:id="427" w:author="Liao, Chen/Sloan Kettering Institute" w:date="2022-09-04T07:14:00Z">
        <w:r w:rsidR="00920B5B" w:rsidRPr="006409FA" w:rsidDel="00727B80">
          <w:delText xml:space="preserve"> </w:delText>
        </w:r>
      </w:del>
      <w:r w:rsidR="00920B5B" w:rsidRPr="006409FA">
        <w:t>w</w:t>
      </w:r>
      <w:r w:rsidR="004175A7" w:rsidRPr="006409FA">
        <w:t xml:space="preserve">e leveraged the Human Microbiome Project (HMP) that </w:t>
      </w:r>
      <w:r w:rsidR="002A7BF0" w:rsidRPr="006409FA">
        <w:t xml:space="preserve">have </w:t>
      </w:r>
      <w:r w:rsidR="004175A7" w:rsidRPr="006409FA">
        <w:t>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xml:space="preserve">. Distinct bacterial communities were found inhabiting the two body sites </w:t>
      </w:r>
      <w:del w:id="428" w:author="Liao, Chen/Sloan Kettering Institute" w:date="2022-09-05T20:01:00Z">
        <w:r w:rsidR="00A56B9E" w:rsidRPr="006409FA" w:rsidDel="005721C2">
          <w:delText xml:space="preserve">of </w:delText>
        </w:r>
      </w:del>
      <w:r w:rsidR="004175A7" w:rsidRPr="006409FA">
        <w:t>(</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a pragmatic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9C0F53" w:rsidRPr="006409FA">
        <w:t>called</w:t>
      </w:r>
      <w:ins w:id="429" w:author="Liao, Chen/Sloan Kettering Institute" w:date="2022-09-05T20:03:00Z">
        <w:r w:rsidR="008F3B8B">
          <w:t xml:space="preserve"> those ASVs as of</w:t>
        </w:r>
      </w:ins>
      <w:r w:rsidR="009C0F53" w:rsidRPr="006409FA">
        <w:t xml:space="preserve"> oral </w:t>
      </w:r>
      <w:ins w:id="430" w:author="Liao, Chen/Sloan Kettering Institute" w:date="2022-09-05T20:03:00Z">
        <w:r w:rsidR="008F3B8B">
          <w:t xml:space="preserve">origin if </w:t>
        </w:r>
      </w:ins>
      <w:del w:id="431" w:author="Liao, Chen/Sloan Kettering Institute" w:date="2022-09-05T20:03:00Z">
        <w:r w:rsidR="009C0F53" w:rsidRPr="006409FA" w:rsidDel="008F3B8B">
          <w:delText>bacteria to those whose</w:delText>
        </w:r>
      </w:del>
      <w:ins w:id="432" w:author="Liao, Chen/Sloan Kettering Institute" w:date="2022-09-05T20:03:00Z">
        <w:r w:rsidR="008F3B8B">
          <w:t>their</w:t>
        </w:r>
      </w:ins>
      <w:r w:rsidR="00C36E5D" w:rsidRPr="006409FA">
        <w:t xml:space="preserve"> </w:t>
      </w:r>
      <w:r w:rsidR="00AB4CE3" w:rsidRPr="006409FA">
        <w:t xml:space="preserve">mean </w:t>
      </w:r>
      <w:r w:rsidR="004175A7" w:rsidRPr="006409FA">
        <w:t xml:space="preserve">relative abundance and prevalence </w:t>
      </w:r>
      <w:r w:rsidR="009C0F53" w:rsidRPr="006409FA">
        <w:t>w</w:t>
      </w:r>
      <w:ins w:id="433" w:author="Liao, Chen/Sloan Kettering Institute" w:date="2022-09-04T07:16:00Z">
        <w:r w:rsidR="008D68CA">
          <w:t>ere</w:t>
        </w:r>
      </w:ins>
      <w:del w:id="434" w:author="Liao, Chen/Sloan Kettering Institute" w:date="2022-09-04T07:16:00Z">
        <w:r w:rsidR="009C0F53" w:rsidRPr="006409FA" w:rsidDel="008D68CA">
          <w:delText>as</w:delText>
        </w:r>
      </w:del>
      <w:r w:rsidR="009C0F53" w:rsidRPr="006409FA">
        <w:t xml:space="preserve"> </w:t>
      </w:r>
      <w:r w:rsidR="004175A7" w:rsidRPr="006409FA">
        <w:t xml:space="preserve">greater than 0.01% and 5% respectively </w:t>
      </w:r>
      <w:r w:rsidR="00AB4CE3" w:rsidRPr="006409FA">
        <w:t>among</w:t>
      </w:r>
      <w:r w:rsidR="004175A7" w:rsidRPr="006409FA">
        <w:t xml:space="preserve"> all oral</w:t>
      </w:r>
      <w:r w:rsidR="003B5FB0" w:rsidRPr="006409FA">
        <w:t xml:space="preserve"> cavity</w:t>
      </w:r>
      <w:r w:rsidR="004175A7" w:rsidRPr="006409FA">
        <w:t xml:space="preserve"> samples</w:t>
      </w:r>
      <w:r w:rsidR="00C36E5D" w:rsidRPr="006409FA">
        <w:t xml:space="preserve">, </w:t>
      </w:r>
      <w:r w:rsidR="00AB4CE3" w:rsidRPr="006409FA">
        <w:t xml:space="preserve">and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del w:id="435" w:author="Liao, Chen/Sloan Kettering Institute" w:date="2022-09-04T07:36:00Z">
        <w:r w:rsidR="004175A7" w:rsidRPr="006409FA" w:rsidDel="00455FFA">
          <w:rPr>
            <w:highlight w:val="yellow"/>
          </w:rPr>
          <w:delText>,C</w:delText>
        </w:r>
      </w:del>
      <w:r w:rsidR="004175A7" w:rsidRPr="006409FA">
        <w:t xml:space="preserve">). </w:t>
      </w:r>
      <w:commentRangeStart w:id="436"/>
      <w:del w:id="437" w:author="Liao, Chen/Sloan Kettering Institute" w:date="2022-09-04T07:15:00Z">
        <w:r w:rsidR="00EA6371" w:rsidRPr="006409FA" w:rsidDel="000237B8">
          <w:delText xml:space="preserve">The rationale of filtering </w:delText>
        </w:r>
        <w:r w:rsidR="002A4CD7" w:rsidRPr="006409FA" w:rsidDel="000237B8">
          <w:delText>is</w:delText>
        </w:r>
        <w:r w:rsidR="00EA6371" w:rsidRPr="006409FA" w:rsidDel="000237B8">
          <w:delText xml:space="preserve"> </w:delText>
        </w:r>
        <w:r w:rsidR="00F56300" w:rsidRPr="006409FA" w:rsidDel="000237B8">
          <w:delText>that</w:delText>
        </w:r>
        <w:r w:rsidR="002A4CD7" w:rsidRPr="006409FA" w:rsidDel="000237B8">
          <w:delText xml:space="preserve"> the more typical ASV of the oral cavity, the less likely it colonizes the gut</w:delText>
        </w:r>
        <w:r w:rsidR="00D770F9" w:rsidRPr="006409FA" w:rsidDel="000237B8">
          <w:delText xml:space="preserve"> due to niche specificity</w:delText>
        </w:r>
        <w:r w:rsidR="002A4CD7" w:rsidRPr="006409FA" w:rsidDel="000237B8">
          <w:delText xml:space="preserve">, and the more likely its presence in feces indicates </w:delText>
        </w:r>
        <w:r w:rsidR="00EE5275" w:rsidRPr="006409FA" w:rsidDel="000237B8">
          <w:delText>oral-gut</w:delText>
        </w:r>
        <w:r w:rsidR="002A4CD7" w:rsidRPr="006409FA" w:rsidDel="000237B8">
          <w:delText xml:space="preserve"> translocatio</w:delText>
        </w:r>
        <w:r w:rsidR="00EF3B5A" w:rsidRPr="006409FA" w:rsidDel="000237B8">
          <w:delText>n</w:delText>
        </w:r>
        <w:r w:rsidR="002A4CD7" w:rsidRPr="006409FA" w:rsidDel="000237B8">
          <w:delText>.</w:delText>
        </w:r>
        <w:commentRangeEnd w:id="436"/>
        <w:r w:rsidR="009C0F53" w:rsidRPr="006409FA" w:rsidDel="000237B8">
          <w:rPr>
            <w:rStyle w:val="CommentReference"/>
            <w:sz w:val="24"/>
            <w:szCs w:val="24"/>
          </w:rPr>
          <w:commentReference w:id="436"/>
        </w:r>
      </w:del>
    </w:p>
    <w:p w14:paraId="70DD92BA" w14:textId="281E51E3" w:rsidR="004B1E35" w:rsidDel="003E5F24" w:rsidRDefault="009C0F53" w:rsidP="00255031">
      <w:pPr>
        <w:rPr>
          <w:del w:id="438" w:author="Liao, Chen/Sloan Kettering Institute" w:date="2022-09-04T07:18:00Z"/>
        </w:rPr>
      </w:pPr>
      <w:r w:rsidRPr="006409FA">
        <w:t xml:space="preserve">The </w:t>
      </w:r>
      <w:del w:id="439" w:author="Liao, Chen/Sloan Kettering Institute" w:date="2022-09-04T07:17:00Z">
        <w:r w:rsidRPr="006409FA" w:rsidDel="003E5F24">
          <w:delText>analysis revealed</w:delText>
        </w:r>
      </w:del>
      <w:ins w:id="440" w:author="Liao, Chen/Sloan Kettering Institute" w:date="2022-09-05T14:08:00Z">
        <w:r w:rsidR="003A4863">
          <w:t>filtering</w:t>
        </w:r>
      </w:ins>
      <w:ins w:id="441" w:author="Liao, Chen/Sloan Kettering Institute" w:date="2022-09-04T07:17:00Z">
        <w:r w:rsidR="003E5F24">
          <w:t xml:space="preserve"> gave rise to</w:t>
        </w:r>
      </w:ins>
      <w:r w:rsidR="00E958BB" w:rsidRPr="006409FA">
        <w:t xml:space="preserve"> </w:t>
      </w:r>
      <w:r w:rsidR="0095183C" w:rsidRPr="006409FA">
        <w:t>178</w:t>
      </w:r>
      <w:ins w:id="442" w:author="Liao, Chen/Sloan Kettering Institute" w:date="2022-09-05T14:09:00Z">
        <w:r w:rsidR="003A4863">
          <w:t xml:space="preserve"> </w:t>
        </w:r>
      </w:ins>
      <w:del w:id="443" w:author="Liao, Chen/Sloan Kettering Institute" w:date="2022-09-05T14:09:00Z">
        <w:r w:rsidR="007A5492" w:rsidRPr="006409FA" w:rsidDel="003A4863">
          <w:delText xml:space="preserve"> u</w:delText>
        </w:r>
      </w:del>
      <w:del w:id="444" w:author="Liao, Chen/Sloan Kettering Institute" w:date="2022-09-05T14:08:00Z">
        <w:r w:rsidR="007A5492" w:rsidRPr="006409FA" w:rsidDel="003A4863">
          <w:delText>nique</w:delText>
        </w:r>
        <w:r w:rsidR="0095183C" w:rsidRPr="006409FA" w:rsidDel="003A4863">
          <w:delText xml:space="preserve"> </w:delText>
        </w:r>
      </w:del>
      <w:r w:rsidR="007367AE" w:rsidRPr="006409FA">
        <w:t xml:space="preserve">oral </w:t>
      </w:r>
      <w:r w:rsidR="0095183C" w:rsidRPr="006409FA">
        <w:t>ASVs (</w:t>
      </w:r>
      <w:r w:rsidR="0095183C" w:rsidRPr="006409FA">
        <w:rPr>
          <w:highlight w:val="yellow"/>
        </w:rPr>
        <w:t>Table S2</w:t>
      </w:r>
      <w:r w:rsidR="0095183C" w:rsidRPr="006409FA">
        <w:t>)</w:t>
      </w:r>
      <w:ins w:id="445" w:author="Liao, Chen/Sloan Kettering Institute" w:date="2022-09-04T07:17:00Z">
        <w:r w:rsidR="003E5F24">
          <w:t xml:space="preserve"> and</w:t>
        </w:r>
      </w:ins>
      <w:del w:id="446" w:author="Liao, Chen/Sloan Kettering Institute" w:date="2022-09-04T07:17:00Z">
        <w:r w:rsidRPr="006409FA" w:rsidDel="003E5F24">
          <w:delText>;</w:delText>
        </w:r>
      </w:del>
      <w:r w:rsidR="0095183C" w:rsidRPr="006409FA">
        <w:t xml:space="preserve"> the leading genera </w:t>
      </w:r>
      <w:r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del w:id="447" w:author="Liao, Chen/Sloan Kettering Institute" w:date="2022-09-04T07:36:00Z">
        <w:r w:rsidR="0095183C" w:rsidRPr="00455FFA" w:rsidDel="00455FFA">
          <w:rPr>
            <w:highlight w:val="yellow"/>
          </w:rPr>
          <w:delText>3D</w:delText>
        </w:r>
      </w:del>
      <w:ins w:id="448" w:author="Liao, Chen/Sloan Kettering Institute" w:date="2022-09-04T07:36:00Z">
        <w:r w:rsidR="00455FFA" w:rsidRPr="00455FFA">
          <w:rPr>
            <w:highlight w:val="yellow"/>
          </w:rPr>
          <w:t>3</w:t>
        </w:r>
        <w:r w:rsidR="00455FFA" w:rsidRPr="00455FFA">
          <w:rPr>
            <w:highlight w:val="yellow"/>
          </w:rPr>
          <w:t>C</w:t>
        </w:r>
      </w:ins>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r w:rsidR="004175A7" w:rsidRPr="006409FA">
        <w:t>is as low as 0.05%</w:t>
      </w:r>
      <w:r w:rsidR="004F6449" w:rsidRPr="006409FA">
        <w:t xml:space="preserve"> (</w:t>
      </w:r>
      <w:r w:rsidR="004F6449" w:rsidRPr="006409FA">
        <w:rPr>
          <w:highlight w:val="yellow"/>
        </w:rPr>
        <w:t>Fig.</w:t>
      </w:r>
      <w:r w:rsidR="004F6449" w:rsidRPr="00455FFA">
        <w:rPr>
          <w:highlight w:val="yellow"/>
        </w:rPr>
        <w:t xml:space="preserve"> </w:t>
      </w:r>
      <w:del w:id="449" w:author="Liao, Chen/Sloan Kettering Institute" w:date="2022-09-04T07:36:00Z">
        <w:r w:rsidR="00BF5FD8" w:rsidRPr="00455FFA" w:rsidDel="00455FFA">
          <w:rPr>
            <w:highlight w:val="yellow"/>
          </w:rPr>
          <w:delText>3</w:delText>
        </w:r>
        <w:r w:rsidR="004F6449" w:rsidRPr="00455FFA" w:rsidDel="00455FFA">
          <w:rPr>
            <w:highlight w:val="yellow"/>
          </w:rPr>
          <w:delText>E</w:delText>
        </w:r>
      </w:del>
      <w:ins w:id="450" w:author="Liao, Chen/Sloan Kettering Institute" w:date="2022-09-04T07:36:00Z">
        <w:r w:rsidR="00455FFA" w:rsidRPr="00455FFA">
          <w:rPr>
            <w:highlight w:val="yellow"/>
          </w:rPr>
          <w:t>3</w:t>
        </w:r>
        <w:r w:rsidR="00455FFA" w:rsidRPr="00455FFA">
          <w:rPr>
            <w:highlight w:val="yellow"/>
          </w:rPr>
          <w:t>D</w:t>
        </w:r>
      </w:ins>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ins w:id="451" w:author="Liao, Chen/Sloan Kettering Institute" w:date="2022-09-04T07:20:00Z">
        <w:r w:rsidR="003E5F24">
          <w:t>We</w:t>
        </w:r>
      </w:ins>
      <w:ins w:id="452" w:author="Liao, Chen/Sloan Kettering Institute" w:date="2022-09-05T14:09:00Z">
        <w:r w:rsidR="003A4863">
          <w:t xml:space="preserve"> showed that </w:t>
        </w:r>
      </w:ins>
      <w:ins w:id="453" w:author="Liao, Chen/Sloan Kettering Institute" w:date="2022-09-04T07:22:00Z">
        <w:r w:rsidR="003E5F24">
          <w:t xml:space="preserve">the filtering step is necessary for obtaining a conservative </w:t>
        </w:r>
      </w:ins>
      <w:ins w:id="454" w:author="Liao, Chen/Sloan Kettering Institute" w:date="2022-09-05T14:09:00Z">
        <w:r w:rsidR="003A4863">
          <w:t xml:space="preserve">estimation of </w:t>
        </w:r>
      </w:ins>
      <w:ins w:id="455" w:author="Liao, Chen/Sloan Kettering Institute" w:date="2022-09-05T14:10:00Z">
        <w:r w:rsidR="003A4863">
          <w:t>oral bacteria in the feces of both healthy people and</w:t>
        </w:r>
      </w:ins>
      <w:ins w:id="456" w:author="Liao, Chen/Sloan Kettering Institute" w:date="2022-09-05T14:11:00Z">
        <w:r w:rsidR="003A4863">
          <w:t xml:space="preserve"> those with diseases</w:t>
        </w:r>
      </w:ins>
      <w:ins w:id="457" w:author="Liao, Chen/Sloan Kettering Institute" w:date="2022-09-04T07:21:00Z">
        <w:r w:rsidR="003E5F24">
          <w:t xml:space="preserve"> (</w:t>
        </w:r>
      </w:ins>
      <w:ins w:id="458" w:author="Liao, Chen/Sloan Kettering Institute" w:date="2022-09-05T14:11:00Z">
        <w:r w:rsidR="003A4863" w:rsidRPr="003A4863">
          <w:rPr>
            <w:highlight w:val="yellow"/>
          </w:rPr>
          <w:t xml:space="preserve">Supplementary Texts, </w:t>
        </w:r>
      </w:ins>
      <w:ins w:id="459" w:author="Liao, Chen/Sloan Kettering Institute" w:date="2022-09-04T07:21:00Z">
        <w:r w:rsidR="003E5F24" w:rsidRPr="003A4863">
          <w:rPr>
            <w:highlight w:val="yellow"/>
          </w:rPr>
          <w:t xml:space="preserve">Fig. </w:t>
        </w:r>
      </w:ins>
      <w:ins w:id="460" w:author="Liao, Chen/Sloan Kettering Institute" w:date="2022-09-05T20:10:00Z">
        <w:r w:rsidR="009800A7">
          <w:rPr>
            <w:highlight w:val="yellow"/>
          </w:rPr>
          <w:t>S</w:t>
        </w:r>
      </w:ins>
      <w:ins w:id="461" w:author="Liao, Chen/Sloan Kettering Institute" w:date="2022-09-05T14:13:00Z">
        <w:r w:rsidR="003A4863" w:rsidRPr="003A4863">
          <w:rPr>
            <w:highlight w:val="yellow"/>
          </w:rPr>
          <w:t>4</w:t>
        </w:r>
      </w:ins>
      <w:ins w:id="462" w:author="Liao, Chen/Sloan Kettering Institute" w:date="2022-09-04T07:21:00Z">
        <w:r w:rsidR="003E5F24">
          <w:t>)</w:t>
        </w:r>
      </w:ins>
      <w:ins w:id="463" w:author="Liao, Chen/Sloan Kettering Institute" w:date="2022-09-04T07:42:00Z">
        <w:r w:rsidR="00D91D71">
          <w:t>.</w:t>
        </w:r>
      </w:ins>
      <w:commentRangeStart w:id="464"/>
      <w:del w:id="465" w:author="Liao, Chen/Sloan Kettering Institute" w:date="2022-09-04T07:18:00Z">
        <w:r w:rsidR="00A81188" w:rsidRPr="006409FA" w:rsidDel="003E5F24">
          <w:delText xml:space="preserve">To show that </w:delText>
        </w:r>
        <w:r w:rsidR="005019D3" w:rsidRPr="006409FA" w:rsidDel="003E5F24">
          <w:delText>filtering</w:delText>
        </w:r>
        <w:r w:rsidR="00086A17" w:rsidRPr="006409FA" w:rsidDel="003E5F24">
          <w:delText xml:space="preserve"> is key to 16S rRNA-based inference of oral bacteria</w:delText>
        </w:r>
        <w:r w:rsidR="00A81188" w:rsidRPr="006409FA" w:rsidDel="003E5F24">
          <w:delText>, we took an alternative approach by</w:delText>
        </w:r>
        <w:r w:rsidR="00086A17" w:rsidRPr="006409FA" w:rsidDel="003E5F24">
          <w:delText xml:space="preserve"> </w:delText>
        </w:r>
        <w:r w:rsidR="00A81188" w:rsidRPr="006409FA" w:rsidDel="003E5F24">
          <w:delText>c</w:delText>
        </w:r>
        <w:r w:rsidR="003D4249" w:rsidRPr="006409FA" w:rsidDel="003E5F24">
          <w:delText>ounting</w:delText>
        </w:r>
        <w:r w:rsidR="00B66BF2" w:rsidRPr="006409FA" w:rsidDel="003E5F24">
          <w:delText xml:space="preserve"> </w:delText>
        </w:r>
        <w:r w:rsidR="003D4249" w:rsidRPr="006409FA" w:rsidDel="003E5F24">
          <w:delText xml:space="preserve">every </w:delText>
        </w:r>
        <w:r w:rsidR="00A81188" w:rsidRPr="006409FA" w:rsidDel="003E5F24">
          <w:delText xml:space="preserve">single </w:delText>
        </w:r>
        <w:r w:rsidR="00B66BF2" w:rsidRPr="006409FA" w:rsidDel="003E5F24">
          <w:delText>ASV</w:delText>
        </w:r>
        <w:r w:rsidR="003D4249" w:rsidRPr="006409FA" w:rsidDel="003E5F24">
          <w:delText xml:space="preserve"> </w:delText>
        </w:r>
        <w:r w:rsidR="005019D3" w:rsidRPr="006409FA" w:rsidDel="003E5F24">
          <w:delText>in feces as of oral origin if it is</w:delText>
        </w:r>
        <w:r w:rsidR="00C05B84" w:rsidRPr="006409FA" w:rsidDel="003E5F24">
          <w:delText xml:space="preserve"> </w:delText>
        </w:r>
        <w:r w:rsidR="005019D3" w:rsidRPr="006409FA" w:rsidDel="003E5F24">
          <w:delText xml:space="preserve">found in </w:delText>
        </w:r>
        <w:r w:rsidR="008151DE" w:rsidRPr="006409FA" w:rsidDel="003E5F24">
          <w:delText xml:space="preserve">any </w:delText>
        </w:r>
        <w:r w:rsidR="00493C25" w:rsidRPr="006409FA" w:rsidDel="003E5F24">
          <w:delText xml:space="preserve">of </w:delText>
        </w:r>
        <w:r w:rsidR="008151DE" w:rsidRPr="006409FA" w:rsidDel="003E5F24">
          <w:delText>paired</w:delText>
        </w:r>
        <w:r w:rsidR="00F56300" w:rsidRPr="006409FA" w:rsidDel="003E5F24">
          <w:delText xml:space="preserve"> oral cavity</w:delText>
        </w:r>
        <w:r w:rsidR="005019D3" w:rsidRPr="006409FA" w:rsidDel="003E5F24">
          <w:delText xml:space="preserve"> </w:delText>
        </w:r>
        <w:r w:rsidR="00493C25" w:rsidRPr="006409FA" w:rsidDel="003E5F24">
          <w:delText xml:space="preserve">subsite </w:delText>
        </w:r>
        <w:r w:rsidR="008151DE" w:rsidRPr="006409FA" w:rsidDel="003E5F24">
          <w:delText>sample</w:delText>
        </w:r>
        <w:r w:rsidR="00493C25" w:rsidRPr="006409FA" w:rsidDel="003E5F24">
          <w:delText>s</w:delText>
        </w:r>
        <w:r w:rsidR="00A81188" w:rsidRPr="006409FA" w:rsidDel="003E5F24">
          <w:delText>. This</w:delText>
        </w:r>
        <w:r w:rsidR="005019D3" w:rsidRPr="006409FA" w:rsidDel="003E5F24">
          <w:delText xml:space="preserve"> naïve approach</w:delText>
        </w:r>
        <w:r w:rsidR="00A81188" w:rsidRPr="006409FA" w:rsidDel="003E5F24">
          <w:delText xml:space="preserve"> led to </w:delText>
        </w:r>
        <w:r w:rsidR="00B849D2" w:rsidRPr="006409FA" w:rsidDel="003E5F24">
          <w:delText xml:space="preserve">an average of </w:delText>
        </w:r>
        <w:r w:rsidR="00A81188" w:rsidRPr="006409FA" w:rsidDel="003E5F24">
          <w:delText xml:space="preserve">247 oral ASVs per </w:delText>
        </w:r>
        <w:r w:rsidR="00B849D2" w:rsidRPr="006409FA" w:rsidDel="003E5F24">
          <w:delText xml:space="preserve">HMP fecal sample </w:delText>
        </w:r>
        <w:r w:rsidR="00A81188" w:rsidRPr="006409FA" w:rsidDel="003E5F24">
          <w:delText>and</w:delText>
        </w:r>
        <w:r w:rsidR="003D4249" w:rsidRPr="006409FA" w:rsidDel="003E5F24">
          <w:delText xml:space="preserve"> </w:delText>
        </w:r>
        <w:r w:rsidR="00086A17" w:rsidRPr="006409FA" w:rsidDel="003E5F24">
          <w:delText>the</w:delText>
        </w:r>
        <w:r w:rsidR="00B849D2" w:rsidRPr="006409FA" w:rsidDel="003E5F24">
          <w:delText>ir</w:delText>
        </w:r>
        <w:r w:rsidR="00086A17" w:rsidRPr="006409FA" w:rsidDel="003E5F24">
          <w:delText xml:space="preserve"> mean relative abundance</w:delText>
        </w:r>
        <w:r w:rsidR="00B849D2" w:rsidRPr="006409FA" w:rsidDel="003E5F24">
          <w:delText xml:space="preserve"> rises </w:delText>
        </w:r>
        <w:r w:rsidR="00405E1E" w:rsidRPr="006409FA" w:rsidDel="003E5F24">
          <w:delText>&gt;300-fold</w:delText>
        </w:r>
        <w:r w:rsidR="003D4249" w:rsidRPr="006409FA" w:rsidDel="003E5F24">
          <w:delText xml:space="preserve"> to </w:delText>
        </w:r>
        <w:r w:rsidR="00BF5F26" w:rsidRPr="006409FA" w:rsidDel="003E5F24">
          <w:delText>15.6%</w:delText>
        </w:r>
        <w:r w:rsidR="003944E7" w:rsidRPr="006409FA" w:rsidDel="003E5F24">
          <w:delText xml:space="preserve">. The severe overestimation </w:delText>
        </w:r>
        <w:r w:rsidR="00EB364B" w:rsidRPr="006409FA" w:rsidDel="003E5F24">
          <w:delText>suggest</w:delText>
        </w:r>
        <w:r w:rsidR="003944E7" w:rsidRPr="006409FA" w:rsidDel="003E5F24">
          <w:delText>s</w:delText>
        </w:r>
        <w:r w:rsidR="00636AB5" w:rsidRPr="006409FA" w:rsidDel="003E5F24">
          <w:delText xml:space="preserve"> t</w:delText>
        </w:r>
        <w:r w:rsidR="002A4CD7" w:rsidRPr="006409FA" w:rsidDel="003E5F24">
          <w:delText>hat the majority of shared ASVs</w:delText>
        </w:r>
        <w:r w:rsidR="00AC6E59" w:rsidRPr="006409FA" w:rsidDel="003E5F24">
          <w:delText xml:space="preserve"> </w:delText>
        </w:r>
        <w:r w:rsidR="00AB5F5E" w:rsidRPr="006409FA" w:rsidDel="003E5F24">
          <w:delText xml:space="preserve">are not indicators of oral-gut transmission but </w:delText>
        </w:r>
        <w:r w:rsidR="00EF3B5A" w:rsidRPr="006409FA" w:rsidDel="003E5F24">
          <w:delText>coincidences of</w:delText>
        </w:r>
        <w:r w:rsidR="00AA22A8" w:rsidRPr="006409FA" w:rsidDel="003E5F24">
          <w:delText xml:space="preserve"> </w:delText>
        </w:r>
        <w:r w:rsidR="00EF3B5A" w:rsidRPr="006409FA" w:rsidDel="003E5F24">
          <w:delText>c</w:delText>
        </w:r>
        <w:r w:rsidR="002A4CD7" w:rsidRPr="006409FA" w:rsidDel="003E5F24">
          <w:delText>losely related bacteria occupy</w:delText>
        </w:r>
        <w:r w:rsidR="00EF3B5A" w:rsidRPr="006409FA" w:rsidDel="003E5F24">
          <w:delText xml:space="preserve">ing </w:delText>
        </w:r>
        <w:r w:rsidR="002A4CD7" w:rsidRPr="006409FA" w:rsidDel="003E5F24">
          <w:delText>both niches</w:delText>
        </w:r>
        <w:r w:rsidR="00A81188" w:rsidRPr="006409FA" w:rsidDel="003E5F24">
          <w:delText>.</w:delText>
        </w:r>
        <w:commentRangeEnd w:id="464"/>
        <w:r w:rsidR="000F11D2" w:rsidRPr="006409FA" w:rsidDel="003E5F24">
          <w:rPr>
            <w:rStyle w:val="CommentReference"/>
            <w:sz w:val="24"/>
            <w:szCs w:val="24"/>
          </w:rPr>
          <w:commentReference w:id="464"/>
        </w:r>
      </w:del>
    </w:p>
    <w:p w14:paraId="16DE6A67" w14:textId="77777777" w:rsidR="003E5F24" w:rsidRPr="006409FA" w:rsidRDefault="003E5F24" w:rsidP="00255031">
      <w:pPr>
        <w:rPr>
          <w:ins w:id="466" w:author="Liao, Chen/Sloan Kettering Institute" w:date="2022-09-04T07:20:00Z"/>
        </w:rPr>
      </w:pPr>
    </w:p>
    <w:p w14:paraId="1294C629" w14:textId="660C6724" w:rsidR="001D5660" w:rsidRPr="006409FA" w:rsidRDefault="001D5660" w:rsidP="003E5F24">
      <w:pPr>
        <w:ind w:firstLine="720"/>
      </w:pPr>
    </w:p>
    <w:p w14:paraId="06F86903" w14:textId="6CEBD82E" w:rsidR="00C161B3" w:rsidRPr="006409FA" w:rsidRDefault="00F76C4A" w:rsidP="00255031">
      <w:pPr>
        <w:jc w:val="center"/>
      </w:pPr>
      <w:ins w:id="467" w:author="Liao, Chen/Sloan Kettering Institute" w:date="2022-09-04T09:49:00Z">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7"/>
                      <a:stretch>
                        <a:fillRect/>
                      </a:stretch>
                    </pic:blipFill>
                    <pic:spPr>
                      <a:xfrm>
                        <a:off x="0" y="0"/>
                        <a:ext cx="4282633" cy="3831830"/>
                      </a:xfrm>
                      <a:prstGeom prst="rect">
                        <a:avLst/>
                      </a:prstGeom>
                    </pic:spPr>
                  </pic:pic>
                </a:graphicData>
              </a:graphic>
            </wp:inline>
          </w:drawing>
        </w:r>
      </w:ins>
    </w:p>
    <w:p w14:paraId="163B67CD" w14:textId="364CB0BA" w:rsidR="001D5660" w:rsidRDefault="001D5660" w:rsidP="000A48DA">
      <w:pPr>
        <w:rPr>
          <w:ins w:id="468" w:author="Liao, Chen/Sloan Kettering Institute" w:date="2022-09-04T07:36:00Z"/>
        </w:rPr>
      </w:pPr>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r w:rsidRPr="006409FA">
        <w:lastRenderedPageBreak/>
        <w:t>(</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 xml:space="preserve">elative abundance </w:t>
      </w:r>
      <w:del w:id="469" w:author="Liao, Chen/Sloan Kettering Institute" w:date="2022-09-04T07:40:00Z">
        <w:r w:rsidR="000027A1" w:rsidRPr="006409FA" w:rsidDel="00D91D71">
          <w:delText xml:space="preserve">(B) </w:delText>
        </w:r>
      </w:del>
      <w:r w:rsidR="000027A1" w:rsidRPr="006409FA">
        <w:t>and prevalence</w:t>
      </w:r>
      <w:del w:id="470" w:author="Liao, Chen/Sloan Kettering Institute" w:date="2022-09-04T07:40:00Z">
        <w:r w:rsidR="000027A1" w:rsidRPr="006409FA" w:rsidDel="00D91D71">
          <w:delText xml:space="preserve"> (C)</w:delText>
        </w:r>
      </w:del>
      <w:r w:rsidR="000027A1" w:rsidRPr="006409FA">
        <w:t xml:space="preserv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ins w:id="471" w:author="Liao, Chen/Sloan Kettering Institute" w:date="2022-09-04T07:40:00Z">
        <w:r w:rsidR="00D91D71">
          <w:rPr>
            <w:b/>
            <w:bCs/>
          </w:rPr>
          <w:t>C</w:t>
        </w:r>
      </w:ins>
      <w:del w:id="472" w:author="Liao, Chen/Sloan Kettering Institute" w:date="2022-09-04T07:40:00Z">
        <w:r w:rsidR="00E9388D" w:rsidRPr="006409FA" w:rsidDel="00D91D71">
          <w:rPr>
            <w:b/>
            <w:bCs/>
          </w:rPr>
          <w:delText>D</w:delText>
        </w:r>
      </w:del>
      <w:r w:rsidR="00E9388D" w:rsidRPr="006409FA">
        <w:t>) Genus-level distribution of the 178 oral-typical ASVs</w:t>
      </w:r>
      <w:r w:rsidR="000E28BA" w:rsidRPr="006409FA">
        <w:t xml:space="preserve">. </w:t>
      </w:r>
      <w:r w:rsidR="00E9388D" w:rsidRPr="006409FA">
        <w:t>(</w:t>
      </w:r>
      <w:ins w:id="473" w:author="Liao, Chen/Sloan Kettering Institute" w:date="2022-09-04T07:40:00Z">
        <w:r w:rsidR="00D91D71">
          <w:rPr>
            <w:b/>
            <w:bCs/>
          </w:rPr>
          <w:t>D</w:t>
        </w:r>
      </w:ins>
      <w:del w:id="474" w:author="Liao, Chen/Sloan Kettering Institute" w:date="2022-09-04T07:40:00Z">
        <w:r w:rsidR="00E9388D" w:rsidRPr="006409FA" w:rsidDel="00D91D71">
          <w:rPr>
            <w:b/>
            <w:bCs/>
          </w:rPr>
          <w:delText>E</w:delText>
        </w:r>
        <w:r w:rsidR="00072420" w:rsidRPr="006409FA" w:rsidDel="00D91D71">
          <w:rPr>
            <w:b/>
            <w:bCs/>
          </w:rPr>
          <w:delText>,</w:delText>
        </w:r>
        <w:r w:rsidR="00B462EE" w:rsidRPr="006409FA" w:rsidDel="00D91D71">
          <w:rPr>
            <w:b/>
            <w:bCs/>
          </w:rPr>
          <w:delText xml:space="preserve"> </w:delText>
        </w:r>
        <w:r w:rsidR="00072420" w:rsidRPr="006409FA" w:rsidDel="00D91D71">
          <w:rPr>
            <w:b/>
            <w:bCs/>
          </w:rPr>
          <w:delText>F</w:delText>
        </w:r>
      </w:del>
      <w:r w:rsidR="00E9388D" w:rsidRPr="006409FA">
        <w:t xml:space="preserve">) </w:t>
      </w:r>
      <w:ins w:id="475" w:author="Liao, Chen/Sloan Kettering Institute" w:date="2022-09-05T20:06:00Z">
        <w:r w:rsidR="00226971">
          <w:t>Distribution of t</w:t>
        </w:r>
      </w:ins>
      <w:del w:id="476" w:author="Liao, Chen/Sloan Kettering Institute" w:date="2022-09-05T20:06:00Z">
        <w:r w:rsidR="00F1368F" w:rsidRPr="006409FA" w:rsidDel="00226971">
          <w:delText>T</w:delText>
        </w:r>
      </w:del>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w:t>
      </w:r>
      <w:del w:id="477" w:author="Liao, Chen/Sloan Kettering Institute" w:date="2022-09-04T07:41:00Z">
        <w:r w:rsidR="00185C5F" w:rsidRPr="006409FA" w:rsidDel="00D91D71">
          <w:delText xml:space="preserve">(E) </w:delText>
        </w:r>
      </w:del>
      <w:r w:rsidR="00395102" w:rsidRPr="006409FA">
        <w:t>HMP subjects</w:t>
      </w:r>
      <w:r w:rsidR="00E77454" w:rsidRPr="006409FA">
        <w:t xml:space="preserve"> (n=280)</w:t>
      </w:r>
      <w:ins w:id="478" w:author="Liao, Chen/Sloan Kettering Institute" w:date="2022-09-04T07:42:00Z">
        <w:r w:rsidR="00D91D71">
          <w:t xml:space="preserve">. </w:t>
        </w:r>
      </w:ins>
      <w:del w:id="479" w:author="Liao, Chen/Sloan Kettering Institute" w:date="2022-09-04T07:42:00Z">
        <w:r w:rsidR="00072420" w:rsidRPr="006409FA" w:rsidDel="00D91D71">
          <w:delText xml:space="preserve"> </w:delText>
        </w:r>
        <w:r w:rsidR="00750A50" w:rsidRPr="006409FA" w:rsidDel="00D91D71">
          <w:delText>and</w:delText>
        </w:r>
        <w:r w:rsidR="00072420" w:rsidRPr="006409FA" w:rsidDel="00D91D71">
          <w:delText xml:space="preserve"> </w:delText>
        </w:r>
        <w:r w:rsidR="00185C5F" w:rsidRPr="006409FA" w:rsidDel="00D91D71">
          <w:delText xml:space="preserve">(F) </w:delText>
        </w:r>
        <w:r w:rsidR="00072420" w:rsidRPr="006409FA" w:rsidDel="00D91D71">
          <w:delText>p</w:delText>
        </w:r>
        <w:r w:rsidR="0019290D" w:rsidRPr="006409FA" w:rsidDel="00D91D71">
          <w:delText>atients with inflammatory bowel disease</w:delText>
        </w:r>
        <w:r w:rsidR="000E652C" w:rsidRPr="006409FA" w:rsidDel="00D91D71">
          <w:delText xml:space="preserve"> </w:delText>
        </w:r>
        <w:r w:rsidR="007048C7" w:rsidRPr="006409FA" w:rsidDel="00D91D71">
          <w:delText>a</w:delText>
        </w:r>
        <w:r w:rsidR="00750A50" w:rsidRPr="006409FA" w:rsidDel="00D91D71">
          <w:delText xml:space="preserve">s well as </w:delText>
        </w:r>
        <w:r w:rsidR="000E652C" w:rsidRPr="006409FA" w:rsidDel="00D91D71">
          <w:delText>their own healthy controls</w:delText>
        </w:r>
        <w:r w:rsidR="00B91C51" w:rsidRPr="006409FA" w:rsidDel="00D91D71">
          <w:delText xml:space="preserve"> (n=101)</w:delText>
        </w:r>
        <w:r w:rsidR="006704E6" w:rsidRPr="006409FA" w:rsidDel="00D91D71">
          <w:delText>.</w:delText>
        </w:r>
        <w:r w:rsidR="00072420" w:rsidRPr="006409FA" w:rsidDel="00D91D71">
          <w:delText xml:space="preserve"> </w:delText>
        </w:r>
      </w:del>
      <w:r w:rsidR="00395102" w:rsidRPr="006409FA">
        <w:t xml:space="preserve">Each circle represents a </w:t>
      </w:r>
      <w:r w:rsidR="00D43E40" w:rsidRPr="006409FA">
        <w:t xml:space="preserve">fecal </w:t>
      </w:r>
      <w:r w:rsidR="00395102" w:rsidRPr="006409FA">
        <w:t>sample</w:t>
      </w:r>
      <w:del w:id="480" w:author="Liao, Chen/Sloan Kettering Institute" w:date="2022-09-05T20:06:00Z">
        <w:r w:rsidR="00072420" w:rsidRPr="006409FA" w:rsidDel="00226971">
          <w:delText>.</w:delText>
        </w:r>
        <w:r w:rsidR="00AB12C0" w:rsidRPr="006409FA" w:rsidDel="00226971">
          <w:delText xml:space="preserve"> </w:delText>
        </w:r>
      </w:del>
      <w:ins w:id="481" w:author="Liao, Chen/Sloan Kettering Institute" w:date="2022-09-04T07:42:00Z">
        <w:r w:rsidR="00D91D71">
          <w:t>.</w:t>
        </w:r>
      </w:ins>
      <w:del w:id="482" w:author="Liao, Chen/Sloan Kettering Institute" w:date="2022-09-04T07:42:00Z">
        <w:r w:rsidR="00AB12C0" w:rsidRPr="006409FA" w:rsidDel="00D91D71">
          <w:delText>HC: healthy control (n=</w:delText>
        </w:r>
        <w:r w:rsidR="00853C90" w:rsidRPr="006409FA" w:rsidDel="00D91D71">
          <w:delText>43</w:delText>
        </w:r>
        <w:r w:rsidR="00AB12C0" w:rsidRPr="006409FA" w:rsidDel="00D91D71">
          <w:delText>); CD: Crohn’s disease (n=</w:delText>
        </w:r>
        <w:r w:rsidR="00853C90" w:rsidRPr="006409FA" w:rsidDel="00D91D71">
          <w:delText>16</w:delText>
        </w:r>
        <w:r w:rsidR="00AB12C0" w:rsidRPr="006409FA" w:rsidDel="00D91D71">
          <w:delText>); UC: ulcerative colitis (n=</w:delText>
        </w:r>
        <w:r w:rsidR="00853C90" w:rsidRPr="006409FA" w:rsidDel="00D91D71">
          <w:delText>42</w:delText>
        </w:r>
        <w:r w:rsidR="00AB12C0" w:rsidRPr="006409FA" w:rsidDel="00D91D71">
          <w:delText>).</w:delText>
        </w:r>
        <w:r w:rsidR="00072420" w:rsidRPr="006409FA" w:rsidDel="00D91D71">
          <w:delText xml:space="preserve"> </w:delText>
        </w:r>
        <w:r w:rsidR="00B462EE" w:rsidRPr="006409FA" w:rsidDel="00D91D71">
          <w:delText>(</w:delText>
        </w:r>
        <w:r w:rsidR="00B462EE" w:rsidRPr="006409FA" w:rsidDel="00D91D71">
          <w:rPr>
            <w:b/>
            <w:bCs/>
          </w:rPr>
          <w:delText>G</w:delText>
        </w:r>
        <w:r w:rsidR="00B462EE" w:rsidRPr="006409FA" w:rsidDel="00D91D71">
          <w:delText>) Proportions of fecal ASVs inferred as of oral origin that can also be found in paired saliva samples. (</w:delText>
        </w:r>
        <w:r w:rsidR="00B462EE" w:rsidRPr="006409FA" w:rsidDel="00D91D71">
          <w:rPr>
            <w:b/>
            <w:bCs/>
          </w:rPr>
          <w:delText>H</w:delText>
        </w:r>
        <w:r w:rsidR="00B462EE" w:rsidRPr="006409FA" w:rsidDel="00D91D71">
          <w:delText>)</w:delText>
        </w:r>
        <w:r w:rsidR="00D43DD3" w:rsidRPr="006409FA" w:rsidDel="00D91D71">
          <w:delText xml:space="preserve"> </w:delText>
        </w:r>
        <w:r w:rsidR="00670631" w:rsidRPr="006409FA" w:rsidDel="00D91D71">
          <w:delText>Total</w:delText>
        </w:r>
        <w:r w:rsidR="00AB1410" w:rsidRPr="006409FA" w:rsidDel="00D91D71">
          <w:delText xml:space="preserve"> fractions</w:delText>
        </w:r>
        <w:r w:rsidR="00D43DD3" w:rsidRPr="006409FA" w:rsidDel="00D91D71">
          <w:delText xml:space="preserve"> </w:delText>
        </w:r>
        <w:r w:rsidR="00670631" w:rsidRPr="006409FA" w:rsidDel="00D91D71">
          <w:delText>of</w:delText>
        </w:r>
        <w:r w:rsidR="00E2003A" w:rsidRPr="006409FA" w:rsidDel="00D91D71">
          <w:delText xml:space="preserve"> inferred</w:delText>
        </w:r>
        <w:r w:rsidR="00670631" w:rsidRPr="006409FA" w:rsidDel="00D91D71">
          <w:delText xml:space="preserve"> </w:delText>
        </w:r>
        <w:r w:rsidR="00D43DD3" w:rsidRPr="006409FA" w:rsidDel="00D91D71">
          <w:delText xml:space="preserve">oral ASVs </w:delText>
        </w:r>
        <w:r w:rsidR="00E2003A" w:rsidRPr="006409FA" w:rsidDel="00D91D71">
          <w:delText xml:space="preserve">that were also </w:delText>
        </w:r>
        <w:r w:rsidR="00670631" w:rsidRPr="006409FA" w:rsidDel="00D91D71">
          <w:delText xml:space="preserve">found </w:delText>
        </w:r>
        <w:r w:rsidR="00D43DD3" w:rsidRPr="006409FA" w:rsidDel="00D91D71">
          <w:delText>in the paired saliva samples, divided by</w:delText>
        </w:r>
        <w:r w:rsidR="00670631" w:rsidRPr="006409FA" w:rsidDel="00D91D71">
          <w:delText xml:space="preserve"> </w:delText>
        </w:r>
        <w:r w:rsidR="00D43DD3" w:rsidRPr="006409FA" w:rsidDel="00D91D71">
          <w:delText xml:space="preserve">total fractions of all </w:delText>
        </w:r>
        <w:r w:rsidR="00E2003A" w:rsidRPr="006409FA" w:rsidDel="00D91D71">
          <w:delText xml:space="preserve">inferred </w:delText>
        </w:r>
        <w:r w:rsidR="00D43DD3" w:rsidRPr="006409FA" w:rsidDel="00D91D71">
          <w:delText>oral ASVs</w:delText>
        </w:r>
        <w:r w:rsidR="00E2003A" w:rsidRPr="006409FA" w:rsidDel="00D91D71">
          <w:delText xml:space="preserve"> in the feces</w:delText>
        </w:r>
        <w:r w:rsidR="00D43DD3" w:rsidRPr="006409FA" w:rsidDel="00D91D71">
          <w:delText>.</w:delText>
        </w:r>
        <w:r w:rsidR="00B462EE" w:rsidRPr="006409FA" w:rsidDel="00D91D71">
          <w:delText xml:space="preserve"> </w:delText>
        </w:r>
        <w:r w:rsidR="00053D73" w:rsidRPr="006409FA" w:rsidDel="00D91D71">
          <w:delText xml:space="preserve">Data sources: </w:delText>
        </w:r>
        <w:r w:rsidR="00A720F3" w:rsidRPr="006409FA" w:rsidDel="00D91D71">
          <w:delText>panel</w:delText>
        </w:r>
        <w:r w:rsidR="00072420" w:rsidRPr="006409FA" w:rsidDel="00D91D71">
          <w:delText>s</w:delText>
        </w:r>
        <w:r w:rsidR="00A720F3" w:rsidRPr="006409FA" w:rsidDel="00D91D71">
          <w:delText xml:space="preserve"> A-E </w:delText>
        </w:r>
        <w:r w:rsidR="00A720F3" w:rsidRPr="006409FA" w:rsidDel="00D91D71">
          <w:fldChar w:fldCharType="begin"/>
        </w:r>
        <w:r w:rsidR="002D75C3" w:rsidRPr="006409FA" w:rsidDel="00D91D71">
          <w:del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delInstrText>
        </w:r>
        <w:r w:rsidR="00A720F3" w:rsidRPr="006409FA" w:rsidDel="00D91D71">
          <w:fldChar w:fldCharType="separate"/>
        </w:r>
        <w:r w:rsidR="002D75C3" w:rsidRPr="006409FA" w:rsidDel="00D91D71">
          <w:rPr>
            <w:noProof/>
          </w:rPr>
          <w:delText>(The Human Microbiome Project Consortium, 2012)</w:delText>
        </w:r>
        <w:r w:rsidR="00A720F3" w:rsidRPr="006409FA" w:rsidDel="00D91D71">
          <w:fldChar w:fldCharType="end"/>
        </w:r>
        <w:r w:rsidR="00A720F3" w:rsidRPr="006409FA" w:rsidDel="00D91D71">
          <w:delText>; panel</w:delText>
        </w:r>
        <w:r w:rsidR="00072420" w:rsidRPr="006409FA" w:rsidDel="00D91D71">
          <w:delText>s</w:delText>
        </w:r>
        <w:r w:rsidR="00A720F3" w:rsidRPr="006409FA" w:rsidDel="00D91D71">
          <w:delText xml:space="preserve"> F</w:delText>
        </w:r>
        <w:r w:rsidR="00072420" w:rsidRPr="006409FA" w:rsidDel="00D91D71">
          <w:delText>-H</w:delText>
        </w:r>
        <w:r w:rsidR="00A720F3" w:rsidRPr="006409FA" w:rsidDel="00D91D71">
          <w:delText xml:space="preserve"> </w:delText>
        </w:r>
        <w:r w:rsidR="00A720F3" w:rsidRPr="006409FA" w:rsidDel="00D91D71">
          <w:fldChar w:fldCharType="begin"/>
        </w:r>
        <w:r w:rsidR="00D5631C" w:rsidRPr="006409FA" w:rsidDel="00D91D71">
          <w:del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delInstrText>
        </w:r>
        <w:r w:rsidR="00A720F3" w:rsidRPr="006409FA" w:rsidDel="00D91D71">
          <w:fldChar w:fldCharType="separate"/>
        </w:r>
        <w:r w:rsidR="00D5631C" w:rsidRPr="006409FA" w:rsidDel="00D91D71">
          <w:rPr>
            <w:noProof/>
          </w:rPr>
          <w:delText>(Imai</w:delText>
        </w:r>
        <w:r w:rsidR="00D5631C" w:rsidRPr="006409FA" w:rsidDel="00D91D71">
          <w:rPr>
            <w:i/>
            <w:noProof/>
          </w:rPr>
          <w:delText xml:space="preserve"> et al.</w:delText>
        </w:r>
        <w:r w:rsidR="00D5631C" w:rsidRPr="006409FA" w:rsidDel="00D91D71">
          <w:rPr>
            <w:noProof/>
          </w:rPr>
          <w:delText>, 2021)</w:delText>
        </w:r>
        <w:r w:rsidR="00A720F3" w:rsidRPr="006409FA" w:rsidDel="00D91D71">
          <w:fldChar w:fldCharType="end"/>
        </w:r>
        <w:r w:rsidR="00A720F3" w:rsidRPr="006409FA" w:rsidDel="00D91D71">
          <w:delText>.</w:delText>
        </w:r>
      </w:del>
    </w:p>
    <w:p w14:paraId="483B3004" w14:textId="77777777" w:rsidR="00C43971" w:rsidRPr="006409FA" w:rsidRDefault="00C43971" w:rsidP="000A48DA"/>
    <w:p w14:paraId="41F63BC0" w14:textId="5C8911F0" w:rsidR="008519EA" w:rsidRPr="00DB5C4A" w:rsidDel="00255031" w:rsidRDefault="00DB5C4A" w:rsidP="000A48DA">
      <w:pPr>
        <w:rPr>
          <w:del w:id="483" w:author="Liao, Chen/Sloan Kettering Institute" w:date="2022-09-04T07:23:00Z"/>
          <w:b/>
          <w:bCs/>
        </w:rPr>
      </w:pPr>
      <w:ins w:id="484" w:author="Liao, Chen/Sloan Kettering Institute" w:date="2022-09-04T08:14:00Z">
        <w:r w:rsidRPr="00DB5C4A">
          <w:rPr>
            <w:b/>
            <w:bCs/>
          </w:rPr>
          <w:t xml:space="preserve">The intestinal domination of </w:t>
        </w:r>
      </w:ins>
    </w:p>
    <w:p w14:paraId="7CC6E645" w14:textId="3CBC4F67" w:rsidR="00096C4F" w:rsidDel="001B4791" w:rsidRDefault="00096C4F" w:rsidP="00DB5C4A">
      <w:pPr>
        <w:rPr>
          <w:del w:id="485" w:author="Liao, Chen/Sloan Kettering Institute" w:date="2022-09-04T07:43:00Z"/>
        </w:rPr>
      </w:pPr>
      <w:del w:id="486" w:author="Liao, Chen/Sloan Kettering Institute" w:date="2022-09-04T08:13:00Z">
        <w:r w:rsidRPr="00DB5C4A" w:rsidDel="00DB5C4A">
          <w:rPr>
            <w:b/>
            <w:bCs/>
          </w:rPr>
          <w:delText xml:space="preserve">DNA of </w:delText>
        </w:r>
      </w:del>
      <w:r w:rsidRPr="00DB5C4A">
        <w:rPr>
          <w:b/>
          <w:bCs/>
        </w:rPr>
        <w:t xml:space="preserve">oral bacteria </w:t>
      </w:r>
      <w:del w:id="487" w:author="Liao, Chen/Sloan Kettering Institute" w:date="2022-09-04T08:14:00Z">
        <w:r w:rsidRPr="00DB5C4A" w:rsidDel="00DB5C4A">
          <w:rPr>
            <w:b/>
            <w:bCs/>
          </w:rPr>
          <w:delText xml:space="preserve">increase in relative numbers </w:delText>
        </w:r>
      </w:del>
      <w:r w:rsidRPr="00DB5C4A">
        <w:rPr>
          <w:b/>
          <w:bCs/>
        </w:rPr>
        <w:t xml:space="preserve">in </w:t>
      </w:r>
      <w:del w:id="488" w:author="Liao, Chen/Sloan Kettering Institute" w:date="2022-09-04T08:14:00Z">
        <w:r w:rsidRPr="00DB5C4A" w:rsidDel="00DB5C4A">
          <w:rPr>
            <w:b/>
            <w:bCs/>
          </w:rPr>
          <w:delText>patient feces</w:delText>
        </w:r>
      </w:del>
      <w:ins w:id="489" w:author="Liao, Chen/Sloan Kettering Institute" w:date="2022-09-04T08:15:00Z">
        <w:r w:rsidR="00313101">
          <w:rPr>
            <w:b/>
            <w:bCs/>
          </w:rPr>
          <w:t>bone marrow tra</w:t>
        </w:r>
      </w:ins>
      <w:ins w:id="490" w:author="Liao, Chen/Sloan Kettering Institute" w:date="2022-09-04T08:16:00Z">
        <w:r w:rsidR="00313101">
          <w:rPr>
            <w:b/>
            <w:bCs/>
          </w:rPr>
          <w:t>nsplant</w:t>
        </w:r>
      </w:ins>
      <w:ins w:id="491" w:author="Liao, Chen/Sloan Kettering Institute" w:date="2022-09-04T08:14:00Z">
        <w:r w:rsidR="00DB5C4A" w:rsidRPr="00DB5C4A">
          <w:rPr>
            <w:b/>
            <w:bCs/>
          </w:rPr>
          <w:t xml:space="preserve"> recipients</w:t>
        </w:r>
      </w:ins>
      <w:r w:rsidRPr="00DB5C4A">
        <w:rPr>
          <w:b/>
          <w:bCs/>
        </w:rPr>
        <w:t xml:space="preserve"> </w:t>
      </w:r>
      <w:del w:id="492" w:author="Liao, Chen/Sloan Kettering Institute" w:date="2022-09-05T20:06:00Z">
        <w:r w:rsidR="00A0274A" w:rsidRPr="00DB5C4A" w:rsidDel="0047052A">
          <w:rPr>
            <w:b/>
            <w:bCs/>
          </w:rPr>
          <w:delText>reveal</w:delText>
        </w:r>
      </w:del>
      <w:ins w:id="493" w:author="Liao, Chen/Sloan Kettering Institute" w:date="2022-09-05T20:06:00Z">
        <w:r w:rsidR="0047052A" w:rsidRPr="00DB5C4A">
          <w:rPr>
            <w:b/>
            <w:bCs/>
          </w:rPr>
          <w:t>reveal</w:t>
        </w:r>
      </w:ins>
      <w:ins w:id="494" w:author="Liao, Chen/Sloan Kettering Institute" w:date="2022-09-04T08:14:00Z">
        <w:r w:rsidR="00DB5C4A" w:rsidRPr="00DB5C4A">
          <w:rPr>
            <w:b/>
            <w:bCs/>
          </w:rPr>
          <w:t xml:space="preserve"> </w:t>
        </w:r>
      </w:ins>
      <w:ins w:id="495" w:author="Liao, Chen/Sloan Kettering Institute" w:date="2022-09-04T08:15:00Z">
        <w:r w:rsidR="00DB5C4A" w:rsidRPr="00DB5C4A">
          <w:rPr>
            <w:b/>
            <w:bCs/>
          </w:rPr>
          <w:t>gut microbiome</w:t>
        </w:r>
      </w:ins>
      <w:del w:id="496" w:author="Liao, Chen/Sloan Kettering Institute" w:date="2022-09-04T08:14:00Z">
        <w:r w:rsidR="00A0274A" w:rsidRPr="00DB5C4A" w:rsidDel="00DB5C4A">
          <w:rPr>
            <w:b/>
            <w:bCs/>
          </w:rPr>
          <w:delText>ing</w:delText>
        </w:r>
      </w:del>
      <w:r w:rsidR="00A0274A" w:rsidRPr="00DB5C4A">
        <w:rPr>
          <w:b/>
          <w:bCs/>
        </w:rPr>
        <w:t xml:space="preserve"> </w:t>
      </w:r>
      <w:r w:rsidRPr="00DB5C4A">
        <w:rPr>
          <w:b/>
          <w:bCs/>
        </w:rPr>
        <w:t>damage</w:t>
      </w:r>
      <w:del w:id="497" w:author="Liao, Chen/Sloan Kettering Institute" w:date="2022-09-04T08:15:00Z">
        <w:r w:rsidRPr="006409FA" w:rsidDel="00DB5C4A">
          <w:rPr>
            <w:b/>
          </w:rPr>
          <w:delText xml:space="preserve"> to the gut microbiome</w:delText>
        </w:r>
      </w:del>
    </w:p>
    <w:p w14:paraId="2D7227AC" w14:textId="77777777" w:rsidR="001B4791" w:rsidRPr="006409FA" w:rsidRDefault="001B4791" w:rsidP="00DB5C4A">
      <w:pPr>
        <w:rPr>
          <w:ins w:id="498" w:author="Liao, Chen/Sloan Kettering Institute" w:date="2022-09-04T07:43:00Z"/>
        </w:rPr>
      </w:pPr>
    </w:p>
    <w:p w14:paraId="246C8730" w14:textId="2D4BDB3E" w:rsidR="00C66C3C" w:rsidRPr="006409FA" w:rsidRDefault="001B4791" w:rsidP="001B4791">
      <w:ins w:id="499" w:author="Liao, Chen/Sloan Kettering Institute" w:date="2022-09-04T07:43:00Z">
        <w:r>
          <w:t xml:space="preserve">Using the </w:t>
        </w:r>
      </w:ins>
      <w:ins w:id="500" w:author="Liao, Chen/Sloan Kettering Institute" w:date="2022-09-04T08:12:00Z">
        <w:r w:rsidR="00390F20">
          <w:t>quantifi</w:t>
        </w:r>
        <w:r w:rsidR="00695B8D">
          <w:t xml:space="preserve">cation </w:t>
        </w:r>
      </w:ins>
      <w:ins w:id="501" w:author="Liao, Chen/Sloan Kettering Institute" w:date="2022-09-04T07:43:00Z">
        <w:r>
          <w:t>method developed above, w</w:t>
        </w:r>
      </w:ins>
      <w:del w:id="502" w:author="Liao, Chen/Sloan Kettering Institute" w:date="2022-09-04T07:43:00Z">
        <w:r w:rsidR="0053203B" w:rsidRPr="006409FA" w:rsidDel="001B4791">
          <w:delText>W</w:delText>
        </w:r>
      </w:del>
      <w:r w:rsidR="0053203B" w:rsidRPr="006409FA">
        <w:t xml:space="preserve">e </w:t>
      </w:r>
      <w:r w:rsidR="00E10951" w:rsidRPr="006409FA">
        <w:t>determined the relative abundances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ins w:id="503" w:author="Liao, Chen/Sloan Kettering Institute" w:date="2022-09-05T20:06:00Z">
        <w:r w:rsidR="00A54CAD">
          <w:t xml:space="preserve">cancer </w:t>
        </w:r>
      </w:ins>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ins w:id="504" w:author="Liao, Chen/Sloan Kettering Institute" w:date="2022-09-04T01:53:00Z">
        <w:r w:rsidR="00EE431D">
          <w:t>i</w:t>
        </w:r>
      </w:ins>
      <w:del w:id="505" w:author="Liao, Chen/Sloan Kettering Institute" w:date="2022-09-04T01:53:00Z">
        <w:r w:rsidR="00E10951" w:rsidRPr="006409FA" w:rsidDel="00EE431D">
          <w:delText>u</w:delText>
        </w:r>
      </w:del>
      <w:r w:rsidR="00E10951" w:rsidRPr="006409FA">
        <w:t xml:space="preserve">s </w:t>
      </w:r>
      <w:r w:rsidR="00627614" w:rsidRPr="006409FA">
        <w:t xml:space="preserve">the </w:t>
      </w:r>
      <w:r w:rsidR="00235695" w:rsidRPr="006409FA">
        <w:t>only</w:t>
      </w:r>
      <w:r w:rsidR="00627614" w:rsidRPr="006409FA">
        <w:t xml:space="preserve"> 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r w:rsidR="00401872" w:rsidRPr="006409FA">
        <w:t>Along with other related procedures (conditioning regime, antibiotic exposure</w:t>
      </w:r>
      <w:r w:rsidR="00E1203D" w:rsidRPr="006409FA">
        <w:t>, etc.</w:t>
      </w:r>
      <w:r w:rsidR="00401872" w:rsidRPr="006409FA">
        <w:t xml:space="preserve">), </w:t>
      </w:r>
      <w:proofErr w:type="spellStart"/>
      <w:r w:rsidR="00401872" w:rsidRPr="006409FA">
        <w:t>allo</w:t>
      </w:r>
      <w:proofErr w:type="spellEnd"/>
      <w:r w:rsidR="00401872" w:rsidRPr="006409FA">
        <w:t xml:space="preserve">-HCT </w:t>
      </w:r>
      <w:r w:rsidR="00087472" w:rsidRPr="006409FA">
        <w:t xml:space="preserve">disrupts </w:t>
      </w:r>
      <w:r w:rsidR="001937C4" w:rsidRPr="006409FA">
        <w:t>the gut microbiome compositions</w:t>
      </w:r>
      <w:r w:rsidR="00401872" w:rsidRPr="006409FA">
        <w:t xml:space="preserve"> of the recipients, wher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intestinal bacterial communities</w:t>
      </w:r>
      <w:r w:rsidR="00401872" w:rsidRPr="006409FA">
        <w:t xml:space="preserve"> (</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731431" w:rsidRPr="006409FA">
        <w:t>Among the 10</w:t>
      </w:r>
      <w:r w:rsidR="00797F99" w:rsidRPr="006409FA">
        <w:t>,</w:t>
      </w:r>
      <w:r w:rsidR="008E1EF5" w:rsidRPr="006409FA">
        <w:t>433</w:t>
      </w:r>
      <w:r w:rsidR="00797F99" w:rsidRPr="006409FA">
        <w:t xml:space="preserve"> </w:t>
      </w:r>
      <w:r w:rsidR="00976EBB" w:rsidRPr="006409FA">
        <w:t xml:space="preserve">samples </w:t>
      </w:r>
      <w:r w:rsidR="00C1337A" w:rsidRPr="006409FA">
        <w:t>from 1,276 patients</w:t>
      </w:r>
      <w:r w:rsidR="00731431" w:rsidRPr="006409FA">
        <w:t xml:space="preserve">, </w:t>
      </w:r>
      <w:r w:rsidR="002C7CF9" w:rsidRPr="006409FA">
        <w:t>901</w:t>
      </w:r>
      <w:r w:rsidR="00401872" w:rsidRPr="006409FA">
        <w:t xml:space="preserve"> were </w:t>
      </w:r>
      <w:r w:rsidR="002C7CF9" w:rsidRPr="006409FA">
        <w:t>dominated by at least on</w:t>
      </w:r>
      <w:r w:rsidR="002A7FB4" w:rsidRPr="006409FA">
        <w:t xml:space="preserve">e </w:t>
      </w:r>
      <w:r w:rsidR="00401872" w:rsidRPr="006409FA">
        <w:t xml:space="preserve">oral ASV </w:t>
      </w:r>
      <w:r w:rsidR="002C7CF9" w:rsidRPr="006409FA">
        <w:t xml:space="preserve">and </w:t>
      </w:r>
      <w:r w:rsidR="005B0CC6" w:rsidRPr="006409FA">
        <w:t>the</w:t>
      </w:r>
      <w:r w:rsidR="0085066D" w:rsidRPr="006409FA">
        <w:t xml:space="preserve"> leading genera of thes</w:t>
      </w:r>
      <w:r w:rsidR="005B0CC6" w:rsidRPr="006409FA">
        <w:t xml:space="preserve">e ASVs </w:t>
      </w:r>
      <w:r w:rsidR="0085066D" w:rsidRPr="006409FA">
        <w:t>are</w:t>
      </w:r>
      <w:r w:rsidR="00862A7E" w:rsidRPr="006409FA">
        <w:t xml:space="preserve"> </w:t>
      </w:r>
      <w:r w:rsidR="00862A7E" w:rsidRPr="006409FA">
        <w:rPr>
          <w:i/>
        </w:rPr>
        <w:t>Streptococcus</w:t>
      </w:r>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of</w:t>
      </w:r>
      <w:r w:rsidR="003A18C4" w:rsidRPr="006409FA">
        <w:rPr>
          <w:bCs/>
        </w:rPr>
        <w:t xml:space="preserve"> a subset of</w:t>
      </w:r>
      <w:r w:rsidR="002F36D5" w:rsidRPr="006409FA">
        <w:rPr>
          <w:bCs/>
        </w:rPr>
        <w:t xml:space="preserve"> 3,</w:t>
      </w:r>
      <w:r w:rsidR="003A18C4" w:rsidRPr="006409FA">
        <w:rPr>
          <w:bCs/>
        </w:rPr>
        <w:t>126</w:t>
      </w:r>
      <w:r w:rsidR="002F36D5" w:rsidRPr="006409FA">
        <w:rPr>
          <w:bCs/>
        </w:rPr>
        <w:t xml:space="preserve"> samples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have lower </w:t>
      </w:r>
      <w:r w:rsidR="008D6001" w:rsidRPr="006409FA">
        <w:rPr>
          <w:bCs/>
        </w:rPr>
        <w:t>bacterial biomas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e confirmed that t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190A5F" w:rsidRPr="006409FA">
        <w:rPr>
          <w:bCs/>
        </w:rPr>
        <w:t>are not correlated with sequencing depths (</w:t>
      </w:r>
      <w:r w:rsidR="00190A5F" w:rsidRPr="006409FA">
        <w:rPr>
          <w:bCs/>
          <w:highlight w:val="yellow"/>
        </w:rPr>
        <w:t>Fig. S</w:t>
      </w:r>
      <w:ins w:id="506" w:author="Liao, Chen/Sloan Kettering Institute" w:date="2022-09-05T20:10:00Z">
        <w:r w:rsidR="009800A7">
          <w:rPr>
            <w:bCs/>
            <w:highlight w:val="yellow"/>
          </w:rPr>
          <w:t>5</w:t>
        </w:r>
      </w:ins>
      <w:del w:id="507" w:author="Liao, Chen/Sloan Kettering Institute" w:date="2022-09-05T20:10:00Z">
        <w:r w:rsidR="007C0F04" w:rsidRPr="006409FA" w:rsidDel="009800A7">
          <w:rPr>
            <w:bCs/>
            <w:highlight w:val="yellow"/>
          </w:rPr>
          <w:delText>6</w:delText>
        </w:r>
      </w:del>
      <w:r w:rsidR="00190A5F" w:rsidRPr="006409FA">
        <w:rPr>
          <w:bCs/>
        </w:rPr>
        <w:t>).</w:t>
      </w:r>
    </w:p>
    <w:p w14:paraId="05D5D99B" w14:textId="687081FE" w:rsidR="00122E13" w:rsidRPr="006409FA" w:rsidRDefault="003F2DE8" w:rsidP="000D3519">
      <w:pPr>
        <w:ind w:firstLine="720"/>
      </w:pPr>
      <w:r w:rsidRPr="006409FA">
        <w:t xml:space="preserve">To further test </w:t>
      </w:r>
      <w:r w:rsidR="00285902" w:rsidRPr="006409FA">
        <w:t>whether</w:t>
      </w:r>
      <w:r w:rsidRPr="006409FA">
        <w:t xml:space="preserve"> the bacteria were indeed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combinations of oral</w:t>
      </w:r>
      <w:r w:rsidR="00627614" w:rsidRPr="006409FA">
        <w:t xml:space="preserve"> ASVs that were </w:t>
      </w:r>
      <w:r w:rsidR="00D24EE2" w:rsidRPr="006409FA">
        <w:t>simultaneously</w:t>
      </w:r>
      <w:r w:rsidR="00FF165F" w:rsidRPr="006409FA">
        <w:t xml:space="preserve"> </w:t>
      </w:r>
      <w:r w:rsidR="00627614" w:rsidRPr="006409FA">
        <w:t xml:space="preserve">present in the feces more than expected by chance. The co-occurring </w:t>
      </w:r>
      <w:r w:rsidR="00B57726" w:rsidRPr="006409FA">
        <w:t xml:space="preserve">oral </w:t>
      </w:r>
      <w:r w:rsidR="00627614" w:rsidRPr="006409FA">
        <w:t xml:space="preserve">ASVs, if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ASV groups of size from 2 to 5</w:t>
      </w:r>
      <w:r w:rsidR="00E82C32" w:rsidRPr="006409FA">
        <w:t xml:space="preserve">, among which </w:t>
      </w:r>
      <w:r w:rsidR="00627614" w:rsidRPr="006409FA">
        <w:t xml:space="preserve">55 contain </w:t>
      </w:r>
      <w:r w:rsidR="00627614" w:rsidRPr="006409FA">
        <w:rPr>
          <w:i/>
          <w:iCs/>
        </w:rPr>
        <w:t>Streptococcus</w:t>
      </w:r>
      <w:r w:rsidR="00627614" w:rsidRPr="006409FA">
        <w:t xml:space="preserve"> ASV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of </w:t>
      </w:r>
      <w:r w:rsidR="00627614" w:rsidRPr="006409FA">
        <w:t xml:space="preserve">the </w:t>
      </w:r>
      <w:r w:rsidR="00627614" w:rsidRPr="006409FA">
        <w:rPr>
          <w:i/>
          <w:iCs/>
        </w:rPr>
        <w:t>Streptococcus</w:t>
      </w:r>
      <w:r w:rsidR="00627614" w:rsidRPr="006409FA">
        <w:t xml:space="preserve"> ASV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ha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ins w:id="508" w:author="Liao, Chen/Sloan Kettering Institute" w:date="2022-09-05T18:05:00Z">
        <w:r w:rsidR="00E30586">
          <w:t xml:space="preserve"> (MAGs)</w:t>
        </w:r>
      </w:ins>
      <w:r w:rsidR="00BA6F3B" w:rsidRPr="006409FA">
        <w:t xml:space="preserve"> of </w:t>
      </w:r>
      <w:r w:rsidR="00BA6F3B" w:rsidRPr="006409FA">
        <w:rPr>
          <w:i/>
          <w:iCs/>
        </w:rPr>
        <w:t>Streptococcus spp.</w:t>
      </w:r>
      <w:r w:rsidR="00A456AA" w:rsidRPr="006409FA">
        <w:t>, among which</w:t>
      </w:r>
      <w:r w:rsidR="00641065" w:rsidRPr="006409FA">
        <w:t xml:space="preserve"> </w:t>
      </w:r>
      <w:ins w:id="509" w:author="Liao, Chen/Sloan Kettering Institute" w:date="2022-09-05T18:04:00Z">
        <w:r w:rsidR="00E30586">
          <w:t>4 contains ASV_8. All four MAG</w:t>
        </w:r>
      </w:ins>
      <w:ins w:id="510" w:author="Liao, Chen/Sloan Kettering Institute" w:date="2022-09-05T18:05:00Z">
        <w:r w:rsidR="00E30586">
          <w:t>s</w:t>
        </w:r>
      </w:ins>
      <w:del w:id="511" w:author="Liao, Chen/Sloan Kettering Institute" w:date="2022-09-05T18:05:00Z">
        <w:r w:rsidR="0080243A" w:rsidRPr="006409FA" w:rsidDel="00E30586">
          <w:delText>15</w:delText>
        </w:r>
      </w:del>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ins w:id="512" w:author="Liao, Chen/Sloan Kettering Institute" w:date="2022-09-05T20:14:00Z">
        <w:r w:rsidR="00497EFD">
          <w:t xml:space="preserve"> </w:t>
        </w:r>
      </w:ins>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 xml:space="preserve">. To </w:t>
      </w:r>
      <w:r w:rsidR="00122E13" w:rsidRPr="006409FA">
        <w:t>assess the viability of t</w:t>
      </w:r>
      <w:del w:id="513" w:author="Liao, Chen/Sloan Kettering Institute" w:date="2022-09-05T18:05:00Z">
        <w:r w:rsidR="00122E13" w:rsidRPr="006409FA" w:rsidDel="00E30586">
          <w:delText xml:space="preserve">he </w:delText>
        </w:r>
        <w:r w:rsidR="00122E13" w:rsidRPr="006409FA" w:rsidDel="00E30586">
          <w:rPr>
            <w:i/>
            <w:iCs/>
          </w:rPr>
          <w:delText>Streptococcus</w:delText>
        </w:r>
        <w:r w:rsidR="00122E13" w:rsidRPr="006409FA" w:rsidDel="00E30586">
          <w:delText xml:space="preserve"> </w:delText>
        </w:r>
        <w:r w:rsidR="000D3519" w:rsidRPr="006409FA" w:rsidDel="00E30586">
          <w:delText>genome</w:delText>
        </w:r>
        <w:r w:rsidR="00122E13" w:rsidRPr="006409FA" w:rsidDel="00E30586">
          <w:delText>s</w:delText>
        </w:r>
      </w:del>
      <w:ins w:id="514" w:author="Liao, Chen/Sloan Kettering Institute" w:date="2022-09-05T18:05:00Z">
        <w:r w:rsidR="00E30586">
          <w:t>hese MAGs</w:t>
        </w:r>
      </w:ins>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 xml:space="preserve">replication origin to the replication terminus </w:t>
      </w:r>
      <w:r w:rsidR="00C12ADD" w:rsidRPr="006409FA">
        <w:t>(i.e., peak-to-trough</w:t>
      </w:r>
      <w:r w:rsidR="007107F4" w:rsidRPr="006409FA">
        <w:t xml:space="preserve"> (PTR)</w:t>
      </w:r>
      <w:r w:rsidR="00C12ADD" w:rsidRPr="006409FA">
        <w:t xml:space="preserve"> ratio) </w:t>
      </w:r>
      <w:r w:rsidR="00D552A5" w:rsidRPr="006409FA">
        <w:t>to</w:t>
      </w:r>
      <w:r w:rsidR="007107F4" w:rsidRPr="006409FA">
        <w:t xml:space="preserve"> estimate</w:t>
      </w:r>
      <w:r w:rsidR="00122E13" w:rsidRPr="006409FA">
        <w:t xml:space="preserve"> </w:t>
      </w:r>
      <w:r w:rsidR="00E70B1C" w:rsidRPr="006409FA">
        <w:t>the simultaneous replication events averaged across the population</w:t>
      </w:r>
      <w:r w:rsidR="00122E13" w:rsidRPr="006409FA">
        <w:t xml:space="preserve"> (</w:t>
      </w:r>
      <w:hyperlink r:id="rId18"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is 1.</w:t>
      </w:r>
      <w:del w:id="515" w:author="Liao, Chen/Sloan Kettering Institute" w:date="2022-09-05T18:06:00Z">
        <w:r w:rsidR="00122E13" w:rsidRPr="006409FA" w:rsidDel="00E30586">
          <w:delText>5</w:delText>
        </w:r>
        <w:r w:rsidR="00C51CFC" w:rsidRPr="006409FA" w:rsidDel="00E30586">
          <w:delText>0</w:delText>
        </w:r>
        <w:r w:rsidR="00774262" w:rsidRPr="006409FA" w:rsidDel="00E30586">
          <w:delText xml:space="preserve"> </w:delText>
        </w:r>
      </w:del>
      <w:ins w:id="516" w:author="Liao, Chen/Sloan Kettering Institute" w:date="2022-09-05T18:06:00Z">
        <w:r w:rsidR="00E30586">
          <w:t>35</w:t>
        </w:r>
        <w:r w:rsidR="00E30586" w:rsidRPr="006409FA">
          <w:t xml:space="preserve"> </w:t>
        </w:r>
      </w:ins>
      <m:oMath>
        <m:r>
          <w:rPr>
            <w:rFonts w:ascii="Cambria Math" w:hAnsi="Cambria Math"/>
          </w:rPr>
          <m:t>±</m:t>
        </m:r>
      </m:oMath>
      <w:r w:rsidR="00C51CFC" w:rsidRPr="006409FA">
        <w:t xml:space="preserve"> 0.</w:t>
      </w:r>
      <w:ins w:id="517" w:author="Liao, Chen/Sloan Kettering Institute" w:date="2022-09-05T18:06:00Z">
        <w:r w:rsidR="00E30586">
          <w:t>014</w:t>
        </w:r>
      </w:ins>
      <w:del w:id="518" w:author="Liao, Chen/Sloan Kettering Institute" w:date="2022-09-05T18:06:00Z">
        <w:r w:rsidR="00C51CFC" w:rsidRPr="006409FA" w:rsidDel="00E30586">
          <w:delText>16</w:delText>
        </w:r>
      </w:del>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suggesting</w:t>
      </w:r>
      <w:r w:rsidR="00C12ADD" w:rsidRPr="006409FA">
        <w:t xml:space="preserve"> a possible mixture of </w:t>
      </w:r>
      <w:ins w:id="519" w:author="Liao, Chen/Sloan Kettering Institute" w:date="2022-09-05T18:08:00Z">
        <w:r w:rsidR="00E30586">
          <w:t>35</w:t>
        </w:r>
      </w:ins>
      <w:del w:id="520" w:author="Liao, Chen/Sloan Kettering Institute" w:date="2022-09-05T18:08:00Z">
        <w:r w:rsidR="00C12ADD" w:rsidRPr="006409FA" w:rsidDel="00E30586">
          <w:delText>50</w:delText>
        </w:r>
      </w:del>
      <w:r w:rsidR="00C12ADD" w:rsidRPr="006409FA">
        <w:t xml:space="preserve">% 2-fork and </w:t>
      </w:r>
      <w:ins w:id="521" w:author="Liao, Chen/Sloan Kettering Institute" w:date="2022-09-05T18:08:00Z">
        <w:r w:rsidR="00E30586">
          <w:t>6</w:t>
        </w:r>
      </w:ins>
      <w:r w:rsidR="00C12ADD" w:rsidRPr="006409FA">
        <w:t>5</w:t>
      </w:r>
      <w:del w:id="522" w:author="Liao, Chen/Sloan Kettering Institute" w:date="2022-09-05T18:08:00Z">
        <w:r w:rsidR="00C12ADD" w:rsidRPr="006409FA" w:rsidDel="00E30586">
          <w:delText>0</w:delText>
        </w:r>
      </w:del>
      <w:r w:rsidR="00C12ADD" w:rsidRPr="006409FA">
        <w:t>% single-fork cells</w:t>
      </w:r>
      <w:r w:rsidR="00D552A5" w:rsidRPr="006409FA">
        <w:t>.</w:t>
      </w:r>
      <w:r w:rsidR="00C51CFC" w:rsidRPr="006409FA">
        <w:t xml:space="preserve"> The PTR-based growth estimates indicated </w:t>
      </w:r>
      <w:r w:rsidR="00D552A5" w:rsidRPr="006409FA">
        <w:t>that the</w:t>
      </w:r>
      <w:del w:id="523" w:author="Liao, Chen/Sloan Kettering Institute" w:date="2022-09-05T18:08:00Z">
        <w:r w:rsidR="00C51CFC" w:rsidRPr="006409FA" w:rsidDel="00E30586">
          <w:delText>se</w:delText>
        </w:r>
      </w:del>
      <w:r w:rsidR="00C51CFC" w:rsidRPr="006409FA">
        <w:t xml:space="preserve"> </w:t>
      </w:r>
      <w:r w:rsidR="00D552A5" w:rsidRPr="006409FA">
        <w:rPr>
          <w:i/>
          <w:iCs/>
        </w:rPr>
        <w:t xml:space="preserve">Streptococcus </w:t>
      </w:r>
      <w:del w:id="524" w:author="Liao, Chen/Sloan Kettering Institute" w:date="2022-09-05T18:08:00Z">
        <w:r w:rsidR="00C51CFC" w:rsidRPr="006409FA" w:rsidDel="00E30586">
          <w:delText xml:space="preserve">genomes </w:delText>
        </w:r>
      </w:del>
      <w:ins w:id="525" w:author="Liao, Chen/Sloan Kettering Institute" w:date="2022-09-05T18:08:00Z">
        <w:r w:rsidR="00E30586">
          <w:t>ASV_8</w:t>
        </w:r>
        <w:r w:rsidR="00E30586" w:rsidRPr="006409FA">
          <w:t xml:space="preserve"> </w:t>
        </w:r>
      </w:ins>
      <w:del w:id="526" w:author="Liao, Chen/Sloan Kettering Institute" w:date="2022-09-05T18:09:00Z">
        <w:r w:rsidR="00C51CFC" w:rsidRPr="006409FA" w:rsidDel="00E30586">
          <w:delText xml:space="preserve">generally </w:delText>
        </w:r>
      </w:del>
      <w:r w:rsidR="00740733" w:rsidRPr="006409FA">
        <w:t>ha</w:t>
      </w:r>
      <w:r w:rsidR="00755708" w:rsidRPr="006409FA">
        <w:t>d</w:t>
      </w:r>
      <w:r w:rsidR="00740733" w:rsidRPr="006409FA">
        <w:t xml:space="preserve"> s</w:t>
      </w:r>
      <w:r w:rsidR="00C51CFC" w:rsidRPr="006409FA">
        <w:t>low</w:t>
      </w:r>
      <w:r w:rsidR="00740733" w:rsidRPr="006409FA">
        <w:t xml:space="preserve"> </w:t>
      </w:r>
      <w:del w:id="527" w:author="Liao, Chen/Sloan Kettering Institute" w:date="2022-09-05T18:09:00Z">
        <w:r w:rsidR="00740733" w:rsidRPr="006409FA" w:rsidDel="00E30586">
          <w:delText>to intermediate</w:delText>
        </w:r>
        <w:r w:rsidR="00C51CFC" w:rsidRPr="006409FA" w:rsidDel="00E30586">
          <w:delText xml:space="preserve"> </w:delText>
        </w:r>
      </w:del>
      <w:r w:rsidR="00740733" w:rsidRPr="006409FA">
        <w:t>growth at the time of sampling.</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1526BFBF" w:rsidR="00BA10F3" w:rsidRPr="006409FA" w:rsidRDefault="002871E0" w:rsidP="0070343A">
      <w:r w:rsidRPr="006409FA">
        <w:t xml:space="preserve">The </w:t>
      </w:r>
      <w:proofErr w:type="spellStart"/>
      <w:r w:rsidRPr="006409FA">
        <w:t>allo</w:t>
      </w:r>
      <w:proofErr w:type="spellEnd"/>
      <w:r w:rsidRPr="006409FA">
        <w:t xml:space="preserve">-HCT recipients require antibiotics to prophylactically minimize the risk of developing infections before immune system reconstitution and/or to treat infections when they develop </w:t>
      </w:r>
      <w:r w:rsidRPr="006409FA">
        <w:fldChar w:fldCharType="begin"/>
      </w:r>
      <w:r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Pr="006409FA">
        <w:fldChar w:fldCharType="separate"/>
      </w:r>
      <w:r w:rsidRPr="006409FA">
        <w:rPr>
          <w:noProof/>
        </w:rPr>
        <w:t>(Shono and van den Brink, 2018)</w:t>
      </w:r>
      <w:r w:rsidRPr="006409FA">
        <w:fldChar w:fldCharType="end"/>
      </w:r>
      <w:r w:rsidRPr="006409FA">
        <w:t>.</w:t>
      </w:r>
      <w:r w:rsidR="006E60E6" w:rsidRPr="006409FA">
        <w:t xml:space="preserve"> For the cohort we used, the </w:t>
      </w:r>
      <w:proofErr w:type="spellStart"/>
      <w:r w:rsidR="00463D6C" w:rsidRPr="006409FA">
        <w:t>allo</w:t>
      </w:r>
      <w:proofErr w:type="spellEnd"/>
      <w:r w:rsidR="00463D6C" w:rsidRPr="006409FA">
        <w:t xml:space="preserve">-HCT procedure </w:t>
      </w:r>
      <w:r w:rsidR="00E03EA8" w:rsidRPr="006409FA">
        <w:t xml:space="preserve">usually </w:t>
      </w:r>
      <w:r w:rsidR="00463D6C" w:rsidRPr="006409FA">
        <w:lastRenderedPageBreak/>
        <w:t>started a</w:t>
      </w:r>
      <w:r w:rsidR="00A96D90" w:rsidRPr="006409FA">
        <w:t xml:space="preserve">ntibiotic prophylaxis within a week </w:t>
      </w:r>
      <w:r w:rsidR="00057DB2" w:rsidRPr="006409FA">
        <w:t>prior to</w:t>
      </w:r>
      <w:r w:rsidR="00A96D90" w:rsidRPr="006409FA">
        <w:t xml:space="preserve"> transplantation.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A159F6" w:rsidRPr="006409FA">
        <w:t xml:space="preserve">to the </w:t>
      </w:r>
      <w:r w:rsidR="005E52F8" w:rsidRPr="006409FA">
        <w:t>decline</w:t>
      </w:r>
      <w:r w:rsidR="00DF6E18" w:rsidRPr="006409FA">
        <w:t>d</w:t>
      </w:r>
      <w:r w:rsidR="00A159F6" w:rsidRPr="006409FA">
        <w:t xml:space="preserve"> gut</w:t>
      </w:r>
      <w:r w:rsidR="00DF6E18" w:rsidRPr="006409FA">
        <w:t xml:space="preserve"> bacterial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as</w:t>
      </w:r>
      <w:r w:rsidR="005D4BE4" w:rsidRPr="006409FA">
        <w:t xml:space="preserve"> mainly</w:t>
      </w:r>
      <w:r w:rsidR="00877F41" w:rsidRPr="006409FA">
        <w:t xml:space="preserve"> driven by the declined gut bacterial </w:t>
      </w:r>
      <w:r w:rsidR="00682C7F" w:rsidRPr="006409FA">
        <w:t>load</w:t>
      </w:r>
      <w:r w:rsidR="001B6FBB" w:rsidRPr="006409FA">
        <w:t>. Th</w:t>
      </w:r>
      <w:r w:rsidR="000F6B13" w:rsidRPr="006409FA">
        <w:t>is</w:t>
      </w:r>
      <w:r w:rsidR="00736AC5" w:rsidRPr="006409FA">
        <w:t xml:space="preserve">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proportion</w:t>
      </w:r>
      <w:r w:rsidR="003A1181" w:rsidRPr="006409FA">
        <w:t>s</w:t>
      </w:r>
      <w:r w:rsidR="00A159F6"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oral bacteria is </w:t>
      </w:r>
      <w:r w:rsidR="008438BD" w:rsidRPr="006409FA">
        <w:t xml:space="preserve">in </w:t>
      </w:r>
      <w:r w:rsidR="00617E1B" w:rsidRPr="006409FA">
        <w:t xml:space="preserve">direct </w:t>
      </w:r>
      <w:r w:rsidR="008438BD" w:rsidRPr="006409FA">
        <w:t xml:space="preserve">contrast to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hose relative abundance</w:t>
      </w:r>
      <w:r w:rsidR="00C10562" w:rsidRPr="006409FA">
        <w:t>s in the gut</w:t>
      </w:r>
      <w:r w:rsidR="008438BD" w:rsidRPr="006409FA">
        <w:t xml:space="preserve"> i</w:t>
      </w:r>
      <w:r w:rsidR="00617E1B" w:rsidRPr="006409FA">
        <w:t xml:space="preserve">nforms </w:t>
      </w:r>
      <w:r w:rsidR="008438BD" w:rsidRPr="006409FA">
        <w:t>their absolute quantities.</w:t>
      </w:r>
    </w:p>
    <w:p w14:paraId="7A1BFB74" w14:textId="33A53BB3" w:rsidR="0095166F" w:rsidRPr="006409FA" w:rsidDel="00DB4249" w:rsidRDefault="007D724A" w:rsidP="00DB4249">
      <w:pPr>
        <w:ind w:firstLine="720"/>
        <w:rPr>
          <w:del w:id="528" w:author="Liao, Chen/Sloan Kettering Institute" w:date="2022-09-04T08:18:00Z"/>
        </w:rPr>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ins w:id="529" w:author="Liao, Chen/Sloan Kettering Institute" w:date="2022-09-05T20:17:00Z">
        <w:r w:rsidR="00295C0B">
          <w:t xml:space="preserve">in </w:t>
        </w:r>
      </w:ins>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A65B03" w:rsidRPr="006409FA">
        <w:t>—a combination of beta-lactam and beta-lactamase inhibitor—</w:t>
      </w:r>
      <w:r w:rsidR="005F43E7" w:rsidRPr="006409FA">
        <w:t>strongly</w:t>
      </w:r>
      <w:r w:rsidR="005C6B34" w:rsidRPr="006409FA">
        <w:t xml:space="preserve"> increase</w:t>
      </w:r>
      <w:r w:rsidR="00AA22B3" w:rsidRPr="006409FA">
        <w:t>d</w:t>
      </w:r>
      <w:r w:rsidR="005C6B34" w:rsidRPr="006409FA">
        <w:t xml:space="preserve"> the risk of </w:t>
      </w:r>
      <w:ins w:id="530" w:author="Liao, Chen/Sloan Kettering Institute" w:date="2022-09-05T20:18:00Z">
        <w:r w:rsidR="00D724A3">
          <w:t xml:space="preserve">intestinal </w:t>
        </w:r>
      </w:ins>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645537" w:rsidRPr="006409FA">
        <w:t>,</w:t>
      </w:r>
      <w:r w:rsidR="005F43E7" w:rsidRPr="006409FA">
        <w:t xml:space="preserve"> by observing that</w:t>
      </w:r>
      <w:r w:rsidR="00645537" w:rsidRPr="006409FA">
        <w:t xml:space="preserve"> c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have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33141C" w:rsidRPr="006409FA">
        <w:t xml:space="preserve">According to the </w:t>
      </w:r>
      <w:r w:rsidR="0033141C" w:rsidRPr="006409FA">
        <w:rPr>
          <w:i/>
          <w:iCs/>
        </w:rPr>
        <w:t xml:space="preserve">marker </w:t>
      </w:r>
      <w:r w:rsidR="0033141C" w:rsidRPr="006409FA">
        <w:t xml:space="preserve">hypothesis, </w:t>
      </w:r>
      <w:r w:rsidR="00B242C1" w:rsidRPr="006409FA">
        <w:t xml:space="preserve">the </w:t>
      </w:r>
      <w:r w:rsidR="005F43E7" w:rsidRPr="006409FA">
        <w:t>positive association</w:t>
      </w:r>
      <w:r w:rsidR="0033141C" w:rsidRPr="006409FA">
        <w:t xml:space="preserve"> </w:t>
      </w:r>
      <w:r w:rsidR="00D3018C" w:rsidRPr="006409FA">
        <w:t xml:space="preserve">of TZP </w:t>
      </w:r>
      <w:r w:rsidR="00B242C1" w:rsidRPr="006409FA">
        <w:t xml:space="preserve">reflects the strong anaerobe-killing capacity of this drug </w:t>
      </w:r>
      <w:r w:rsidR="00B242C1" w:rsidRPr="006409FA">
        <w:fldChar w:fldCharType="begin"/>
      </w:r>
      <w:r w:rsidR="00B242C1" w:rsidRPr="006409FA">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rsidRPr="006409FA">
        <w:fldChar w:fldCharType="separate"/>
      </w:r>
      <w:r w:rsidR="00B242C1" w:rsidRPr="006409FA">
        <w:rPr>
          <w:noProof/>
        </w:rPr>
        <w:t>(Morjaria et al., 2019)</w:t>
      </w:r>
      <w:r w:rsidR="00B242C1" w:rsidRPr="006409FA">
        <w:fldChar w:fldCharType="end"/>
      </w:r>
      <w:r w:rsidR="00B242C1" w:rsidRPr="006409FA">
        <w:t>.</w:t>
      </w:r>
      <w:r w:rsidR="00563743" w:rsidRPr="006409FA">
        <w:t xml:space="preserve"> Other than TZP, orally (P=0.049) but not intravenous</w:t>
      </w:r>
      <w:r w:rsidR="00D3018C" w:rsidRPr="006409FA">
        <w:t xml:space="preserve">ly (P=0.58) administered </w:t>
      </w:r>
      <w:r w:rsidR="00563743" w:rsidRPr="006409FA">
        <w:t xml:space="preserve">vancomycin is associated with </w:t>
      </w:r>
      <w:r w:rsidR="00C671C0" w:rsidRPr="006409FA">
        <w:t>intestinal domination of oral bacteria</w:t>
      </w:r>
      <w:r w:rsidR="00563743" w:rsidRPr="006409FA">
        <w:t xml:space="preserve">, likely because </w:t>
      </w:r>
      <w:r w:rsidR="0085315D" w:rsidRPr="006409FA">
        <w:t xml:space="preserve">the latter </w:t>
      </w:r>
      <w:r w:rsidR="00563743" w:rsidRPr="006409FA">
        <w:t>fails to reach the</w:t>
      </w:r>
      <w:r w:rsidR="00D3018C" w:rsidRPr="006409FA">
        <w:t xml:space="preserve"> gut</w:t>
      </w:r>
      <w:r w:rsidR="00563743" w:rsidRPr="006409FA">
        <w:t>.</w:t>
      </w:r>
      <w:r w:rsidR="00772754" w:rsidRPr="006409FA">
        <w:t xml:space="preserve"> </w:t>
      </w:r>
      <w:del w:id="531" w:author="Liao, Chen/Sloan Kettering Institute" w:date="2022-09-04T08:18:00Z">
        <w:r w:rsidR="005D4BE4" w:rsidRPr="006409FA" w:rsidDel="00DB4249">
          <w:delText>Interestingly, q</w:delText>
        </w:r>
        <w:r w:rsidR="00563743" w:rsidRPr="006409FA" w:rsidDel="00DB4249">
          <w:delText xml:space="preserve">uinolones (P=6.1e-4) reduced the risk </w:delText>
        </w:r>
        <w:r w:rsidR="00F01B2A" w:rsidRPr="006409FA" w:rsidDel="00DB4249">
          <w:delText>and thus preserved the total bacterial loads.</w:delText>
        </w:r>
      </w:del>
    </w:p>
    <w:p w14:paraId="4138357B" w14:textId="5D1691FE" w:rsidR="001E6B77" w:rsidRPr="006409FA" w:rsidDel="007510F4" w:rsidRDefault="005B7242" w:rsidP="00DB4249">
      <w:pPr>
        <w:ind w:firstLine="720"/>
        <w:rPr>
          <w:del w:id="532" w:author="Liao, Chen/Sloan Kettering Institute" w:date="2022-09-04T08:41:00Z"/>
        </w:rPr>
      </w:pPr>
      <w:del w:id="533" w:author="Liao, Chen/Sloan Kettering Institute" w:date="2022-09-04T08:18:00Z">
        <w:r w:rsidRPr="006409FA" w:rsidDel="00DB4249">
          <w:delText>(##talk about quinolones</w:delText>
        </w:r>
        <w:r w:rsidR="00691EA1" w:rsidRPr="006409FA" w:rsidDel="00DB4249">
          <w:delText>; I’ve added some text based on Tobias and Thierry’s e-mails. This may need more work.</w:delText>
        </w:r>
        <w:r w:rsidRPr="006409FA" w:rsidDel="00DB4249">
          <w:delText xml:space="preserve">##). </w:delText>
        </w:r>
      </w:del>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ins w:id="534" w:author="Liao, Chen/Sloan Kettering Institute" w:date="2022-09-04T08:17:00Z">
        <w:r w:rsidR="00DB4249">
          <w:t>P=6.</w:t>
        </w:r>
      </w:ins>
      <w:ins w:id="535" w:author="Liao, Chen/Sloan Kettering Institute" w:date="2022-09-04T08:18:00Z">
        <w:r w:rsidR="00DB4249">
          <w:t xml:space="preserve">1e-4, </w:t>
        </w:r>
      </w:ins>
      <w:r w:rsidR="0061713C" w:rsidRPr="006409FA">
        <w:rPr>
          <w:highlight w:val="yellow"/>
        </w:rPr>
        <w:t>Fig. 4D</w:t>
      </w:r>
      <w:r w:rsidR="0061713C" w:rsidRPr="006409FA">
        <w:t>).</w:t>
      </w:r>
      <w:r w:rsidR="0091364D" w:rsidRPr="006409FA">
        <w:t xml:space="preserve"> Quinolones are widely used as prophylaxis </w:t>
      </w:r>
      <w:ins w:id="536" w:author="Liao, Chen/Sloan Kettering Institute" w:date="2022-09-04T08:25:00Z">
        <w:r w:rsidR="00DB4249">
          <w:t>to reduce the</w:t>
        </w:r>
      </w:ins>
      <w:ins w:id="537" w:author="Liao, Chen/Sloan Kettering Institute" w:date="2022-09-04T08:26:00Z">
        <w:r w:rsidR="00DB4249">
          <w:t xml:space="preserve"> incidences</w:t>
        </w:r>
      </w:ins>
      <w:ins w:id="538" w:author="Liao, Chen/Sloan Kettering Institute" w:date="2022-09-04T08:25:00Z">
        <w:r w:rsidR="00DB4249">
          <w:t xml:space="preserve"> of gram</w:t>
        </w:r>
      </w:ins>
      <w:ins w:id="539" w:author="Liao, Chen/Sloan Kettering Institute" w:date="2022-09-04T08:26:00Z">
        <w:r w:rsidR="00DB4249">
          <w:t>-negative bacterial infections</w:t>
        </w:r>
      </w:ins>
      <w:ins w:id="540" w:author="Liao, Chen/Sloan Kettering Institute" w:date="2022-09-04T08:28:00Z">
        <w:r w:rsidR="00DB4249">
          <w:t xml:space="preserve"> (e.g., </w:t>
        </w:r>
        <w:r w:rsidR="00DB4249" w:rsidRPr="00DB4249">
          <w:rPr>
            <w:i/>
            <w:iCs/>
          </w:rPr>
          <w:t>Pseudomonas</w:t>
        </w:r>
        <w:r w:rsidR="00DB4249">
          <w:t xml:space="preserve"> </w:t>
        </w:r>
      </w:ins>
      <w:ins w:id="541" w:author="Liao, Chen/Sloan Kettering Institute" w:date="2022-09-04T08:29:00Z">
        <w:r w:rsidR="00DB4249">
          <w:t xml:space="preserve">and </w:t>
        </w:r>
        <w:r w:rsidR="00DB4249" w:rsidRPr="00DB4249">
          <w:rPr>
            <w:i/>
            <w:iCs/>
          </w:rPr>
          <w:t>Enterobacteriaceae</w:t>
        </w:r>
        <w:r w:rsidR="00DB4249">
          <w:t>)</w:t>
        </w:r>
      </w:ins>
      <w:ins w:id="542" w:author="Liao, Chen/Sloan Kettering Institute" w:date="2022-09-04T08:26:00Z">
        <w:r w:rsidR="00DB4249">
          <w:t xml:space="preserve"> in patients with neutropenia</w:t>
        </w:r>
      </w:ins>
      <w:ins w:id="543" w:author="Liao, Chen/Sloan Kettering Institute" w:date="2022-09-04T08:28:00Z">
        <w:r w:rsidR="00DB4249">
          <w:t xml:space="preserve"> </w:t>
        </w:r>
      </w:ins>
      <w:r w:rsidR="00DB4249">
        <w:fldChar w:fldCharType="begin"/>
      </w:r>
      <w:r w:rsidR="00DB4249">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DB4249">
        <w:fldChar w:fldCharType="separate"/>
      </w:r>
      <w:r w:rsidR="00DB4249">
        <w:rPr>
          <w:noProof/>
        </w:rPr>
        <w:t>(Cometta et al., 1994)</w:t>
      </w:r>
      <w:r w:rsidR="00DB4249">
        <w:fldChar w:fldCharType="end"/>
      </w:r>
      <w:ins w:id="544" w:author="Liao, Chen/Sloan Kettering Institute" w:date="2022-09-04T08:26:00Z">
        <w:r w:rsidR="00DB4249">
          <w:t>.</w:t>
        </w:r>
      </w:ins>
      <w:ins w:id="545" w:author="Liao, Chen/Sloan Kettering Institute" w:date="2022-09-04T08:28:00Z">
        <w:r w:rsidR="00DB4249">
          <w:t xml:space="preserve"> </w:t>
        </w:r>
      </w:ins>
      <w:del w:id="546" w:author="Liao, Chen/Sloan Kettering Institute" w:date="2022-09-04T08:29:00Z">
        <w:r w:rsidR="0091364D" w:rsidRPr="006409FA" w:rsidDel="00DB4249">
          <w:delText xml:space="preserve">for patients with neutropenia, active against </w:delText>
        </w:r>
        <w:r w:rsidR="0091364D" w:rsidRPr="006409FA" w:rsidDel="00DB4249">
          <w:rPr>
            <w:i/>
            <w:iCs/>
          </w:rPr>
          <w:delText>Pseudomonas</w:delText>
        </w:r>
        <w:r w:rsidR="0091364D" w:rsidRPr="006409FA" w:rsidDel="00DB4249">
          <w:delText xml:space="preserve"> and many pathogenic Enterobactericeae</w:delText>
        </w:r>
        <w:r w:rsidR="007D0277" w:rsidRPr="006409FA" w:rsidDel="00DB4249">
          <w:delText xml:space="preserve">. </w:delText>
        </w:r>
      </w:del>
      <w:r w:rsidR="001E6B77" w:rsidRPr="006409FA">
        <w:t xml:space="preserve">One explanation for the negative association </w:t>
      </w:r>
      <w:ins w:id="547" w:author="Liao, Chen/Sloan Kettering Institute" w:date="2022-09-04T08:29:00Z">
        <w:r w:rsidR="004C7773">
          <w:t xml:space="preserve">is that </w:t>
        </w:r>
      </w:ins>
      <w:ins w:id="548" w:author="Liao, Chen/Sloan Kettering Institute" w:date="2022-09-04T08:35:00Z">
        <w:r w:rsidR="004C7773">
          <w:t xml:space="preserve">most </w:t>
        </w:r>
      </w:ins>
      <w:ins w:id="549" w:author="Liao, Chen/Sloan Kettering Institute" w:date="2022-09-04T08:33:00Z">
        <w:r w:rsidR="004C7773">
          <w:t>quinolones</w:t>
        </w:r>
      </w:ins>
      <w:ins w:id="550" w:author="Liao, Chen/Sloan Kettering Institute" w:date="2022-09-04T08:39:00Z">
        <w:r w:rsidR="000C0168">
          <w:t>, especially early</w:t>
        </w:r>
      </w:ins>
      <w:ins w:id="551" w:author="Liao, Chen/Sloan Kettering Institute" w:date="2022-09-04T08:40:00Z">
        <w:r w:rsidR="000C0168">
          <w:t xml:space="preserve"> generations </w:t>
        </w:r>
      </w:ins>
      <w:r w:rsidR="000C0168">
        <w:fldChar w:fldCharType="begin"/>
      </w:r>
      <w:r w:rsidR="000C0168">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0C0168">
        <w:fldChar w:fldCharType="separate"/>
      </w:r>
      <w:r w:rsidR="000C0168">
        <w:rPr>
          <w:noProof/>
        </w:rPr>
        <w:t>(Appelbaum, 1999)</w:t>
      </w:r>
      <w:r w:rsidR="000C0168">
        <w:fldChar w:fldCharType="end"/>
      </w:r>
      <w:ins w:id="552" w:author="Liao, Chen/Sloan Kettering Institute" w:date="2022-09-04T08:40:00Z">
        <w:r w:rsidR="000C0168">
          <w:t xml:space="preserve">, </w:t>
        </w:r>
      </w:ins>
      <w:ins w:id="553" w:author="Liao, Chen/Sloan Kettering Institute" w:date="2022-09-04T08:35:00Z">
        <w:r w:rsidR="004C7773">
          <w:t xml:space="preserve">are more effective </w:t>
        </w:r>
        <w:r w:rsidR="005526E5">
          <w:t>against</w:t>
        </w:r>
      </w:ins>
      <w:ins w:id="554" w:author="Liao, Chen/Sloan Kettering Institute" w:date="2022-09-04T08:33:00Z">
        <w:r w:rsidR="004C7773">
          <w:t xml:space="preserve"> aerobic a</w:t>
        </w:r>
      </w:ins>
      <w:ins w:id="555" w:author="Liao, Chen/Sloan Kettering Institute" w:date="2022-09-04T08:34:00Z">
        <w:r w:rsidR="004C7773">
          <w:t xml:space="preserve">nd facultative anaerobic bacteria (e.g., oral flora) </w:t>
        </w:r>
      </w:ins>
      <w:ins w:id="556" w:author="Liao, Chen/Sloan Kettering Institute" w:date="2022-09-04T08:35:00Z">
        <w:r w:rsidR="004C7773">
          <w:t>than anaerobes.</w:t>
        </w:r>
      </w:ins>
      <w:del w:id="557" w:author="Liao, Chen/Sloan Kettering Institute" w:date="2022-09-04T08:35:00Z">
        <w:r w:rsidR="001E6B77" w:rsidRPr="006409FA" w:rsidDel="004C7773">
          <w:delText>could be a direct impact on oral communities by quinolones.</w:delText>
        </w:r>
      </w:del>
    </w:p>
    <w:p w14:paraId="1EE736EB" w14:textId="246878AA" w:rsidR="0091364D" w:rsidRPr="006409FA" w:rsidDel="007510F4" w:rsidRDefault="0091364D" w:rsidP="007510F4">
      <w:pPr>
        <w:rPr>
          <w:del w:id="558" w:author="Liao, Chen/Sloan Kettering Institute" w:date="2022-09-04T08:41:00Z"/>
        </w:rPr>
      </w:pPr>
      <w:del w:id="559" w:author="Liao, Chen/Sloan Kettering Institute" w:date="2022-09-04T08:41:00Z">
        <w:r w:rsidRPr="006409FA" w:rsidDel="007510F4">
          <w:delText xml:space="preserve"> </w:delText>
        </w:r>
      </w:del>
    </w:p>
    <w:p w14:paraId="69912ACA" w14:textId="2732A852" w:rsidR="0061713C" w:rsidRPr="006409FA" w:rsidRDefault="0061713C" w:rsidP="007510F4">
      <w:pPr>
        <w:ind w:firstLine="720"/>
      </w:pPr>
    </w:p>
    <w:p w14:paraId="141EF613" w14:textId="77777777" w:rsidR="0061713C" w:rsidRPr="006409FA" w:rsidRDefault="0061713C" w:rsidP="00CF5E1E">
      <w:pPr>
        <w:ind w:firstLine="720"/>
      </w:pPr>
    </w:p>
    <w:p w14:paraId="0AEF3BDA" w14:textId="28C99869" w:rsidR="00DB54CD" w:rsidRPr="006409FA" w:rsidRDefault="00326771" w:rsidP="000A48DA">
      <w:ins w:id="560" w:author="Liao, Chen/Sloan Kettering Institute" w:date="2022-09-05T20:58:00Z">
        <w:r>
          <w:rPr>
            <w:noProof/>
          </w:rPr>
          <w:drawing>
            <wp:inline distT="0" distB="0" distL="0" distR="0" wp14:anchorId="58E8C4D7" wp14:editId="16211A4A">
              <wp:extent cx="5943600" cy="3096260"/>
              <wp:effectExtent l="0" t="0" r="0" b="254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ins>
    </w:p>
    <w:p w14:paraId="4E2E6B91" w14:textId="17936EAE" w:rsidR="00DB54CD" w:rsidRDefault="00DB54CD" w:rsidP="000A48DA">
      <w:pPr>
        <w:rPr>
          <w:ins w:id="561" w:author="Liao, Chen/Sloan Kettering Institute" w:date="2022-09-04T01:03:00Z"/>
        </w:rPr>
      </w:pPr>
      <w:r w:rsidRPr="006409FA">
        <w:rPr>
          <w:b/>
        </w:rPr>
        <w:t xml:space="preserve">Figure </w:t>
      </w:r>
      <w:r w:rsidR="00745122" w:rsidRPr="006409FA">
        <w:rPr>
          <w:b/>
        </w:rPr>
        <w:t>4</w:t>
      </w:r>
      <w:r w:rsidRPr="006409FA">
        <w:rPr>
          <w:b/>
        </w:rPr>
        <w:t xml:space="preserve">. </w:t>
      </w:r>
      <w:del w:id="562" w:author="Liao, Chen/Sloan Kettering Institute" w:date="2022-09-05T20:21:00Z">
        <w:r w:rsidR="00600245" w:rsidRPr="006409FA" w:rsidDel="00752C76">
          <w:rPr>
            <w:rFonts w:hint="eastAsia"/>
            <w:b/>
          </w:rPr>
          <w:delText>O</w:delText>
        </w:r>
        <w:r w:rsidRPr="006409FA" w:rsidDel="00752C76">
          <w:rPr>
            <w:rFonts w:hint="eastAsia"/>
            <w:b/>
          </w:rPr>
          <w:delText xml:space="preserve">ral bacteria in </w:delText>
        </w:r>
        <w:r w:rsidR="0058574F" w:rsidRPr="006409FA" w:rsidDel="00752C76">
          <w:rPr>
            <w:rFonts w:hint="eastAsia"/>
            <w:b/>
          </w:rPr>
          <w:delText xml:space="preserve">the </w:delText>
        </w:r>
        <w:r w:rsidRPr="006409FA" w:rsidDel="00752C76">
          <w:rPr>
            <w:rFonts w:hint="eastAsia"/>
            <w:b/>
          </w:rPr>
          <w:delText>feces of a</w:delText>
        </w:r>
      </w:del>
      <w:proofErr w:type="spellStart"/>
      <w:ins w:id="563" w:author="Liao, Chen/Sloan Kettering Institute" w:date="2022-09-05T20:21:00Z">
        <w:r w:rsidR="00752C76">
          <w:rPr>
            <w:b/>
          </w:rPr>
          <w:t>A</w:t>
        </w:r>
      </w:ins>
      <w:r w:rsidRPr="006409FA">
        <w:rPr>
          <w:b/>
        </w:rPr>
        <w:t>llo</w:t>
      </w:r>
      <w:proofErr w:type="spellEnd"/>
      <w:r w:rsidRPr="006409FA">
        <w:rPr>
          <w:b/>
        </w:rPr>
        <w:t>-</w:t>
      </w:r>
      <w:r w:rsidR="0058574F" w:rsidRPr="006409FA">
        <w:rPr>
          <w:b/>
        </w:rPr>
        <w:t xml:space="preserve">HCT </w:t>
      </w:r>
      <w:ins w:id="564" w:author="Liao, Chen/Sloan Kettering Institute" w:date="2022-09-05T20:21:00Z">
        <w:r w:rsidR="00752C76" w:rsidRPr="006409FA">
          <w:rPr>
            <w:b/>
          </w:rPr>
          <w:t>cause collateral damage to gut microbio</w:t>
        </w:r>
      </w:ins>
      <w:ins w:id="565" w:author="Liao, Chen/Sloan Kettering Institute" w:date="2022-09-05T20:22:00Z">
        <w:r w:rsidR="003A6E1D">
          <w:rPr>
            <w:b/>
          </w:rPr>
          <w:t>me</w:t>
        </w:r>
        <w:r w:rsidR="00752C76">
          <w:rPr>
            <w:b/>
          </w:rPr>
          <w:t xml:space="preserve"> </w:t>
        </w:r>
      </w:ins>
      <w:ins w:id="566" w:author="Liao, Chen/Sloan Kettering Institute" w:date="2022-09-05T20:21:00Z">
        <w:r w:rsidR="00752C76">
          <w:rPr>
            <w:b/>
          </w:rPr>
          <w:t xml:space="preserve">and </w:t>
        </w:r>
      </w:ins>
      <w:del w:id="567" w:author="Liao, Chen/Sloan Kettering Institute" w:date="2022-09-05T20:21:00Z">
        <w:r w:rsidR="0058574F" w:rsidRPr="006409FA" w:rsidDel="00752C76">
          <w:rPr>
            <w:b/>
          </w:rPr>
          <w:delText>recipients</w:delText>
        </w:r>
        <w:r w:rsidR="00600245" w:rsidRPr="006409FA" w:rsidDel="00752C76">
          <w:rPr>
            <w:b/>
          </w:rPr>
          <w:delText xml:space="preserve"> </w:delText>
        </w:r>
      </w:del>
      <w:r w:rsidR="00600245" w:rsidRPr="006409FA">
        <w:rPr>
          <w:b/>
        </w:rPr>
        <w:t xml:space="preserve">increase </w:t>
      </w:r>
      <w:del w:id="568" w:author="Liao, Chen/Sloan Kettering Institute" w:date="2022-09-05T20:21:00Z">
        <w:r w:rsidR="00600245" w:rsidRPr="006409FA" w:rsidDel="00752C76">
          <w:rPr>
            <w:b/>
          </w:rPr>
          <w:delText xml:space="preserve">in </w:delText>
        </w:r>
      </w:del>
      <w:r w:rsidR="00600245" w:rsidRPr="006409FA">
        <w:rPr>
          <w:b/>
        </w:rPr>
        <w:t>relative</w:t>
      </w:r>
      <w:r w:rsidR="00820996" w:rsidRPr="006409FA">
        <w:rPr>
          <w:b/>
        </w:rPr>
        <w:t>, but not absolute,</w:t>
      </w:r>
      <w:r w:rsidR="00600245" w:rsidRPr="006409FA">
        <w:rPr>
          <w:b/>
        </w:rPr>
        <w:t xml:space="preserve"> </w:t>
      </w:r>
      <w:del w:id="569" w:author="Liao, Chen/Sloan Kettering Institute" w:date="2022-09-05T20:21:00Z">
        <w:r w:rsidR="00600245" w:rsidRPr="006409FA" w:rsidDel="00752C76">
          <w:rPr>
            <w:b/>
          </w:rPr>
          <w:delText xml:space="preserve">numbers </w:delText>
        </w:r>
      </w:del>
      <w:ins w:id="570" w:author="Liao, Chen/Sloan Kettering Institute" w:date="2022-09-05T20:21:00Z">
        <w:r w:rsidR="00752C76">
          <w:rPr>
            <w:b/>
          </w:rPr>
          <w:t>abundances of oral bacteria in</w:t>
        </w:r>
      </w:ins>
      <w:ins w:id="571" w:author="Liao, Chen/Sloan Kettering Institute" w:date="2022-09-05T20:22:00Z">
        <w:r w:rsidR="00752C76">
          <w:rPr>
            <w:b/>
          </w:rPr>
          <w:t xml:space="preserve"> feces</w:t>
        </w:r>
      </w:ins>
      <w:del w:id="572" w:author="Liao, Chen/Sloan Kettering Institute" w:date="2022-09-05T20:22:00Z">
        <w:r w:rsidR="00150725" w:rsidRPr="006409FA" w:rsidDel="00752C76">
          <w:rPr>
            <w:b/>
          </w:rPr>
          <w:delText>with</w:delText>
        </w:r>
        <w:r w:rsidR="00600245" w:rsidRPr="006409FA" w:rsidDel="00752C76">
          <w:rPr>
            <w:b/>
          </w:rPr>
          <w:delText xml:space="preserve"> procedures </w:delText>
        </w:r>
        <w:r w:rsidR="00C00EA4" w:rsidRPr="006409FA" w:rsidDel="00752C76">
          <w:rPr>
            <w:b/>
          </w:rPr>
          <w:delText>that</w:delText>
        </w:r>
      </w:del>
      <w:del w:id="573" w:author="Liao, Chen/Sloan Kettering Institute" w:date="2022-09-05T20:21:00Z">
        <w:r w:rsidR="00C00EA4" w:rsidRPr="006409FA" w:rsidDel="00752C76">
          <w:rPr>
            <w:b/>
          </w:rPr>
          <w:delText xml:space="preserve"> cause</w:delText>
        </w:r>
        <w:r w:rsidR="00600245" w:rsidRPr="006409FA" w:rsidDel="00752C76">
          <w:rPr>
            <w:b/>
          </w:rPr>
          <w:delText xml:space="preserve"> collateral damage to the gut microbiota</w:delText>
        </w:r>
      </w:del>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ins w:id="574" w:author="Liao, Chen/Sloan Kettering Institute" w:date="2022-09-05T20:23:00Z">
        <w:r w:rsidR="00A01586">
          <w:t xml:space="preserve"> of</w:t>
        </w:r>
      </w:ins>
      <w:del w:id="575" w:author="Liao, Chen/Sloan Kettering Institute" w:date="2022-09-05T20:23:00Z">
        <w:r w:rsidR="005832D3" w:rsidRPr="006409FA" w:rsidDel="00A01586">
          <w:delText xml:space="preserve"> </w:delText>
        </w:r>
        <w:r w:rsidR="005832D3" w:rsidRPr="006409FA" w:rsidDel="001100BF">
          <w:delText>in</w:delText>
        </w:r>
      </w:del>
      <w:r w:rsidR="005832D3" w:rsidRPr="006409FA">
        <w:t xml:space="preserve"> </w:t>
      </w:r>
      <w:r w:rsidR="002729CA" w:rsidRPr="006409FA">
        <w:t xml:space="preserve">all 10,433 </w:t>
      </w:r>
      <w:r w:rsidR="00891185" w:rsidRPr="006409FA">
        <w:t xml:space="preserve">fecal </w:t>
      </w:r>
      <w:r w:rsidR="002729CA" w:rsidRPr="006409FA">
        <w:t xml:space="preserve">samples. The taxonomic composition (top), </w:t>
      </w:r>
      <w:del w:id="576" w:author="Liao, Chen/Sloan Kettering Institute" w:date="2022-09-05T20:23:00Z">
        <w:r w:rsidR="005F4B67" w:rsidRPr="006409FA" w:rsidDel="000C24E1">
          <w:delText>the calculated</w:delText>
        </w:r>
      </w:del>
      <w:ins w:id="577" w:author="Liao, Chen/Sloan Kettering Institute" w:date="2022-09-05T20:23:00Z">
        <w:r w:rsidR="000C24E1">
          <w:t>estimated</w:t>
        </w:r>
      </w:ins>
      <w:r w:rsidR="005F4B67" w:rsidRPr="006409FA">
        <w:t xml:space="preserve"> </w:t>
      </w:r>
      <w:r w:rsidR="00421645" w:rsidRPr="006409FA">
        <w:t>fractions of oral bacteria</w:t>
      </w:r>
      <w:ins w:id="578" w:author="Liao, Chen/Sloan Kettering Institute" w:date="2022-09-05T20:23:00Z">
        <w:r w:rsidR="000C24E1">
          <w:t xml:space="preserve"> in fece</w:t>
        </w:r>
      </w:ins>
      <w:ins w:id="579" w:author="Liao, Chen/Sloan Kettering Institute" w:date="2022-09-05T20:24:00Z">
        <w:r w:rsidR="000C24E1">
          <w:t>s</w:t>
        </w:r>
      </w:ins>
      <w:r w:rsidR="002729CA" w:rsidRPr="006409FA">
        <w:t xml:space="preserve"> (middle), and</w:t>
      </w:r>
      <w:r w:rsidR="00891185" w:rsidRPr="006409FA">
        <w:t xml:space="preserve"> </w:t>
      </w:r>
      <w:r w:rsidR="002729CA" w:rsidRPr="006409FA">
        <w:t xml:space="preserve">total bacterial loads (bottom) </w:t>
      </w:r>
      <w:ins w:id="580" w:author="Liao, Chen/Sloan Kettering Institute" w:date="2022-09-05T20:25:00Z">
        <w:r w:rsidR="00A2793D">
          <w:t xml:space="preserve">were </w:t>
        </w:r>
      </w:ins>
      <w:r w:rsidR="002729CA" w:rsidRPr="006409FA">
        <w:t xml:space="preserve">aligned </w:t>
      </w:r>
      <w:del w:id="581" w:author="Liao, Chen/Sloan Kettering Institute" w:date="2022-09-05T20:25:00Z">
        <w:r w:rsidR="005F4B67" w:rsidRPr="006409FA" w:rsidDel="00A2793D">
          <w:delText xml:space="preserve">below </w:delText>
        </w:r>
      </w:del>
      <w:ins w:id="582" w:author="Liao, Chen/Sloan Kettering Institute" w:date="2022-09-05T20:25:00Z">
        <w:r w:rsidR="00A2793D">
          <w:t xml:space="preserve">for </w:t>
        </w:r>
      </w:ins>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 xml:space="preserve">Antibiotic </w:t>
      </w:r>
      <w:r w:rsidR="00D96B0D" w:rsidRPr="006409FA">
        <w:rPr>
          <w:bCs/>
        </w:rPr>
        <w:lastRenderedPageBreak/>
        <w:t>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 and gut</w:t>
      </w:r>
      <w:r w:rsidR="00B24ECD" w:rsidRPr="006409FA">
        <w:t xml:space="preserve"> </w:t>
      </w:r>
      <w:r w:rsidR="00D95EFC" w:rsidRPr="006409FA">
        <w:t>bacteria</w:t>
      </w:r>
      <w:r w:rsidR="00F410FC" w:rsidRPr="006409FA">
        <w:t xml:space="preserve"> in </w:t>
      </w:r>
      <w:del w:id="583" w:author="Liao, Chen/Sloan Kettering Institute" w:date="2022-09-05T20:25:00Z">
        <w:r w:rsidR="00F410FC" w:rsidRPr="006409FA" w:rsidDel="003801AD">
          <w:delText xml:space="preserve">the </w:delText>
        </w:r>
      </w:del>
      <w:r w:rsidR="00F410FC" w:rsidRPr="006409FA">
        <w:t>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251069" w:rsidRPr="006409FA">
        <w:t>Bar height:</w:t>
      </w:r>
      <w:r w:rsidR="00284AD6" w:rsidRPr="006409FA">
        <w:t xml:space="preserve"> </w:t>
      </w:r>
      <w:r w:rsidR="00251069" w:rsidRPr="006409FA">
        <w:t>mean; r</w:t>
      </w:r>
      <w:r w:rsidRPr="006409FA">
        <w:t xml:space="preserve">ed </w:t>
      </w:r>
      <w:r w:rsidR="005065E9" w:rsidRPr="006409FA">
        <w:t>line: best linear fit; shading and bars: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del w:id="584" w:author="Liao, Chen/Sloan Kettering Institute" w:date="2022-09-05T20:26:00Z">
        <w:r w:rsidR="002C53D4" w:rsidRPr="006409FA" w:rsidDel="002A78D6">
          <w:delText xml:space="preserve">. </w:delText>
        </w:r>
        <w:r w:rsidR="00385669" w:rsidRPr="006409FA" w:rsidDel="002A78D6">
          <w:delText xml:space="preserve">Chi-square </w:delText>
        </w:r>
        <w:r w:rsidR="00877D80" w:rsidRPr="006409FA" w:rsidDel="002A78D6">
          <w:delText>test</w:delText>
        </w:r>
      </w:del>
      <w:r w:rsidR="00B24ECD" w:rsidRPr="006409FA">
        <w:t>.</w:t>
      </w:r>
    </w:p>
    <w:p w14:paraId="6CFB078F" w14:textId="2C09A3D8" w:rsidR="00EE15F3" w:rsidRDefault="00EE15F3" w:rsidP="000A48DA">
      <w:pPr>
        <w:rPr>
          <w:ins w:id="585" w:author="Liao, Chen/Sloan Kettering Institute" w:date="2022-09-04T01:03:00Z"/>
        </w:rPr>
      </w:pPr>
    </w:p>
    <w:p w14:paraId="08DF614D" w14:textId="6D2634F0" w:rsidR="00EE15F3" w:rsidRPr="00FB131C" w:rsidRDefault="00EE15F3" w:rsidP="000A48DA">
      <w:pPr>
        <w:rPr>
          <w:ins w:id="586" w:author="Liao, Chen/Sloan Kettering Institute" w:date="2022-09-04T01:03:00Z"/>
          <w:b/>
          <w:bCs/>
        </w:rPr>
      </w:pPr>
      <w:ins w:id="587" w:author="Liao, Chen/Sloan Kettering Institute" w:date="2022-09-04T01:03:00Z">
        <w:r w:rsidRPr="00FB131C">
          <w:rPr>
            <w:b/>
            <w:bCs/>
          </w:rPr>
          <w:t>The</w:t>
        </w:r>
      </w:ins>
      <w:ins w:id="588" w:author="Liao, Chen/Sloan Kettering Institute" w:date="2022-09-04T09:24:00Z">
        <w:r w:rsidR="00FB131C">
          <w:rPr>
            <w:b/>
            <w:bCs/>
          </w:rPr>
          <w:t xml:space="preserve"> relative abundance of</w:t>
        </w:r>
      </w:ins>
      <w:ins w:id="589" w:author="Liao, Chen/Sloan Kettering Institute" w:date="2022-09-04T01:03:00Z">
        <w:r w:rsidRPr="00FB131C">
          <w:rPr>
            <w:b/>
            <w:bCs/>
          </w:rPr>
          <w:t xml:space="preserve"> oral </w:t>
        </w:r>
      </w:ins>
      <w:ins w:id="590" w:author="Liao, Chen/Sloan Kettering Institute" w:date="2022-09-04T09:24:00Z">
        <w:r w:rsidR="00FB131C" w:rsidRPr="00FB131C">
          <w:rPr>
            <w:b/>
            <w:bCs/>
          </w:rPr>
          <w:t>bacteria</w:t>
        </w:r>
      </w:ins>
      <w:ins w:id="591" w:author="Liao, Chen/Sloan Kettering Institute" w:date="2022-09-04T09:25:00Z">
        <w:r w:rsidR="00FB131C">
          <w:rPr>
            <w:b/>
            <w:bCs/>
          </w:rPr>
          <w:t xml:space="preserve"> in </w:t>
        </w:r>
      </w:ins>
      <w:ins w:id="592" w:author="Liao, Chen/Sloan Kettering Institute" w:date="2022-09-04T09:24:00Z">
        <w:r w:rsidR="00FB131C" w:rsidRPr="00FB131C">
          <w:rPr>
            <w:b/>
            <w:bCs/>
          </w:rPr>
          <w:t>feces</w:t>
        </w:r>
      </w:ins>
      <w:ins w:id="593" w:author="Liao, Chen/Sloan Kettering Institute" w:date="2022-09-04T01:03:00Z">
        <w:r w:rsidRPr="00FB131C">
          <w:rPr>
            <w:b/>
            <w:bCs/>
          </w:rPr>
          <w:t xml:space="preserve"> is associated with host health</w:t>
        </w:r>
      </w:ins>
    </w:p>
    <w:p w14:paraId="6D5E5FBA" w14:textId="575ED27E" w:rsidR="00630ECB" w:rsidRDefault="00630ECB" w:rsidP="00630ECB">
      <w:pPr>
        <w:tabs>
          <w:tab w:val="left" w:pos="1180"/>
        </w:tabs>
        <w:kinsoku w:val="0"/>
        <w:overflowPunct w:val="0"/>
        <w:autoSpaceDE w:val="0"/>
        <w:autoSpaceDN w:val="0"/>
        <w:adjustRightInd w:val="0"/>
        <w:spacing w:before="2" w:line="275" w:lineRule="exact"/>
        <w:rPr>
          <w:ins w:id="594" w:author="Liao, Chen/Sloan Kettering Institute" w:date="2022-09-04T09:40:00Z"/>
        </w:rPr>
      </w:pPr>
      <w:ins w:id="595" w:author="Liao, Chen/Sloan Kettering Institute" w:date="2022-09-04T09:32:00Z">
        <w:r>
          <w:t>We</w:t>
        </w:r>
      </w:ins>
      <w:ins w:id="596" w:author="Liao, Chen/Sloan Kettering Institute" w:date="2022-09-04T09:29:00Z">
        <w:r>
          <w:t xml:space="preserve"> </w:t>
        </w:r>
      </w:ins>
      <w:ins w:id="597" w:author="Liao, Chen/Sloan Kettering Institute" w:date="2022-09-04T09:30:00Z">
        <w:r>
          <w:t xml:space="preserve">sought to determine whether the relative abundance of oral bacteria is </w:t>
        </w:r>
      </w:ins>
      <w:ins w:id="598" w:author="Liao, Chen/Sloan Kettering Institute" w:date="2022-09-05T14:18:00Z">
        <w:r w:rsidR="0009170C">
          <w:t>correlated</w:t>
        </w:r>
      </w:ins>
      <w:ins w:id="599" w:author="Liao, Chen/Sloan Kettering Institute" w:date="2022-09-04T09:30:00Z">
        <w:r>
          <w:t xml:space="preserve"> with </w:t>
        </w:r>
      </w:ins>
      <w:ins w:id="600" w:author="Liao, Chen/Sloan Kettering Institute" w:date="2022-09-05T14:18:00Z">
        <w:r w:rsidR="0009170C">
          <w:t xml:space="preserve">health status of </w:t>
        </w:r>
      </w:ins>
      <w:ins w:id="601" w:author="Liao, Chen/Sloan Kettering Institute" w:date="2022-09-05T14:19:00Z">
        <w:r w:rsidR="0009170C">
          <w:t xml:space="preserve">the </w:t>
        </w:r>
        <w:proofErr w:type="spellStart"/>
        <w:r w:rsidR="0009170C">
          <w:t>allo</w:t>
        </w:r>
        <w:proofErr w:type="spellEnd"/>
        <w:r w:rsidR="0009170C">
          <w:t>-HCT recipients</w:t>
        </w:r>
      </w:ins>
      <w:ins w:id="602" w:author="Liao, Chen/Sloan Kettering Institute" w:date="2022-09-04T09:32:00Z">
        <w:r>
          <w:t>.</w:t>
        </w:r>
      </w:ins>
      <w:ins w:id="603" w:author="Liao, Chen/Sloan Kettering Institute" w:date="2022-09-04T09:33:00Z">
        <w:r>
          <w:t xml:space="preserve"> </w:t>
        </w:r>
        <w:r>
          <w:t>Stool consistency—a major factor associated with microbiome composition</w:t>
        </w:r>
      </w:ins>
      <w:ins w:id="604" w:author="Liao, Chen/Sloan Kettering Institute" w:date="2022-09-05T14:22:00Z">
        <w:r w:rsidR="00D83F72">
          <w:t xml:space="preserve"> </w:t>
        </w:r>
      </w:ins>
      <w:r w:rsidR="00D83F72">
        <w:fldChar w:fldCharType="begin"/>
      </w:r>
      <w:r w:rsidR="00D83F72">
        <w:instrText xml:space="preserve"> ADDIN EN.CITE &lt;EndNote&gt;&lt;Cite&gt;&lt;Author&gt;Vandeputte&lt;/Author&gt;&lt;Year&gt;2016&lt;/Year&gt;&lt;RecNum&gt;83&lt;/RecNum&gt;&lt;DisplayText&gt;(Vandeputte et al., 2016)&lt;/DisplayText&gt;&lt;record&gt;&lt;rec-number&gt;83&lt;/rec-number&gt;&lt;foreign-keys&gt;&lt;key app="EN" db-id="eeaavdvxvv5azseddsrxz2d0vpf5v0xr9ea5" timestamp="1662402147"&gt;83&lt;/key&gt;&lt;/foreign-keys&gt;&lt;ref-type name="Journal Article"&gt;17&lt;/ref-type&gt;&lt;contributors&gt;&lt;authors&gt;&lt;author&gt;Vandeputte, Doris&lt;/author&gt;&lt;author&gt;Falony, Gwen&lt;/author&gt;&lt;author&gt;Vieira-Silva, Sara&lt;/author&gt;&lt;author&gt;Tito, Raul Y&lt;/author&gt;&lt;author&gt;Joossens, Marie&lt;/author&gt;&lt;author&gt;Raes, Jeroen&lt;/author&gt;&lt;/authors&gt;&lt;/contributors&gt;&lt;titles&gt;&lt;title&gt;Stool consistency is strongly associated with gut microbiota richness and composition, enterotypes and bacterial growth rates&lt;/title&gt;&lt;secondary-title&gt;Gut&lt;/secondary-title&gt;&lt;/titles&gt;&lt;periodical&gt;&lt;full-title&gt;Gut&lt;/full-title&gt;&lt;/periodical&gt;&lt;pages&gt;57-62&lt;/pages&gt;&lt;volume&gt;65&lt;/volume&gt;&lt;number&gt;1&lt;/number&gt;&lt;dates&gt;&lt;year&gt;2016&lt;/year&gt;&lt;/dates&gt;&lt;isbn&gt;0017-5749&lt;/isbn&gt;&lt;urls&gt;&lt;/urls&gt;&lt;/record&gt;&lt;/Cite&gt;&lt;/EndNote&gt;</w:instrText>
      </w:r>
      <w:r w:rsidR="00D83F72">
        <w:fldChar w:fldCharType="separate"/>
      </w:r>
      <w:r w:rsidR="00D83F72">
        <w:rPr>
          <w:noProof/>
        </w:rPr>
        <w:t>(Vandeputte et al., 2016)</w:t>
      </w:r>
      <w:r w:rsidR="00D83F72">
        <w:fldChar w:fldCharType="end"/>
      </w:r>
      <w:ins w:id="605" w:author="Liao, Chen/Sloan Kettering Institute" w:date="2022-09-04T09:33:00Z">
        <w:r>
          <w:t>—was looser in samples with higher relative abundance of oral bacteria (</w:t>
        </w:r>
        <w:r w:rsidRPr="0009170C">
          <w:rPr>
            <w:bCs/>
            <w:highlight w:val="yellow"/>
          </w:rPr>
          <w:t xml:space="preserve">Fig. </w:t>
        </w:r>
      </w:ins>
      <w:ins w:id="606" w:author="Liao, Chen/Sloan Kettering Institute" w:date="2022-09-05T14:20:00Z">
        <w:r w:rsidR="0009170C" w:rsidRPr="0009170C">
          <w:rPr>
            <w:bCs/>
            <w:highlight w:val="yellow"/>
          </w:rPr>
          <w:t>S7</w:t>
        </w:r>
      </w:ins>
      <w:ins w:id="607" w:author="Liao, Chen/Sloan Kettering Institute" w:date="2022-09-04T09:33:00Z">
        <w:r>
          <w:t>). This association may be partially attributed to the loss of gut bacteria: Previous work</w:t>
        </w:r>
      </w:ins>
      <w:ins w:id="608" w:author="Liao, Chen/Sloan Kettering Institute" w:date="2022-09-05T14:23:00Z">
        <w:r w:rsidR="004D2B68">
          <w:t xml:space="preserve"> </w:t>
        </w:r>
      </w:ins>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ins w:id="609" w:author="Liao, Chen/Sloan Kettering Institute" w:date="2022-09-04T09:33:00Z">
        <w:r>
          <w:t xml:space="preserve"> showed that the water content, which strongly correlates with stool consistency, is negatively associated with microbiome density</w:t>
        </w:r>
      </w:ins>
      <w:ins w:id="610" w:author="Liao, Chen/Sloan Kettering Institute" w:date="2022-09-04T09:34:00Z">
        <w:r>
          <w:t xml:space="preserve">. We further </w:t>
        </w:r>
      </w:ins>
      <w:ins w:id="611" w:author="Liao, Chen/Sloan Kettering Institute" w:date="2022-09-05T15:30:00Z">
        <w:r w:rsidR="00017093">
          <w:t xml:space="preserve">found that </w:t>
        </w:r>
      </w:ins>
      <w:ins w:id="612" w:author="Liao, Chen/Sloan Kettering Institute" w:date="2022-09-04T09:34:00Z">
        <w:r>
          <w:t xml:space="preserve">the intestinal domination </w:t>
        </w:r>
      </w:ins>
      <w:ins w:id="613" w:author="Liao, Chen/Sloan Kettering Institute" w:date="2022-09-05T15:31:00Z">
        <w:r w:rsidR="00017093">
          <w:t>by</w:t>
        </w:r>
      </w:ins>
      <w:ins w:id="614" w:author="Liao, Chen/Sloan Kettering Institute" w:date="2022-09-04T09:34:00Z">
        <w:r>
          <w:t xml:space="preserve"> any oral ASV over 30% of relative abundanc</w:t>
        </w:r>
      </w:ins>
      <w:ins w:id="615" w:author="Liao, Chen/Sloan Kettering Institute" w:date="2022-09-05T14:24:00Z">
        <w:r w:rsidR="0070097E">
          <w:t xml:space="preserve">e </w:t>
        </w:r>
      </w:ins>
      <w:ins w:id="616" w:author="Liao, Chen/Sloan Kettering Institute" w:date="2022-09-05T15:30:00Z">
        <w:r w:rsidR="00017093">
          <w:t xml:space="preserve">reduced the risk of </w:t>
        </w:r>
      </w:ins>
      <w:ins w:id="617" w:author="Liao, Chen/Sloan Kettering Institute" w:date="2022-09-04T09:35:00Z">
        <w:r>
          <w:t xml:space="preserve">intestinal domination </w:t>
        </w:r>
      </w:ins>
      <w:ins w:id="618" w:author="Liao, Chen/Sloan Kettering Institute" w:date="2022-09-05T15:31:00Z">
        <w:r w:rsidR="00017093">
          <w:t xml:space="preserve">by </w:t>
        </w:r>
        <w:r w:rsidR="00017093" w:rsidRPr="00017093">
          <w:rPr>
            <w:i/>
            <w:iCs/>
          </w:rPr>
          <w:t>Enterococcus</w:t>
        </w:r>
        <w:r w:rsidR="00017093">
          <w:t xml:space="preserve">, but not </w:t>
        </w:r>
        <w:proofErr w:type="spellStart"/>
        <w:r w:rsidR="00017093" w:rsidRPr="0070097E">
          <w:rPr>
            <w:i/>
            <w:iCs/>
          </w:rPr>
          <w:t>Enterocobacteriaceae</w:t>
        </w:r>
        <w:proofErr w:type="spellEnd"/>
        <w:r w:rsidR="00017093">
          <w:t xml:space="preserve"> </w:t>
        </w:r>
        <w:r w:rsidR="00017093">
          <w:t>or</w:t>
        </w:r>
        <w:r w:rsidR="00017093">
          <w:t xml:space="preserve"> Proteobacteria</w:t>
        </w:r>
      </w:ins>
      <w:ins w:id="619" w:author="Liao, Chen/Sloan Kettering Institute" w:date="2022-09-05T15:33:00Z">
        <w:r w:rsidR="00D112E2">
          <w:t xml:space="preserve"> </w:t>
        </w:r>
      </w:ins>
      <w:ins w:id="620" w:author="Liao, Chen/Sloan Kettering Institute" w:date="2022-09-05T14:58:00Z">
        <w:r w:rsidR="00264973">
          <w:t>(</w:t>
        </w:r>
        <w:r w:rsidR="00264973" w:rsidRPr="006E7FCD">
          <w:rPr>
            <w:highlight w:val="yellow"/>
          </w:rPr>
          <w:t>Table S5</w:t>
        </w:r>
        <w:r w:rsidR="00264973">
          <w:t>)</w:t>
        </w:r>
      </w:ins>
      <w:ins w:id="621" w:author="Liao, Chen/Sloan Kettering Institute" w:date="2022-09-04T09:40:00Z">
        <w:r w:rsidR="00A23C9F">
          <w:t>.</w:t>
        </w:r>
      </w:ins>
    </w:p>
    <w:p w14:paraId="1EA3FF22" w14:textId="522F045B" w:rsidR="00A23C9F" w:rsidRDefault="00A23C9F" w:rsidP="00630ECB">
      <w:pPr>
        <w:tabs>
          <w:tab w:val="left" w:pos="1180"/>
        </w:tabs>
        <w:kinsoku w:val="0"/>
        <w:overflowPunct w:val="0"/>
        <w:autoSpaceDE w:val="0"/>
        <w:autoSpaceDN w:val="0"/>
        <w:adjustRightInd w:val="0"/>
        <w:spacing w:before="2" w:line="275" w:lineRule="exact"/>
        <w:rPr>
          <w:ins w:id="622" w:author="Liao, Chen/Sloan Kettering Institute" w:date="2022-09-04T09:40:00Z"/>
        </w:rPr>
      </w:pPr>
    </w:p>
    <w:p w14:paraId="3CCD2E44" w14:textId="060FC3E1" w:rsidR="00EE15F3" w:rsidRPr="006409FA" w:rsidRDefault="004C6ABE" w:rsidP="00A23C9F">
      <w:pPr>
        <w:tabs>
          <w:tab w:val="left" w:pos="1180"/>
        </w:tabs>
        <w:kinsoku w:val="0"/>
        <w:overflowPunct w:val="0"/>
        <w:autoSpaceDE w:val="0"/>
        <w:autoSpaceDN w:val="0"/>
        <w:adjustRightInd w:val="0"/>
        <w:spacing w:before="2" w:line="275" w:lineRule="exact"/>
        <w:rPr>
          <w:ins w:id="623" w:author="Liao, Chen/Sloan Kettering Institute" w:date="2022-09-04T01:03:00Z"/>
        </w:rPr>
      </w:pPr>
      <w:ins w:id="624" w:author="Liao, Chen/Sloan Kettering Institute" w:date="2022-09-05T20:28:00Z">
        <w:r>
          <w:rPr>
            <w:rFonts w:hint="eastAsia"/>
          </w:rPr>
          <w:t>Our</w:t>
        </w:r>
        <w:r>
          <w:t xml:space="preserve"> previous </w:t>
        </w:r>
      </w:ins>
      <w:ins w:id="625" w:author="Liao, Chen/Sloan Kettering Institute" w:date="2022-09-05T20:29:00Z">
        <w:r>
          <w:t>work has studied t</w:t>
        </w:r>
      </w:ins>
      <w:ins w:id="626" w:author="Liao, Chen/Sloan Kettering Institute" w:date="2022-09-05T15:34:00Z">
        <w:r w:rsidR="00D914E5">
          <w:t>he interactions between specific gut bacteria and immune cell</w:t>
        </w:r>
      </w:ins>
      <w:ins w:id="627" w:author="Liao, Chen/Sloan Kettering Institute" w:date="2022-09-05T20:29:00Z">
        <w:r w:rsidR="00BC6549">
          <w:t xml:space="preserve"> dynamics</w:t>
        </w:r>
        <w:r>
          <w:t xml:space="preserve"> </w:t>
        </w:r>
      </w:ins>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ins w:id="628" w:author="Liao, Chen/Sloan Kettering Institute" w:date="2022-09-05T15:34:00Z">
        <w:r w:rsidR="00D914E5">
          <w:t xml:space="preserve">. </w:t>
        </w:r>
      </w:ins>
      <w:ins w:id="629" w:author="Liao, Chen/Sloan Kettering Institute" w:date="2022-09-05T15:36:00Z">
        <w:r w:rsidR="00D914E5">
          <w:t>Using</w:t>
        </w:r>
      </w:ins>
      <w:ins w:id="630" w:author="Liao, Chen/Sloan Kettering Institute" w:date="2022-09-05T15:37:00Z">
        <w:r w:rsidR="00D914E5">
          <w:t xml:space="preserve"> </w:t>
        </w:r>
      </w:ins>
      <w:ins w:id="631" w:author="Liao, Chen/Sloan Kettering Institute" w:date="2022-09-05T15:36:00Z">
        <w:r w:rsidR="00D914E5">
          <w:t>oral bact</w:t>
        </w:r>
      </w:ins>
      <w:ins w:id="632" w:author="Liao, Chen/Sloan Kettering Institute" w:date="2022-09-05T15:37:00Z">
        <w:r w:rsidR="00D914E5">
          <w:t xml:space="preserve">eria in feces as a new </w:t>
        </w:r>
      </w:ins>
      <w:ins w:id="633" w:author="Liao, Chen/Sloan Kettering Institute" w:date="2022-09-05T20:30:00Z">
        <w:r w:rsidR="00C9025A">
          <w:t xml:space="preserve">metric to quantify </w:t>
        </w:r>
      </w:ins>
      <w:ins w:id="634" w:author="Liao, Chen/Sloan Kettering Institute" w:date="2022-09-05T15:37:00Z">
        <w:r w:rsidR="00D914E5">
          <w:t xml:space="preserve">gut </w:t>
        </w:r>
      </w:ins>
      <w:ins w:id="635" w:author="Liao, Chen/Sloan Kettering Institute" w:date="2022-09-05T15:38:00Z">
        <w:r w:rsidR="00D914E5">
          <w:t>microbiome</w:t>
        </w:r>
      </w:ins>
      <w:ins w:id="636" w:author="Liao, Chen/Sloan Kettering Institute" w:date="2022-09-05T15:37:00Z">
        <w:r w:rsidR="00D914E5">
          <w:t xml:space="preserve"> damage, </w:t>
        </w:r>
      </w:ins>
      <w:ins w:id="637" w:author="Liao, Chen/Sloan Kettering Institute" w:date="2022-09-05T14:48:00Z">
        <w:r w:rsidR="0070097E">
          <w:t>w</w:t>
        </w:r>
      </w:ins>
      <w:ins w:id="638" w:author="Liao, Chen/Sloan Kettering Institute" w:date="2022-09-04T09:42:00Z">
        <w:r w:rsidR="00A23C9F">
          <w:t xml:space="preserve">e found that </w:t>
        </w:r>
      </w:ins>
      <w:ins w:id="639" w:author="Liao, Chen/Sloan Kettering Institute" w:date="2022-09-05T15:38:00Z">
        <w:r w:rsidR="00D914E5">
          <w:t xml:space="preserve">the </w:t>
        </w:r>
      </w:ins>
      <w:ins w:id="640" w:author="Liao, Chen/Sloan Kettering Institute" w:date="2022-09-05T20:30:00Z">
        <w:r w:rsidR="00C9025A">
          <w:t>oral bacterial fraction</w:t>
        </w:r>
      </w:ins>
      <w:ins w:id="641" w:author="Liao, Chen/Sloan Kettering Institute" w:date="2022-09-05T20:31:00Z">
        <w:r w:rsidR="00286D3C">
          <w:t>s</w:t>
        </w:r>
      </w:ins>
      <w:ins w:id="642" w:author="Liao, Chen/Sloan Kettering Institute" w:date="2022-09-05T20:30:00Z">
        <w:r w:rsidR="00C9025A">
          <w:t xml:space="preserve"> </w:t>
        </w:r>
      </w:ins>
      <w:ins w:id="643" w:author="Liao, Chen/Sloan Kettering Institute" w:date="2022-09-05T20:31:00Z">
        <w:r w:rsidR="00286D3C">
          <w:t xml:space="preserve">are </w:t>
        </w:r>
      </w:ins>
      <w:ins w:id="644" w:author="Liao, Chen/Sloan Kettering Institute" w:date="2022-09-05T14:48:00Z">
        <w:r w:rsidR="0070097E">
          <w:t>negatively</w:t>
        </w:r>
      </w:ins>
      <w:ins w:id="645" w:author="Liao, Chen/Sloan Kettering Institute" w:date="2022-09-05T20:31:00Z">
        <w:r w:rsidR="00952AD2">
          <w:t xml:space="preserve"> correlate</w:t>
        </w:r>
      </w:ins>
      <w:ins w:id="646" w:author="Liao, Chen/Sloan Kettering Institute" w:date="2022-09-05T14:48:00Z">
        <w:r w:rsidR="0070097E">
          <w:t xml:space="preserve">d with circulating white blood cell counts, </w:t>
        </w:r>
      </w:ins>
      <w:ins w:id="647" w:author="Liao, Chen/Sloan Kettering Institute" w:date="2022-09-05T14:49:00Z">
        <w:r w:rsidR="0070097E">
          <w:t>including neutrophils</w:t>
        </w:r>
      </w:ins>
      <w:ins w:id="648" w:author="Liao, Chen/Sloan Kettering Institute" w:date="2022-09-05T14:50:00Z">
        <w:r w:rsidR="0070097E">
          <w:t xml:space="preserve">, </w:t>
        </w:r>
      </w:ins>
      <w:ins w:id="649" w:author="Liao, Chen/Sloan Kettering Institute" w:date="2022-09-05T14:57:00Z">
        <w:r w:rsidR="00264973">
          <w:t>lymphocytes,</w:t>
        </w:r>
      </w:ins>
      <w:ins w:id="650" w:author="Liao, Chen/Sloan Kettering Institute" w:date="2022-09-05T14:50:00Z">
        <w:r w:rsidR="0070097E">
          <w:t xml:space="preserve"> and the total white blood cells</w:t>
        </w:r>
      </w:ins>
      <w:ins w:id="651" w:author="Liao, Chen/Sloan Kettering Institute" w:date="2022-09-05T14:58:00Z">
        <w:r w:rsidR="00264973">
          <w:t xml:space="preserve"> (</w:t>
        </w:r>
        <w:r w:rsidR="00264973" w:rsidRPr="00264973">
          <w:rPr>
            <w:highlight w:val="yellow"/>
          </w:rPr>
          <w:t>Fig. S8</w:t>
        </w:r>
        <w:r w:rsidR="00264973">
          <w:t>)</w:t>
        </w:r>
      </w:ins>
      <w:ins w:id="652" w:author="Liao, Chen/Sloan Kettering Institute" w:date="2022-09-05T14:50:00Z">
        <w:r w:rsidR="0070097E">
          <w:t xml:space="preserve">. </w:t>
        </w:r>
      </w:ins>
      <w:ins w:id="653" w:author="Liao, Chen/Sloan Kettering Institute" w:date="2022-09-05T15:39:00Z">
        <w:r w:rsidR="00D914E5">
          <w:t>W</w:t>
        </w:r>
      </w:ins>
      <w:ins w:id="654" w:author="Liao, Chen/Sloan Kettering Institute" w:date="2022-09-05T14:50:00Z">
        <w:r w:rsidR="0070097E">
          <w:t>e</w:t>
        </w:r>
      </w:ins>
      <w:ins w:id="655" w:author="Liao, Chen/Sloan Kettering Institute" w:date="2022-09-05T15:39:00Z">
        <w:r w:rsidR="00D914E5">
          <w:t xml:space="preserve"> next</w:t>
        </w:r>
      </w:ins>
      <w:ins w:id="656" w:author="Liao, Chen/Sloan Kettering Institute" w:date="2022-09-05T14:50:00Z">
        <w:r w:rsidR="0070097E">
          <w:t xml:space="preserve"> investigated whether </w:t>
        </w:r>
      </w:ins>
      <w:ins w:id="657" w:author="Liao, Chen/Sloan Kettering Institute" w:date="2022-09-05T15:39:00Z">
        <w:r w:rsidR="00D914E5">
          <w:t xml:space="preserve">the </w:t>
        </w:r>
      </w:ins>
      <w:ins w:id="658" w:author="Liao, Chen/Sloan Kettering Institute" w:date="2022-09-05T20:32:00Z">
        <w:r w:rsidR="004125E8">
          <w:t>metric</w:t>
        </w:r>
      </w:ins>
      <w:ins w:id="659" w:author="Liao, Chen/Sloan Kettering Institute" w:date="2022-09-05T15:39:00Z">
        <w:r w:rsidR="00D914E5">
          <w:t xml:space="preserve"> is</w:t>
        </w:r>
      </w:ins>
      <w:ins w:id="660" w:author="Liao, Chen/Sloan Kettering Institute" w:date="2022-09-05T14:51:00Z">
        <w:r w:rsidR="0070097E">
          <w:t xml:space="preserve"> associated with white blood cell dynamics (i</w:t>
        </w:r>
      </w:ins>
      <w:ins w:id="661" w:author="Liao, Chen/Sloan Kettering Institute" w:date="2022-09-05T15:39:00Z">
        <w:r w:rsidR="00D914E5">
          <w:t>.</w:t>
        </w:r>
      </w:ins>
      <w:ins w:id="662" w:author="Liao, Chen/Sloan Kettering Institute" w:date="2022-09-05T14:51:00Z">
        <w:r w:rsidR="0070097E">
          <w:t xml:space="preserve">e., rate of </w:t>
        </w:r>
      </w:ins>
      <w:ins w:id="663" w:author="Liao, Chen/Sloan Kettering Institute" w:date="2022-09-05T15:39:00Z">
        <w:r w:rsidR="00D914E5">
          <w:t xml:space="preserve">white blood cell count </w:t>
        </w:r>
      </w:ins>
      <w:ins w:id="664" w:author="Liao, Chen/Sloan Kettering Institute" w:date="2022-09-05T14:51:00Z">
        <w:r w:rsidR="0070097E">
          <w:t>change</w:t>
        </w:r>
      </w:ins>
      <w:ins w:id="665" w:author="Liao, Chen/Sloan Kettering Institute" w:date="2022-09-05T15:39:00Z">
        <w:r w:rsidR="00D914E5">
          <w:t>s</w:t>
        </w:r>
      </w:ins>
      <w:ins w:id="666" w:author="Liao, Chen/Sloan Kettering Institute" w:date="2022-09-05T14:51:00Z">
        <w:r w:rsidR="0070097E">
          <w:t xml:space="preserve">). By controlling the </w:t>
        </w:r>
      </w:ins>
      <w:ins w:id="667" w:author="Liao, Chen/Sloan Kettering Institute" w:date="2022-09-05T14:57:00Z">
        <w:r w:rsidR="00264973">
          <w:t>immunomodulatory</w:t>
        </w:r>
      </w:ins>
      <w:ins w:id="668" w:author="Liao, Chen/Sloan Kettering Institute" w:date="2022-09-05T14:51:00Z">
        <w:r w:rsidR="0070097E">
          <w:t xml:space="preserve"> drugs, oral bacterial fraction remains positively associated with</w:t>
        </w:r>
      </w:ins>
      <w:ins w:id="669" w:author="Liao, Chen/Sloan Kettering Institute" w:date="2022-09-05T15:40:00Z">
        <w:r w:rsidR="00D914E5">
          <w:t xml:space="preserve"> the rates of</w:t>
        </w:r>
      </w:ins>
      <w:ins w:id="670" w:author="Liao, Chen/Sloan Kettering Institute" w:date="2022-09-05T14:51:00Z">
        <w:r w:rsidR="0070097E">
          <w:t xml:space="preserve"> </w:t>
        </w:r>
      </w:ins>
      <w:ins w:id="671" w:author="Liao, Chen/Sloan Kettering Institute" w:date="2022-09-05T20:33:00Z">
        <w:r w:rsidR="004125E8">
          <w:t xml:space="preserve">total </w:t>
        </w:r>
      </w:ins>
      <w:ins w:id="672" w:author="Liao, Chen/Sloan Kettering Institute" w:date="2022-09-05T14:51:00Z">
        <w:r w:rsidR="0070097E">
          <w:t xml:space="preserve">white </w:t>
        </w:r>
      </w:ins>
      <w:ins w:id="673" w:author="Liao, Chen/Sloan Kettering Institute" w:date="2022-09-05T14:52:00Z">
        <w:r w:rsidR="0070097E">
          <w:t>blood cell</w:t>
        </w:r>
      </w:ins>
      <w:ins w:id="674" w:author="Liao, Chen/Sloan Kettering Institute" w:date="2022-09-05T15:40:00Z">
        <w:r w:rsidR="00D914E5">
          <w:t>s</w:t>
        </w:r>
      </w:ins>
      <w:ins w:id="675" w:author="Liao, Chen/Sloan Kettering Institute" w:date="2022-09-05T20:33:00Z">
        <w:r w:rsidR="004125E8">
          <w:t>, neutrophils, and monocytes</w:t>
        </w:r>
      </w:ins>
      <w:ins w:id="676" w:author="Liao, Chen/Sloan Kettering Institute" w:date="2022-09-05T15:40:00Z">
        <w:r w:rsidR="00D914E5">
          <w:t xml:space="preserve"> </w:t>
        </w:r>
      </w:ins>
      <w:ins w:id="677" w:author="Liao, Chen/Sloan Kettering Institute" w:date="2022-09-05T14:57:00Z">
        <w:r w:rsidR="00264973">
          <w:t>(</w:t>
        </w:r>
        <w:r w:rsidR="00264973" w:rsidRPr="00264973">
          <w:rPr>
            <w:highlight w:val="yellow"/>
          </w:rPr>
          <w:t>Table S6</w:t>
        </w:r>
        <w:r w:rsidR="00264973">
          <w:t>)</w:t>
        </w:r>
      </w:ins>
      <w:ins w:id="678" w:author="Liao, Chen/Sloan Kettering Institute" w:date="2022-09-05T14:53:00Z">
        <w:r w:rsidR="0070097E">
          <w:t xml:space="preserve">. Finally, we </w:t>
        </w:r>
      </w:ins>
      <w:ins w:id="679" w:author="Liao, Chen/Sloan Kettering Institute" w:date="2022-09-04T09:43:00Z">
        <w:r w:rsidR="00A23C9F">
          <w:t>reanalyz</w:t>
        </w:r>
      </w:ins>
      <w:ins w:id="680" w:author="Liao, Chen/Sloan Kettering Institute" w:date="2022-09-05T14:53:00Z">
        <w:r w:rsidR="0070097E">
          <w:t>ed</w:t>
        </w:r>
      </w:ins>
      <w:ins w:id="681" w:author="Liao, Chen/Sloan Kettering Institute" w:date="2022-09-04T09:43:00Z">
        <w:r w:rsidR="00A23C9F">
          <w:t xml:space="preserve"> a public dataset </w:t>
        </w:r>
      </w:ins>
      <w:ins w:id="682" w:author="Liao, Chen/Sloan Kettering Institute" w:date="2022-09-04T01:03:00Z">
        <w:r w:rsidR="00EE15F3" w:rsidRPr="006409FA">
          <w:t xml:space="preserve">from bone-marrow-transplanted mice that received mono-antibiotic prophylaxis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ins>
      <w:ins w:id="683" w:author="Liao, Chen/Sloan Kettering Institute" w:date="2022-09-05T14:55:00Z">
        <w:r w:rsidR="0070097E">
          <w:t xml:space="preserve"> (</w:t>
        </w:r>
        <w:r w:rsidR="0070097E" w:rsidRPr="0070097E">
          <w:rPr>
            <w:highlight w:val="yellow"/>
          </w:rPr>
          <w:t>Fig. S9A</w:t>
        </w:r>
        <w:r w:rsidR="0070097E">
          <w:t>)</w:t>
        </w:r>
      </w:ins>
      <w:ins w:id="684" w:author="Liao, Chen/Sloan Kettering Institute" w:date="2022-09-04T01:03:00Z">
        <w:r w:rsidR="00EE15F3" w:rsidRPr="006409FA">
          <w:t>.</w:t>
        </w:r>
      </w:ins>
      <w:ins w:id="685" w:author="Liao, Chen/Sloan Kettering Institute" w:date="2022-09-05T14:54:00Z">
        <w:r w:rsidR="0070097E">
          <w:t xml:space="preserve"> </w:t>
        </w:r>
      </w:ins>
      <w:ins w:id="686" w:author="Liao, Chen/Sloan Kettering Institute" w:date="2022-09-04T01:03:00Z">
        <w:r w:rsidR="00EE15F3" w:rsidRPr="006409FA">
          <w:t xml:space="preserve">In that study, </w:t>
        </w:r>
      </w:ins>
      <w:ins w:id="687" w:author="Liao, Chen/Sloan Kettering Institute" w:date="2022-09-05T15:41:00Z">
        <w:r w:rsidR="00D914E5">
          <w:t>antibiotics</w:t>
        </w:r>
      </w:ins>
      <w:ins w:id="688" w:author="Liao, Chen/Sloan Kettering Institute" w:date="2022-09-04T01:03:00Z">
        <w:r w:rsidR="00EE15F3" w:rsidRPr="006409FA">
          <w:t xml:space="preserve"> reduced gut bacterial loads (</w:t>
        </w:r>
        <w:r w:rsidR="00EE15F3" w:rsidRPr="006409FA">
          <w:rPr>
            <w:highlight w:val="yellow"/>
          </w:rPr>
          <w:t>Fig. S</w:t>
        </w:r>
      </w:ins>
      <w:ins w:id="689" w:author="Liao, Chen/Sloan Kettering Institute" w:date="2022-09-05T14:55:00Z">
        <w:r w:rsidR="0070097E">
          <w:rPr>
            <w:highlight w:val="yellow"/>
          </w:rPr>
          <w:t>9B</w:t>
        </w:r>
      </w:ins>
      <w:ins w:id="690" w:author="Liao, Chen/Sloan Kettering Institute" w:date="2022-09-04T01:03:00Z">
        <w:r w:rsidR="00EE15F3" w:rsidRPr="006409FA">
          <w:t>)</w:t>
        </w:r>
      </w:ins>
      <w:ins w:id="691" w:author="Liao, Chen/Sloan Kettering Institute" w:date="2022-09-04T09:44:00Z">
        <w:r w:rsidR="00A23C9F">
          <w:t xml:space="preserve"> without apparently altering t</w:t>
        </w:r>
      </w:ins>
      <w:ins w:id="692" w:author="Liao, Chen/Sloan Kettering Institute" w:date="2022-09-04T01:03:00Z">
        <w:r w:rsidR="00EE15F3" w:rsidRPr="006409FA">
          <w:t>he oral bacterial loads (</w:t>
        </w:r>
        <w:r w:rsidR="00EE15F3" w:rsidRPr="006409FA">
          <w:rPr>
            <w:highlight w:val="yellow"/>
          </w:rPr>
          <w:t>Fig. S</w:t>
        </w:r>
      </w:ins>
      <w:ins w:id="693" w:author="Liao, Chen/Sloan Kettering Institute" w:date="2022-09-05T14:55:00Z">
        <w:r w:rsidR="0070097E">
          <w:rPr>
            <w:highlight w:val="yellow"/>
          </w:rPr>
          <w:t>9C</w:t>
        </w:r>
      </w:ins>
      <w:ins w:id="694" w:author="Liao, Chen/Sloan Kettering Institute" w:date="2022-09-04T01:03:00Z">
        <w:r w:rsidR="00EE15F3" w:rsidRPr="006409FA">
          <w:t>)</w:t>
        </w:r>
      </w:ins>
      <w:ins w:id="695" w:author="Liao, Chen/Sloan Kettering Institute" w:date="2022-09-05T15:41:00Z">
        <w:r w:rsidR="00D914E5">
          <w:t xml:space="preserve">, causing </w:t>
        </w:r>
      </w:ins>
      <w:ins w:id="696" w:author="Liao, Chen/Sloan Kettering Institute" w:date="2022-09-04T01:03:00Z">
        <w:r w:rsidR="00EE15F3" w:rsidRPr="006409FA">
          <w:t>a strong</w:t>
        </w:r>
      </w:ins>
      <w:ins w:id="697" w:author="Liao, Chen/Sloan Kettering Institute" w:date="2022-09-05T15:41:00Z">
        <w:r w:rsidR="00D914E5">
          <w:t xml:space="preserve"> </w:t>
        </w:r>
      </w:ins>
      <w:ins w:id="698" w:author="Liao, Chen/Sloan Kettering Institute" w:date="2022-09-04T01:03:00Z">
        <w:r w:rsidR="00EE15F3" w:rsidRPr="006409FA">
          <w:t xml:space="preserve">linear relationship </w:t>
        </w:r>
      </w:ins>
      <w:ins w:id="699" w:author="Liao, Chen/Sloan Kettering Institute" w:date="2022-09-05T15:42:00Z">
        <w:r w:rsidR="00D914E5" w:rsidRPr="006409FA">
          <w:t>(Pearson’s r = -0.</w:t>
        </w:r>
        <w:r w:rsidR="00D914E5">
          <w:t>81</w:t>
        </w:r>
        <w:r w:rsidR="00D914E5" w:rsidRPr="006409FA">
          <w:t xml:space="preserve">, P = </w:t>
        </w:r>
        <w:r w:rsidR="00D914E5">
          <w:t>2.9</w:t>
        </w:r>
        <w:r w:rsidR="00D914E5" w:rsidRPr="006409FA">
          <w:t>e-11)</w:t>
        </w:r>
        <w:r w:rsidR="00D914E5">
          <w:t xml:space="preserve"> </w:t>
        </w:r>
      </w:ins>
      <w:ins w:id="700" w:author="Liao, Chen/Sloan Kettering Institute" w:date="2022-09-04T01:03:00Z">
        <w:r w:rsidR="00EE15F3" w:rsidRPr="006409FA">
          <w:t>between oral bacterial fractions and total bacterial loads</w:t>
        </w:r>
      </w:ins>
      <w:ins w:id="701" w:author="Liao, Chen/Sloan Kettering Institute" w:date="2022-09-05T15:41:00Z">
        <w:r w:rsidR="00D914E5">
          <w:t xml:space="preserve"> i</w:t>
        </w:r>
      </w:ins>
      <w:ins w:id="702" w:author="Liao, Chen/Sloan Kettering Institute" w:date="2022-09-05T15:42:00Z">
        <w:r w:rsidR="00D914E5">
          <w:t>n the log-log space</w:t>
        </w:r>
      </w:ins>
      <w:ins w:id="703" w:author="Liao, Chen/Sloan Kettering Institute" w:date="2022-09-04T01:03:00Z">
        <w:r w:rsidR="00EE15F3" w:rsidRPr="006409FA">
          <w:t xml:space="preserve"> (</w:t>
        </w:r>
        <w:r w:rsidR="00EE15F3" w:rsidRPr="006409FA">
          <w:rPr>
            <w:highlight w:val="yellow"/>
          </w:rPr>
          <w:t>Fig. S</w:t>
        </w:r>
      </w:ins>
      <w:ins w:id="704" w:author="Liao, Chen/Sloan Kettering Institute" w:date="2022-09-05T14:56:00Z">
        <w:r w:rsidR="0070097E">
          <w:rPr>
            <w:highlight w:val="yellow"/>
          </w:rPr>
          <w:t>9</w:t>
        </w:r>
      </w:ins>
      <w:ins w:id="705" w:author="Liao, Chen/Sloan Kettering Institute" w:date="2022-09-05T14:55:00Z">
        <w:r w:rsidR="0070097E">
          <w:rPr>
            <w:highlight w:val="yellow"/>
          </w:rPr>
          <w:t>D</w:t>
        </w:r>
      </w:ins>
      <w:ins w:id="706" w:author="Liao, Chen/Sloan Kettering Institute" w:date="2022-09-04T01:03:00Z">
        <w:r w:rsidR="00EE15F3" w:rsidRPr="006409FA">
          <w:t xml:space="preserve">). </w:t>
        </w:r>
      </w:ins>
      <w:ins w:id="707" w:author="Liao, Chen/Sloan Kettering Institute" w:date="2022-09-04T09:45:00Z">
        <w:r w:rsidR="00A23C9F">
          <w:t xml:space="preserve">Most importantly, the bone marrow cells at day 14 </w:t>
        </w:r>
      </w:ins>
      <w:ins w:id="708" w:author="Liao, Chen/Sloan Kettering Institute" w:date="2022-09-05T15:42:00Z">
        <w:r w:rsidR="00D914E5">
          <w:t>showed</w:t>
        </w:r>
      </w:ins>
      <w:ins w:id="709" w:author="Liao, Chen/Sloan Kettering Institute" w:date="2022-09-04T09:45:00Z">
        <w:r w:rsidR="00A23C9F">
          <w:t xml:space="preserve"> a negative linear relationship</w:t>
        </w:r>
      </w:ins>
      <w:ins w:id="710" w:author="Liao, Chen/Sloan Kettering Institute" w:date="2022-09-04T09:46:00Z">
        <w:r w:rsidR="00A23C9F">
          <w:t xml:space="preserve"> (Pearson’s r = -0.9</w:t>
        </w:r>
      </w:ins>
      <w:ins w:id="711" w:author="Liao, Chen/Sloan Kettering Institute" w:date="2022-09-05T14:55:00Z">
        <w:r w:rsidR="0070097E">
          <w:t>0</w:t>
        </w:r>
      </w:ins>
      <w:ins w:id="712" w:author="Liao, Chen/Sloan Kettering Institute" w:date="2022-09-04T09:46:00Z">
        <w:r w:rsidR="00A23C9F">
          <w:t xml:space="preserve">, P = </w:t>
        </w:r>
      </w:ins>
      <w:ins w:id="713" w:author="Liao, Chen/Sloan Kettering Institute" w:date="2022-09-05T14:54:00Z">
        <w:r w:rsidR="0070097E">
          <w:t>5.9e-5</w:t>
        </w:r>
      </w:ins>
      <w:ins w:id="714" w:author="Liao, Chen/Sloan Kettering Institute" w:date="2022-09-04T09:46:00Z">
        <w:r w:rsidR="00A23C9F">
          <w:t>)</w:t>
        </w:r>
      </w:ins>
      <w:ins w:id="715" w:author="Liao, Chen/Sloan Kettering Institute" w:date="2022-09-04T09:45:00Z">
        <w:r w:rsidR="00A23C9F">
          <w:t xml:space="preserve"> with</w:t>
        </w:r>
      </w:ins>
      <w:ins w:id="716" w:author="Liao, Chen/Sloan Kettering Institute" w:date="2022-09-05T20:35:00Z">
        <w:r w:rsidR="00DA7E88">
          <w:t xml:space="preserve"> log-transformed</w:t>
        </w:r>
      </w:ins>
      <w:ins w:id="717" w:author="Liao, Chen/Sloan Kettering Institute" w:date="2022-09-04T09:45:00Z">
        <w:r w:rsidR="00A23C9F">
          <w:t xml:space="preserve"> oral bacteria</w:t>
        </w:r>
      </w:ins>
      <w:ins w:id="718" w:author="Liao, Chen/Sloan Kettering Institute" w:date="2022-09-05T15:42:00Z">
        <w:r w:rsidR="00D914E5">
          <w:t>l fraction</w:t>
        </w:r>
      </w:ins>
      <w:ins w:id="719" w:author="Liao, Chen/Sloan Kettering Institute" w:date="2022-09-05T20:35:00Z">
        <w:r w:rsidR="003350F4">
          <w:t>s</w:t>
        </w:r>
      </w:ins>
      <w:ins w:id="720" w:author="Liao, Chen/Sloan Kettering Institute" w:date="2022-09-05T15:42:00Z">
        <w:r w:rsidR="00D914E5">
          <w:t xml:space="preserve"> </w:t>
        </w:r>
      </w:ins>
      <w:ins w:id="721" w:author="Liao, Chen/Sloan Kettering Institute" w:date="2022-09-04T09:45:00Z">
        <w:r w:rsidR="00A23C9F">
          <w:t>in feces (</w:t>
        </w:r>
        <w:r w:rsidR="00A23C9F" w:rsidRPr="0070097E">
          <w:rPr>
            <w:highlight w:val="yellow"/>
          </w:rPr>
          <w:t xml:space="preserve">Fig. </w:t>
        </w:r>
      </w:ins>
      <w:ins w:id="722" w:author="Liao, Chen/Sloan Kettering Institute" w:date="2022-09-05T14:56:00Z">
        <w:r w:rsidR="0070097E" w:rsidRPr="0070097E">
          <w:rPr>
            <w:highlight w:val="yellow"/>
          </w:rPr>
          <w:t>S9E</w:t>
        </w:r>
      </w:ins>
      <w:ins w:id="723" w:author="Liao, Chen/Sloan Kettering Institute" w:date="2022-09-04T09:45:00Z">
        <w:r w:rsidR="00A23C9F">
          <w:t xml:space="preserve">). </w:t>
        </w:r>
      </w:ins>
      <w:ins w:id="724" w:author="Liao, Chen/Sloan Kettering Institute" w:date="2022-09-05T14:56:00Z">
        <w:r w:rsidR="0070097E">
          <w:t>These data from both human and mice indicated that oral bacteria in</w:t>
        </w:r>
      </w:ins>
      <w:ins w:id="725" w:author="Liao, Chen/Sloan Kettering Institute" w:date="2022-09-05T14:57:00Z">
        <w:r w:rsidR="0070097E">
          <w:t xml:space="preserve"> feces</w:t>
        </w:r>
      </w:ins>
      <w:ins w:id="726" w:author="Liao, Chen/Sloan Kettering Institute" w:date="2022-09-05T20:35:00Z">
        <w:r w:rsidR="00237456">
          <w:t xml:space="preserve"> </w:t>
        </w:r>
      </w:ins>
      <w:ins w:id="727" w:author="Liao, Chen/Sloan Kettering Institute" w:date="2022-09-05T20:37:00Z">
        <w:r w:rsidR="00237456">
          <w:t>can</w:t>
        </w:r>
      </w:ins>
      <w:ins w:id="728" w:author="Liao, Chen/Sloan Kettering Institute" w:date="2022-09-05T20:36:00Z">
        <w:r w:rsidR="00237456">
          <w:t xml:space="preserve"> </w:t>
        </w:r>
      </w:ins>
      <w:ins w:id="729" w:author="Liao, Chen/Sloan Kettering Institute" w:date="2022-09-05T15:43:00Z">
        <w:r w:rsidR="00D914E5">
          <w:t>in</w:t>
        </w:r>
      </w:ins>
      <w:ins w:id="730" w:author="Liao, Chen/Sloan Kettering Institute" w:date="2022-09-05T20:37:00Z">
        <w:r w:rsidR="00237456">
          <w:t>form</w:t>
        </w:r>
      </w:ins>
      <w:ins w:id="731" w:author="Liao, Chen/Sloan Kettering Institute" w:date="2022-09-05T14:57:00Z">
        <w:r w:rsidR="0070097E">
          <w:t xml:space="preserve"> host immu</w:t>
        </w:r>
      </w:ins>
      <w:ins w:id="732" w:author="Liao, Chen/Sloan Kettering Institute" w:date="2022-09-05T20:37:00Z">
        <w:r w:rsidR="00237456">
          <w:t>ne system status</w:t>
        </w:r>
      </w:ins>
      <w:ins w:id="733" w:author="Liao, Chen/Sloan Kettering Institute" w:date="2022-09-05T14:57:00Z">
        <w:r w:rsidR="0070097E">
          <w:t>.</w:t>
        </w:r>
      </w:ins>
    </w:p>
    <w:p w14:paraId="742038E7" w14:textId="77777777" w:rsidR="00EE15F3" w:rsidRPr="006409FA" w:rsidDel="00255031" w:rsidRDefault="00EE15F3" w:rsidP="000A48DA">
      <w:pPr>
        <w:rPr>
          <w:del w:id="734" w:author="Liao, Chen/Sloan Kettering Institute" w:date="2022-09-04T07:24:00Z"/>
        </w:rPr>
      </w:pPr>
    </w:p>
    <w:p w14:paraId="55C0892C" w14:textId="77777777" w:rsidR="00A02F27" w:rsidRPr="006409FA" w:rsidDel="00255031" w:rsidRDefault="00A02F27" w:rsidP="000A48DA">
      <w:pPr>
        <w:rPr>
          <w:del w:id="735" w:author="Liao, Chen/Sloan Kettering Institute" w:date="2022-09-04T07:24:00Z"/>
          <w:b/>
        </w:rPr>
      </w:pPr>
    </w:p>
    <w:p w14:paraId="05BD03BD" w14:textId="3935353B" w:rsidR="0015189C" w:rsidRPr="006409FA" w:rsidDel="00255031" w:rsidRDefault="00A32819" w:rsidP="000A48DA">
      <w:pPr>
        <w:rPr>
          <w:del w:id="736" w:author="Liao, Chen/Sloan Kettering Institute" w:date="2022-09-04T07:24:00Z"/>
          <w:b/>
        </w:rPr>
      </w:pPr>
      <w:del w:id="737" w:author="Liao, Chen/Sloan Kettering Institute" w:date="2022-09-04T07:24:00Z">
        <w:r w:rsidRPr="006409FA" w:rsidDel="00255031">
          <w:rPr>
            <w:b/>
          </w:rPr>
          <w:delText xml:space="preserve">Ecological mechanisms </w:delText>
        </w:r>
        <w:r w:rsidR="00FC0EBC" w:rsidRPr="006409FA" w:rsidDel="00255031">
          <w:rPr>
            <w:b/>
          </w:rPr>
          <w:delText xml:space="preserve">underlying </w:delText>
        </w:r>
        <w:r w:rsidRPr="006409FA" w:rsidDel="00255031">
          <w:rPr>
            <w:b/>
          </w:rPr>
          <w:delText xml:space="preserve">the </w:delText>
        </w:r>
        <w:r w:rsidRPr="006409FA" w:rsidDel="00255031">
          <w:rPr>
            <w:b/>
            <w:i/>
            <w:iCs/>
          </w:rPr>
          <w:delText>marker</w:delText>
        </w:r>
        <w:r w:rsidRPr="006409FA" w:rsidDel="00255031">
          <w:rPr>
            <w:b/>
          </w:rPr>
          <w:delText xml:space="preserve"> hypothesis</w:delText>
        </w:r>
      </w:del>
    </w:p>
    <w:p w14:paraId="5767187A" w14:textId="3FA413A2" w:rsidR="000A48DA" w:rsidRPr="006409FA" w:rsidDel="00255031" w:rsidRDefault="00A142A1" w:rsidP="000A48DA">
      <w:pPr>
        <w:widowControl w:val="0"/>
        <w:autoSpaceDE w:val="0"/>
        <w:autoSpaceDN w:val="0"/>
        <w:adjustRightInd w:val="0"/>
        <w:rPr>
          <w:del w:id="738" w:author="Liao, Chen/Sloan Kettering Institute" w:date="2022-09-04T07:24:00Z"/>
        </w:rPr>
      </w:pPr>
      <w:del w:id="739" w:author="Liao, Chen/Sloan Kettering Institute" w:date="2022-09-04T07:24:00Z">
        <w:r w:rsidRPr="006409FA" w:rsidDel="00255031">
          <w:delText xml:space="preserve">To </w:delText>
        </w:r>
        <w:r w:rsidR="00C57DD7" w:rsidRPr="006409FA" w:rsidDel="00255031">
          <w:delText>elucidate the mechanisms</w:delText>
        </w:r>
        <w:r w:rsidR="00FB6C87" w:rsidRPr="006409FA" w:rsidDel="00255031">
          <w:delText xml:space="preserve"> of the </w:delText>
        </w:r>
        <w:r w:rsidR="00FB6C87" w:rsidRPr="006409FA" w:rsidDel="00255031">
          <w:rPr>
            <w:i/>
            <w:iCs/>
          </w:rPr>
          <w:delText>marker</w:delText>
        </w:r>
        <w:r w:rsidR="00FB6C87" w:rsidRPr="006409FA" w:rsidDel="00255031">
          <w:delText xml:space="preserve"> hypothesis</w:delText>
        </w:r>
        <w:r w:rsidR="0087464B" w:rsidRPr="006409FA" w:rsidDel="00255031">
          <w:delText>,</w:delText>
        </w:r>
        <w:r w:rsidRPr="006409FA" w:rsidDel="00255031">
          <w:delText xml:space="preserve"> </w:delText>
        </w:r>
        <w:r w:rsidR="000A48DA" w:rsidRPr="006409FA" w:rsidDel="00255031">
          <w:delText xml:space="preserve">we developed a mathematical model </w:delText>
        </w:r>
        <w:r w:rsidR="00AE16A5" w:rsidRPr="006409FA" w:rsidDel="00255031">
          <w:delText>of microibome ecology that</w:delText>
        </w:r>
        <w:r w:rsidR="0051023D" w:rsidRPr="006409FA" w:rsidDel="00255031">
          <w:delText xml:space="preserve"> </w:delText>
        </w:r>
        <w:r w:rsidR="00AE16A5" w:rsidRPr="006409FA" w:rsidDel="00255031">
          <w:delText xml:space="preserve">considers </w:delText>
        </w:r>
        <w:r w:rsidR="002C7FF1" w:rsidRPr="006409FA" w:rsidDel="00255031">
          <w:delText xml:space="preserve">two competing forces </w:delText>
        </w:r>
        <w:r w:rsidR="0051023D" w:rsidRPr="006409FA" w:rsidDel="00255031">
          <w:delText xml:space="preserve">that </w:delText>
        </w:r>
        <w:r w:rsidR="000B1F55" w:rsidRPr="006409FA" w:rsidDel="00255031">
          <w:delText>regulate t</w:delText>
        </w:r>
        <w:r w:rsidR="002C7FF1" w:rsidRPr="006409FA" w:rsidDel="00255031">
          <w:delText>he oral bacteria</w:delText>
        </w:r>
        <w:r w:rsidR="00E371FD" w:rsidRPr="006409FA" w:rsidDel="00255031">
          <w:delText>l load</w:delText>
        </w:r>
        <w:r w:rsidR="002C7FF1" w:rsidRPr="006409FA" w:rsidDel="00255031">
          <w:delText xml:space="preserve"> in the intestine (</w:delText>
        </w:r>
        <w:r w:rsidR="002C7FF1" w:rsidRPr="006409FA" w:rsidDel="00255031">
          <w:rPr>
            <w:highlight w:val="yellow"/>
          </w:rPr>
          <w:delText>Fig. 5A</w:delText>
        </w:r>
        <w:r w:rsidR="002C7FF1" w:rsidRPr="006409FA" w:rsidDel="00255031">
          <w:delText xml:space="preserve">): antibiotics </w:delText>
        </w:r>
        <w:r w:rsidR="00AE16A5" w:rsidRPr="006409FA" w:rsidDel="00255031">
          <w:delText xml:space="preserve">can </w:delText>
        </w:r>
        <w:r w:rsidR="002C7FF1" w:rsidRPr="006409FA" w:rsidDel="00255031">
          <w:delText xml:space="preserve">inhibit their growth but </w:delText>
        </w:r>
        <w:r w:rsidR="00AE16A5" w:rsidRPr="006409FA" w:rsidDel="00255031">
          <w:delText xml:space="preserve">also </w:delText>
        </w:r>
        <w:r w:rsidR="002C7FF1" w:rsidRPr="006409FA" w:rsidDel="00255031">
          <w:delText>relieve them from the competitive inhibitions from the gut commensals</w:delText>
        </w:r>
        <w:r w:rsidR="0044313E" w:rsidRPr="006409FA" w:rsidDel="00255031">
          <w:delText xml:space="preserve"> (i.e., ecological release</w:delText>
        </w:r>
        <w:r w:rsidR="000E33B5" w:rsidRPr="006409FA" w:rsidDel="00255031">
          <w:delText xml:space="preserve"> effect</w:delText>
        </w:r>
        <w:r w:rsidR="0044313E" w:rsidRPr="006409FA" w:rsidDel="00255031">
          <w:delText>)</w:delText>
        </w:r>
        <w:r w:rsidR="002C7FF1" w:rsidRPr="006409FA" w:rsidDel="00255031">
          <w:delText>. The kinetic equations</w:delText>
        </w:r>
        <w:r w:rsidR="008B1E0F" w:rsidRPr="006409FA" w:rsidDel="00255031">
          <w:delText xml:space="preserve"> of the model</w:delText>
        </w:r>
        <w:r w:rsidR="002C7FF1" w:rsidRPr="006409FA" w:rsidDel="00255031">
          <w:delText xml:space="preserve"> are shown below</w:delText>
        </w:r>
        <w:r w:rsidR="00B42BAE" w:rsidRPr="006409FA" w:rsidDel="00255031">
          <w:delText xml:space="preserve"> </w:delText>
        </w:r>
        <w:r w:rsidR="000A48DA" w:rsidRPr="006409FA" w:rsidDel="00255031">
          <w:fldChar w:fldCharType="begin"/>
        </w:r>
        <w:r w:rsidR="000A48DA" w:rsidRPr="006409FA" w:rsidDel="00255031">
          <w:delInstrText>ADDIN F1000_CSL_BIBLIOGRAPHY</w:delInstrText>
        </w:r>
        <w:r w:rsidR="000A48DA" w:rsidRPr="006409FA" w:rsidDel="00255031">
          <w:fldChar w:fldCharType="separate"/>
        </w:r>
      </w:del>
    </w:p>
    <w:p w14:paraId="2922E46D" w14:textId="5F302A1A" w:rsidR="000A48DA" w:rsidRPr="006409FA" w:rsidDel="00255031" w:rsidRDefault="000A48DA" w:rsidP="000A48DA">
      <w:pPr>
        <w:widowControl w:val="0"/>
        <w:autoSpaceDE w:val="0"/>
        <w:autoSpaceDN w:val="0"/>
        <w:adjustRightInd w:val="0"/>
        <w:ind w:left="1440" w:firstLine="720"/>
        <w:rPr>
          <w:del w:id="740" w:author="Liao, Chen/Sloan Kettering Institute" w:date="2022-09-04T07:24:00Z"/>
        </w:rPr>
      </w:pPr>
      <w:del w:id="741" w:author="Liao, Chen/Sloan Kettering Institute" w:date="2022-09-04T07:24:00Z">
        <w:r w:rsidRPr="006409FA" w:rsidDel="00255031">
          <w:fldChar w:fldCharType="end"/>
        </w:r>
      </w:del>
      <m:oMath>
        <m:f>
          <m:fPr>
            <m:ctrlPr>
              <w:del w:id="742" w:author="Liao, Chen/Sloan Kettering Institute" w:date="2022-09-04T07:24:00Z">
                <w:rPr>
                  <w:rFonts w:ascii="Cambria Math" w:hAnsi="Cambria Math"/>
                </w:rPr>
              </w:del>
            </m:ctrlPr>
          </m:fPr>
          <m:num>
            <m:r>
              <w:del w:id="743" w:author="Liao, Chen/Sloan Kettering Institute" w:date="2022-09-04T07:24:00Z">
                <w:rPr>
                  <w:rFonts w:ascii="Cambria Math" w:hAnsi="Cambria Math"/>
                </w:rPr>
                <m:t>d[</m:t>
              </w:del>
            </m:r>
            <m:sSub>
              <m:sSubPr>
                <m:ctrlPr>
                  <w:del w:id="744" w:author="Liao, Chen/Sloan Kettering Institute" w:date="2022-09-04T07:24:00Z">
                    <w:rPr>
                      <w:rFonts w:ascii="Cambria Math" w:hAnsi="Cambria Math"/>
                    </w:rPr>
                  </w:del>
                </m:ctrlPr>
              </m:sSubPr>
              <m:e>
                <m:r>
                  <w:del w:id="745" w:author="Liao, Chen/Sloan Kettering Institute" w:date="2022-09-04T07:24:00Z">
                    <w:rPr>
                      <w:rFonts w:ascii="Cambria Math" w:hAnsi="Cambria Math"/>
                    </w:rPr>
                    <m:t>B</m:t>
                  </w:del>
                </m:r>
              </m:e>
              <m:sub>
                <m:r>
                  <w:del w:id="746" w:author="Liao, Chen/Sloan Kettering Institute" w:date="2022-09-04T07:24:00Z">
                    <w:rPr>
                      <w:rFonts w:ascii="Cambria Math" w:hAnsi="Cambria Math"/>
                    </w:rPr>
                    <m:t>o</m:t>
                  </w:del>
                </m:r>
              </m:sub>
            </m:sSub>
            <m:r>
              <w:del w:id="747" w:author="Liao, Chen/Sloan Kettering Institute" w:date="2022-09-04T07:24:00Z">
                <w:rPr>
                  <w:rFonts w:ascii="Cambria Math" w:hAnsi="Cambria Math"/>
                </w:rPr>
                <m:t>]</m:t>
              </w:del>
            </m:r>
          </m:num>
          <m:den>
            <m:r>
              <w:del w:id="748" w:author="Liao, Chen/Sloan Kettering Institute" w:date="2022-09-04T07:24:00Z">
                <w:rPr>
                  <w:rFonts w:ascii="Cambria Math" w:hAnsi="Cambria Math"/>
                </w:rPr>
                <m:t>dt</m:t>
              </w:del>
            </m:r>
          </m:den>
        </m:f>
        <m:r>
          <w:del w:id="749" w:author="Liao, Chen/Sloan Kettering Institute" w:date="2022-09-04T07:24:00Z">
            <w:rPr>
              <w:rFonts w:ascii="Cambria Math" w:hAnsi="Cambria Math"/>
            </w:rPr>
            <m:t>=</m:t>
          </w:del>
        </m:r>
        <m:sSub>
          <m:sSubPr>
            <m:ctrlPr>
              <w:del w:id="750" w:author="Liao, Chen/Sloan Kettering Institute" w:date="2022-09-04T07:24:00Z">
                <w:rPr>
                  <w:rFonts w:ascii="Cambria Math" w:hAnsi="Cambria Math"/>
                </w:rPr>
              </w:del>
            </m:ctrlPr>
          </m:sSubPr>
          <m:e>
            <m:r>
              <w:del w:id="751" w:author="Liao, Chen/Sloan Kettering Institute" w:date="2022-09-04T07:24:00Z">
                <w:rPr>
                  <w:rFonts w:ascii="Cambria Math" w:hAnsi="Cambria Math"/>
                </w:rPr>
                <m:t>α</m:t>
              </w:del>
            </m:r>
          </m:e>
          <m:sub>
            <m:r>
              <w:del w:id="752" w:author="Liao, Chen/Sloan Kettering Institute" w:date="2022-09-04T07:24:00Z">
                <w:rPr>
                  <w:rFonts w:ascii="Cambria Math" w:hAnsi="Cambria Math"/>
                </w:rPr>
                <m:t>o</m:t>
              </w:del>
            </m:r>
          </m:sub>
        </m:sSub>
        <m:r>
          <w:del w:id="753" w:author="Liao, Chen/Sloan Kettering Institute" w:date="2022-09-04T07:24:00Z">
            <w:rPr>
              <w:rFonts w:ascii="Cambria Math" w:hAnsi="Cambria Math"/>
            </w:rPr>
            <m:t>+</m:t>
          </w:del>
        </m:r>
        <m:sSub>
          <m:sSubPr>
            <m:ctrlPr>
              <w:del w:id="754" w:author="Liao, Chen/Sloan Kettering Institute" w:date="2022-09-04T07:24:00Z">
                <w:rPr>
                  <w:rFonts w:ascii="Cambria Math" w:hAnsi="Cambria Math"/>
                </w:rPr>
              </w:del>
            </m:ctrlPr>
          </m:sSubPr>
          <m:e>
            <m:r>
              <w:del w:id="755" w:author="Liao, Chen/Sloan Kettering Institute" w:date="2022-09-04T07:24:00Z">
                <w:rPr>
                  <w:rFonts w:ascii="Cambria Math" w:hAnsi="Cambria Math"/>
                </w:rPr>
                <m:t>γ</m:t>
              </w:del>
            </m:r>
          </m:e>
          <m:sub>
            <m:r>
              <w:del w:id="756" w:author="Liao, Chen/Sloan Kettering Institute" w:date="2022-09-04T07:24:00Z">
                <w:rPr>
                  <w:rFonts w:ascii="Cambria Math" w:hAnsi="Cambria Math"/>
                </w:rPr>
                <m:t>o</m:t>
              </w:del>
            </m:r>
          </m:sub>
        </m:sSub>
        <m:sSub>
          <m:sSubPr>
            <m:ctrlPr>
              <w:del w:id="757" w:author="Liao, Chen/Sloan Kettering Institute" w:date="2022-09-04T07:24:00Z">
                <w:rPr>
                  <w:rFonts w:ascii="Cambria Math" w:hAnsi="Cambria Math"/>
                  <w:i/>
                </w:rPr>
              </w:del>
            </m:ctrlPr>
          </m:sSubPr>
          <m:e>
            <m:r>
              <w:del w:id="758" w:author="Liao, Chen/Sloan Kettering Institute" w:date="2022-09-04T07:24:00Z">
                <w:rPr>
                  <w:rFonts w:ascii="Cambria Math" w:hAnsi="Cambria Math"/>
                </w:rPr>
                <m:t>ε</m:t>
              </w:del>
            </m:r>
          </m:e>
          <m:sub>
            <m:r>
              <w:del w:id="759" w:author="Liao, Chen/Sloan Kettering Institute" w:date="2022-09-04T07:24:00Z">
                <w:rPr>
                  <w:rFonts w:ascii="Cambria Math" w:hAnsi="Cambria Math"/>
                </w:rPr>
                <m:t>o</m:t>
              </w:del>
            </m:r>
          </m:sub>
        </m:sSub>
        <m:d>
          <m:dPr>
            <m:ctrlPr>
              <w:del w:id="760" w:author="Liao, Chen/Sloan Kettering Institute" w:date="2022-09-04T07:24:00Z">
                <w:rPr>
                  <w:rFonts w:ascii="Cambria Math" w:hAnsi="Cambria Math"/>
                </w:rPr>
              </w:del>
            </m:ctrlPr>
          </m:dPr>
          <m:e>
            <m:r>
              <w:del w:id="761" w:author="Liao, Chen/Sloan Kettering Institute" w:date="2022-09-04T07:24:00Z">
                <w:rPr>
                  <w:rFonts w:ascii="Cambria Math" w:hAnsi="Cambria Math"/>
                </w:rPr>
                <m:t>1-</m:t>
              </w:del>
            </m:r>
            <m:f>
              <m:fPr>
                <m:ctrlPr>
                  <w:del w:id="762" w:author="Liao, Chen/Sloan Kettering Institute" w:date="2022-09-04T07:24:00Z">
                    <w:rPr>
                      <w:rFonts w:ascii="Cambria Math" w:hAnsi="Cambria Math"/>
                    </w:rPr>
                  </w:del>
                </m:ctrlPr>
              </m:fPr>
              <m:num>
                <m:r>
                  <w:del w:id="763" w:author="Liao, Chen/Sloan Kettering Institute" w:date="2022-09-04T07:24:00Z">
                    <w:rPr>
                      <w:rFonts w:ascii="Cambria Math" w:hAnsi="Cambria Math"/>
                    </w:rPr>
                    <m:t>[</m:t>
                  </w:del>
                </m:r>
                <m:sSub>
                  <m:sSubPr>
                    <m:ctrlPr>
                      <w:del w:id="764" w:author="Liao, Chen/Sloan Kettering Institute" w:date="2022-09-04T07:24:00Z">
                        <w:rPr>
                          <w:rFonts w:ascii="Cambria Math" w:hAnsi="Cambria Math"/>
                        </w:rPr>
                      </w:del>
                    </m:ctrlPr>
                  </m:sSubPr>
                  <m:e>
                    <m:r>
                      <w:del w:id="765" w:author="Liao, Chen/Sloan Kettering Institute" w:date="2022-09-04T07:24:00Z">
                        <w:rPr>
                          <w:rFonts w:ascii="Cambria Math" w:hAnsi="Cambria Math"/>
                        </w:rPr>
                        <m:t>B</m:t>
                      </w:del>
                    </m:r>
                  </m:e>
                  <m:sub>
                    <m:r>
                      <w:del w:id="766" w:author="Liao, Chen/Sloan Kettering Institute" w:date="2022-09-04T07:24:00Z">
                        <w:rPr>
                          <w:rFonts w:ascii="Cambria Math" w:hAnsi="Cambria Math"/>
                        </w:rPr>
                        <m:t>o</m:t>
                      </w:del>
                    </m:r>
                  </m:sub>
                </m:sSub>
                <m:r>
                  <w:del w:id="767" w:author="Liao, Chen/Sloan Kettering Institute" w:date="2022-09-04T07:24:00Z">
                    <w:rPr>
                      <w:rFonts w:ascii="Cambria Math" w:hAnsi="Cambria Math"/>
                    </w:rPr>
                    <m:t>]</m:t>
                  </w:del>
                </m:r>
              </m:num>
              <m:den>
                <m:sSub>
                  <m:sSubPr>
                    <m:ctrlPr>
                      <w:del w:id="768" w:author="Liao, Chen/Sloan Kettering Institute" w:date="2022-09-04T07:24:00Z">
                        <w:rPr>
                          <w:rFonts w:ascii="Cambria Math" w:hAnsi="Cambria Math"/>
                        </w:rPr>
                      </w:del>
                    </m:ctrlPr>
                  </m:sSubPr>
                  <m:e>
                    <m:r>
                      <w:del w:id="769" w:author="Liao, Chen/Sloan Kettering Institute" w:date="2022-09-04T07:24:00Z">
                        <w:rPr>
                          <w:rFonts w:ascii="Cambria Math" w:hAnsi="Cambria Math"/>
                        </w:rPr>
                        <m:t>K</m:t>
                      </w:del>
                    </m:r>
                  </m:e>
                  <m:sub>
                    <m:r>
                      <w:del w:id="770" w:author="Liao, Chen/Sloan Kettering Institute" w:date="2022-09-04T07:24:00Z">
                        <w:rPr>
                          <w:rFonts w:ascii="Cambria Math" w:hAnsi="Cambria Math"/>
                        </w:rPr>
                        <m:t>o</m:t>
                      </w:del>
                    </m:r>
                  </m:sub>
                </m:sSub>
              </m:den>
            </m:f>
            <m:r>
              <w:del w:id="771" w:author="Liao, Chen/Sloan Kettering Institute" w:date="2022-09-04T07:24:00Z">
                <w:rPr>
                  <w:rFonts w:ascii="Cambria Math" w:hAnsi="Cambria Math"/>
                </w:rPr>
                <m:t>-</m:t>
              </w:del>
            </m:r>
            <m:f>
              <m:fPr>
                <m:ctrlPr>
                  <w:del w:id="772" w:author="Liao, Chen/Sloan Kettering Institute" w:date="2022-09-04T07:24:00Z">
                    <w:rPr>
                      <w:rFonts w:ascii="Cambria Math" w:hAnsi="Cambria Math"/>
                    </w:rPr>
                  </w:del>
                </m:ctrlPr>
              </m:fPr>
              <m:num>
                <m:r>
                  <w:del w:id="773" w:author="Liao, Chen/Sloan Kettering Institute" w:date="2022-09-04T07:24:00Z">
                    <w:rPr>
                      <w:rFonts w:ascii="Cambria Math" w:hAnsi="Cambria Math"/>
                    </w:rPr>
                    <m:t>[</m:t>
                  </w:del>
                </m:r>
                <m:sSub>
                  <m:sSubPr>
                    <m:ctrlPr>
                      <w:del w:id="774" w:author="Liao, Chen/Sloan Kettering Institute" w:date="2022-09-04T07:24:00Z">
                        <w:rPr>
                          <w:rFonts w:ascii="Cambria Math" w:hAnsi="Cambria Math"/>
                        </w:rPr>
                      </w:del>
                    </m:ctrlPr>
                  </m:sSubPr>
                  <m:e>
                    <m:r>
                      <w:del w:id="775" w:author="Liao, Chen/Sloan Kettering Institute" w:date="2022-09-04T07:24:00Z">
                        <w:rPr>
                          <w:rFonts w:ascii="Cambria Math" w:hAnsi="Cambria Math"/>
                        </w:rPr>
                        <m:t>B</m:t>
                      </w:del>
                    </m:r>
                  </m:e>
                  <m:sub>
                    <m:r>
                      <w:del w:id="776" w:author="Liao, Chen/Sloan Kettering Institute" w:date="2022-09-04T07:24:00Z">
                        <w:rPr>
                          <w:rFonts w:ascii="Cambria Math" w:hAnsi="Cambria Math"/>
                        </w:rPr>
                        <m:t>g</m:t>
                      </w:del>
                    </m:r>
                  </m:sub>
                </m:sSub>
                <m:r>
                  <w:del w:id="777" w:author="Liao, Chen/Sloan Kettering Institute" w:date="2022-09-04T07:24:00Z">
                    <w:rPr>
                      <w:rFonts w:ascii="Cambria Math" w:hAnsi="Cambria Math"/>
                    </w:rPr>
                    <m:t>]</m:t>
                  </w:del>
                </m:r>
              </m:num>
              <m:den>
                <m:sSub>
                  <m:sSubPr>
                    <m:ctrlPr>
                      <w:del w:id="778" w:author="Liao, Chen/Sloan Kettering Institute" w:date="2022-09-04T07:24:00Z">
                        <w:rPr>
                          <w:rFonts w:ascii="Cambria Math" w:hAnsi="Cambria Math"/>
                        </w:rPr>
                      </w:del>
                    </m:ctrlPr>
                  </m:sSubPr>
                  <m:e>
                    <m:r>
                      <w:del w:id="779" w:author="Liao, Chen/Sloan Kettering Institute" w:date="2022-09-04T07:24:00Z">
                        <w:rPr>
                          <w:rFonts w:ascii="Cambria Math" w:hAnsi="Cambria Math"/>
                        </w:rPr>
                        <m:t>K</m:t>
                      </w:del>
                    </m:r>
                  </m:e>
                  <m:sub>
                    <m:r>
                      <w:del w:id="780" w:author="Liao, Chen/Sloan Kettering Institute" w:date="2022-09-04T07:24:00Z">
                        <w:rPr>
                          <w:rFonts w:ascii="Cambria Math" w:hAnsi="Cambria Math"/>
                        </w:rPr>
                        <m:t>g</m:t>
                      </w:del>
                    </m:r>
                  </m:sub>
                </m:sSub>
              </m:den>
            </m:f>
          </m:e>
        </m:d>
        <m:r>
          <w:del w:id="781" w:author="Liao, Chen/Sloan Kettering Institute" w:date="2022-09-04T07:24:00Z">
            <w:rPr>
              <w:rFonts w:ascii="Cambria Math" w:hAnsi="Cambria Math"/>
            </w:rPr>
            <m:t>[</m:t>
          </w:del>
        </m:r>
        <m:sSub>
          <m:sSubPr>
            <m:ctrlPr>
              <w:del w:id="782" w:author="Liao, Chen/Sloan Kettering Institute" w:date="2022-09-04T07:24:00Z">
                <w:rPr>
                  <w:rFonts w:ascii="Cambria Math" w:hAnsi="Cambria Math"/>
                </w:rPr>
              </w:del>
            </m:ctrlPr>
          </m:sSubPr>
          <m:e>
            <m:r>
              <w:del w:id="783" w:author="Liao, Chen/Sloan Kettering Institute" w:date="2022-09-04T07:24:00Z">
                <w:rPr>
                  <w:rFonts w:ascii="Cambria Math" w:hAnsi="Cambria Math"/>
                </w:rPr>
                <m:t>B</m:t>
              </w:del>
            </m:r>
          </m:e>
          <m:sub>
            <m:r>
              <w:del w:id="784" w:author="Liao, Chen/Sloan Kettering Institute" w:date="2022-09-04T07:24:00Z">
                <w:rPr>
                  <w:rFonts w:ascii="Cambria Math" w:hAnsi="Cambria Math"/>
                </w:rPr>
                <m:t>o</m:t>
              </w:del>
            </m:r>
          </m:sub>
        </m:sSub>
        <m:r>
          <w:del w:id="785" w:author="Liao, Chen/Sloan Kettering Institute" w:date="2022-09-04T07:24:00Z">
            <w:rPr>
              <w:rFonts w:ascii="Cambria Math" w:hAnsi="Cambria Math"/>
            </w:rPr>
            <m:t>]-δ[</m:t>
          </w:del>
        </m:r>
        <m:sSub>
          <m:sSubPr>
            <m:ctrlPr>
              <w:del w:id="786" w:author="Liao, Chen/Sloan Kettering Institute" w:date="2022-09-04T07:24:00Z">
                <w:rPr>
                  <w:rFonts w:ascii="Cambria Math" w:hAnsi="Cambria Math"/>
                </w:rPr>
              </w:del>
            </m:ctrlPr>
          </m:sSubPr>
          <m:e>
            <m:r>
              <w:del w:id="787" w:author="Liao, Chen/Sloan Kettering Institute" w:date="2022-09-04T07:24:00Z">
                <w:rPr>
                  <w:rFonts w:ascii="Cambria Math" w:hAnsi="Cambria Math"/>
                </w:rPr>
                <m:t>B</m:t>
              </w:del>
            </m:r>
          </m:e>
          <m:sub>
            <m:r>
              <w:del w:id="788" w:author="Liao, Chen/Sloan Kettering Institute" w:date="2022-09-04T07:24:00Z">
                <w:rPr>
                  <w:rFonts w:ascii="Cambria Math" w:hAnsi="Cambria Math"/>
                </w:rPr>
                <m:t>o</m:t>
              </w:del>
            </m:r>
          </m:sub>
        </m:sSub>
        <m:r>
          <w:del w:id="789" w:author="Liao, Chen/Sloan Kettering Institute" w:date="2022-09-04T07:24:00Z">
            <w:rPr>
              <w:rFonts w:ascii="Cambria Math" w:hAnsi="Cambria Math"/>
            </w:rPr>
            <m:t>]</m:t>
          </w:del>
        </m:r>
      </m:oMath>
      <w:del w:id="790" w:author="Liao, Chen/Sloan Kettering Institute" w:date="2022-09-04T07:24:00Z">
        <w:r w:rsidRPr="006409FA" w:rsidDel="00255031">
          <w:tab/>
        </w:r>
        <w:r w:rsidRPr="006409FA" w:rsidDel="00255031">
          <w:tab/>
        </w:r>
        <w:r w:rsidRPr="006409FA" w:rsidDel="00255031">
          <w:tab/>
          <w:delText>Eq. (1)</w:delText>
        </w:r>
      </w:del>
    </w:p>
    <w:p w14:paraId="3AA1F6D9" w14:textId="2D058396" w:rsidR="000A48DA" w:rsidRPr="006409FA" w:rsidDel="00255031" w:rsidRDefault="000A48DA" w:rsidP="000A48DA">
      <w:pPr>
        <w:rPr>
          <w:del w:id="791" w:author="Liao, Chen/Sloan Kettering Institute" w:date="2022-09-04T07:24:00Z"/>
        </w:rPr>
      </w:pPr>
      <w:del w:id="792" w:author="Liao, Chen/Sloan Kettering Institute" w:date="2022-09-04T07:24:00Z">
        <w:r w:rsidRPr="006409FA" w:rsidDel="00255031">
          <w:tab/>
        </w:r>
        <w:r w:rsidRPr="006409FA" w:rsidDel="00255031">
          <w:tab/>
        </w:r>
        <w:r w:rsidRPr="006409FA" w:rsidDel="00255031">
          <w:tab/>
        </w:r>
      </w:del>
      <m:oMath>
        <m:f>
          <m:fPr>
            <m:ctrlPr>
              <w:del w:id="793" w:author="Liao, Chen/Sloan Kettering Institute" w:date="2022-09-04T07:24:00Z">
                <w:rPr>
                  <w:rFonts w:ascii="Cambria Math" w:hAnsi="Cambria Math"/>
                </w:rPr>
              </w:del>
            </m:ctrlPr>
          </m:fPr>
          <m:num>
            <m:r>
              <w:del w:id="794" w:author="Liao, Chen/Sloan Kettering Institute" w:date="2022-09-04T07:24:00Z">
                <w:rPr>
                  <w:rFonts w:ascii="Cambria Math" w:hAnsi="Cambria Math"/>
                </w:rPr>
                <m:t>d[</m:t>
              </w:del>
            </m:r>
            <m:sSub>
              <m:sSubPr>
                <m:ctrlPr>
                  <w:del w:id="795" w:author="Liao, Chen/Sloan Kettering Institute" w:date="2022-09-04T07:24:00Z">
                    <w:rPr>
                      <w:rFonts w:ascii="Cambria Math" w:hAnsi="Cambria Math"/>
                    </w:rPr>
                  </w:del>
                </m:ctrlPr>
              </m:sSubPr>
              <m:e>
                <m:r>
                  <w:del w:id="796" w:author="Liao, Chen/Sloan Kettering Institute" w:date="2022-09-04T07:24:00Z">
                    <w:rPr>
                      <w:rFonts w:ascii="Cambria Math" w:hAnsi="Cambria Math"/>
                    </w:rPr>
                    <m:t>B</m:t>
                  </w:del>
                </m:r>
              </m:e>
              <m:sub>
                <m:r>
                  <w:del w:id="797" w:author="Liao, Chen/Sloan Kettering Institute" w:date="2022-09-04T07:24:00Z">
                    <w:rPr>
                      <w:rFonts w:ascii="Cambria Math" w:hAnsi="Cambria Math"/>
                    </w:rPr>
                    <m:t>g</m:t>
                  </w:del>
                </m:r>
              </m:sub>
            </m:sSub>
            <m:r>
              <w:del w:id="798" w:author="Liao, Chen/Sloan Kettering Institute" w:date="2022-09-04T07:24:00Z">
                <w:rPr>
                  <w:rFonts w:ascii="Cambria Math" w:hAnsi="Cambria Math"/>
                </w:rPr>
                <m:t>]</m:t>
              </w:del>
            </m:r>
          </m:num>
          <m:den>
            <m:r>
              <w:del w:id="799" w:author="Liao, Chen/Sloan Kettering Institute" w:date="2022-09-04T07:24:00Z">
                <w:rPr>
                  <w:rFonts w:ascii="Cambria Math" w:hAnsi="Cambria Math"/>
                </w:rPr>
                <m:t>dt</m:t>
              </w:del>
            </m:r>
          </m:den>
        </m:f>
        <m:r>
          <w:del w:id="800" w:author="Liao, Chen/Sloan Kettering Institute" w:date="2022-09-04T07:24:00Z">
            <w:rPr>
              <w:rFonts w:ascii="Cambria Math" w:hAnsi="Cambria Math"/>
            </w:rPr>
            <m:t>=</m:t>
          </w:del>
        </m:r>
        <m:sSub>
          <m:sSubPr>
            <m:ctrlPr>
              <w:del w:id="801" w:author="Liao, Chen/Sloan Kettering Institute" w:date="2022-09-04T07:24:00Z">
                <w:rPr>
                  <w:rFonts w:ascii="Cambria Math" w:hAnsi="Cambria Math"/>
                </w:rPr>
              </w:del>
            </m:ctrlPr>
          </m:sSubPr>
          <m:e>
            <m:r>
              <w:del w:id="802" w:author="Liao, Chen/Sloan Kettering Institute" w:date="2022-09-04T07:24:00Z">
                <w:rPr>
                  <w:rFonts w:ascii="Cambria Math" w:hAnsi="Cambria Math"/>
                </w:rPr>
                <m:t>γ</m:t>
              </w:del>
            </m:r>
          </m:e>
          <m:sub>
            <m:r>
              <w:del w:id="803" w:author="Liao, Chen/Sloan Kettering Institute" w:date="2022-09-04T07:24:00Z">
                <w:rPr>
                  <w:rFonts w:ascii="Cambria Math" w:hAnsi="Cambria Math"/>
                </w:rPr>
                <m:t>g</m:t>
              </w:del>
            </m:r>
          </m:sub>
        </m:sSub>
        <m:sSub>
          <m:sSubPr>
            <m:ctrlPr>
              <w:del w:id="804" w:author="Liao, Chen/Sloan Kettering Institute" w:date="2022-09-04T07:24:00Z">
                <w:rPr>
                  <w:rFonts w:ascii="Cambria Math" w:hAnsi="Cambria Math"/>
                  <w:i/>
                </w:rPr>
              </w:del>
            </m:ctrlPr>
          </m:sSubPr>
          <m:e>
            <m:r>
              <w:del w:id="805" w:author="Liao, Chen/Sloan Kettering Institute" w:date="2022-09-04T07:24:00Z">
                <w:rPr>
                  <w:rFonts w:ascii="Cambria Math" w:hAnsi="Cambria Math"/>
                </w:rPr>
                <m:t>ε</m:t>
              </w:del>
            </m:r>
          </m:e>
          <m:sub>
            <m:r>
              <w:del w:id="806" w:author="Liao, Chen/Sloan Kettering Institute" w:date="2022-09-04T07:24:00Z">
                <w:rPr>
                  <w:rFonts w:ascii="Cambria Math" w:hAnsi="Cambria Math"/>
                </w:rPr>
                <m:t>g</m:t>
              </w:del>
            </m:r>
          </m:sub>
        </m:sSub>
        <m:d>
          <m:dPr>
            <m:ctrlPr>
              <w:del w:id="807" w:author="Liao, Chen/Sloan Kettering Institute" w:date="2022-09-04T07:24:00Z">
                <w:rPr>
                  <w:rFonts w:ascii="Cambria Math" w:hAnsi="Cambria Math"/>
                </w:rPr>
              </w:del>
            </m:ctrlPr>
          </m:dPr>
          <m:e>
            <m:r>
              <w:del w:id="808" w:author="Liao, Chen/Sloan Kettering Institute" w:date="2022-09-04T07:24:00Z">
                <w:rPr>
                  <w:rFonts w:ascii="Cambria Math" w:hAnsi="Cambria Math"/>
                </w:rPr>
                <m:t>1-</m:t>
              </w:del>
            </m:r>
            <m:f>
              <m:fPr>
                <m:ctrlPr>
                  <w:del w:id="809" w:author="Liao, Chen/Sloan Kettering Institute" w:date="2022-09-04T07:24:00Z">
                    <w:rPr>
                      <w:rFonts w:ascii="Cambria Math" w:hAnsi="Cambria Math"/>
                    </w:rPr>
                  </w:del>
                </m:ctrlPr>
              </m:fPr>
              <m:num>
                <m:r>
                  <w:del w:id="810" w:author="Liao, Chen/Sloan Kettering Institute" w:date="2022-09-04T07:24:00Z">
                    <w:rPr>
                      <w:rFonts w:ascii="Cambria Math" w:hAnsi="Cambria Math"/>
                    </w:rPr>
                    <m:t>[</m:t>
                  </w:del>
                </m:r>
                <m:sSub>
                  <m:sSubPr>
                    <m:ctrlPr>
                      <w:del w:id="811" w:author="Liao, Chen/Sloan Kettering Institute" w:date="2022-09-04T07:24:00Z">
                        <w:rPr>
                          <w:rFonts w:ascii="Cambria Math" w:hAnsi="Cambria Math"/>
                        </w:rPr>
                      </w:del>
                    </m:ctrlPr>
                  </m:sSubPr>
                  <m:e>
                    <m:r>
                      <w:del w:id="812" w:author="Liao, Chen/Sloan Kettering Institute" w:date="2022-09-04T07:24:00Z">
                        <w:rPr>
                          <w:rFonts w:ascii="Cambria Math" w:hAnsi="Cambria Math"/>
                        </w:rPr>
                        <m:t>B</m:t>
                      </w:del>
                    </m:r>
                  </m:e>
                  <m:sub>
                    <m:r>
                      <w:del w:id="813" w:author="Liao, Chen/Sloan Kettering Institute" w:date="2022-09-04T07:24:00Z">
                        <w:rPr>
                          <w:rFonts w:ascii="Cambria Math" w:hAnsi="Cambria Math"/>
                        </w:rPr>
                        <m:t>o</m:t>
                      </w:del>
                    </m:r>
                  </m:sub>
                </m:sSub>
                <m:r>
                  <w:del w:id="814" w:author="Liao, Chen/Sloan Kettering Institute" w:date="2022-09-04T07:24:00Z">
                    <w:rPr>
                      <w:rFonts w:ascii="Cambria Math" w:hAnsi="Cambria Math"/>
                    </w:rPr>
                    <m:t>]</m:t>
                  </w:del>
                </m:r>
              </m:num>
              <m:den>
                <m:sSub>
                  <m:sSubPr>
                    <m:ctrlPr>
                      <w:del w:id="815" w:author="Liao, Chen/Sloan Kettering Institute" w:date="2022-09-04T07:24:00Z">
                        <w:rPr>
                          <w:rFonts w:ascii="Cambria Math" w:hAnsi="Cambria Math"/>
                        </w:rPr>
                      </w:del>
                    </m:ctrlPr>
                  </m:sSubPr>
                  <m:e>
                    <m:r>
                      <w:del w:id="816" w:author="Liao, Chen/Sloan Kettering Institute" w:date="2022-09-04T07:24:00Z">
                        <w:rPr>
                          <w:rFonts w:ascii="Cambria Math" w:hAnsi="Cambria Math"/>
                        </w:rPr>
                        <m:t>K</m:t>
                      </w:del>
                    </m:r>
                  </m:e>
                  <m:sub>
                    <m:r>
                      <w:del w:id="817" w:author="Liao, Chen/Sloan Kettering Institute" w:date="2022-09-04T07:24:00Z">
                        <w:rPr>
                          <w:rFonts w:ascii="Cambria Math" w:hAnsi="Cambria Math"/>
                        </w:rPr>
                        <m:t>o</m:t>
                      </w:del>
                    </m:r>
                  </m:sub>
                </m:sSub>
              </m:den>
            </m:f>
            <m:r>
              <w:del w:id="818" w:author="Liao, Chen/Sloan Kettering Institute" w:date="2022-09-04T07:24:00Z">
                <w:rPr>
                  <w:rFonts w:ascii="Cambria Math" w:hAnsi="Cambria Math"/>
                </w:rPr>
                <m:t>-</m:t>
              </w:del>
            </m:r>
            <m:f>
              <m:fPr>
                <m:ctrlPr>
                  <w:del w:id="819" w:author="Liao, Chen/Sloan Kettering Institute" w:date="2022-09-04T07:24:00Z">
                    <w:rPr>
                      <w:rFonts w:ascii="Cambria Math" w:hAnsi="Cambria Math"/>
                    </w:rPr>
                  </w:del>
                </m:ctrlPr>
              </m:fPr>
              <m:num>
                <m:r>
                  <w:del w:id="820" w:author="Liao, Chen/Sloan Kettering Institute" w:date="2022-09-04T07:24:00Z">
                    <w:rPr>
                      <w:rFonts w:ascii="Cambria Math" w:hAnsi="Cambria Math"/>
                    </w:rPr>
                    <m:t>[</m:t>
                  </w:del>
                </m:r>
                <m:sSub>
                  <m:sSubPr>
                    <m:ctrlPr>
                      <w:del w:id="821" w:author="Liao, Chen/Sloan Kettering Institute" w:date="2022-09-04T07:24:00Z">
                        <w:rPr>
                          <w:rFonts w:ascii="Cambria Math" w:hAnsi="Cambria Math"/>
                        </w:rPr>
                      </w:del>
                    </m:ctrlPr>
                  </m:sSubPr>
                  <m:e>
                    <m:r>
                      <w:del w:id="822" w:author="Liao, Chen/Sloan Kettering Institute" w:date="2022-09-04T07:24:00Z">
                        <w:rPr>
                          <w:rFonts w:ascii="Cambria Math" w:hAnsi="Cambria Math"/>
                        </w:rPr>
                        <m:t>B</m:t>
                      </w:del>
                    </m:r>
                  </m:e>
                  <m:sub>
                    <m:r>
                      <w:del w:id="823" w:author="Liao, Chen/Sloan Kettering Institute" w:date="2022-09-04T07:24:00Z">
                        <w:rPr>
                          <w:rFonts w:ascii="Cambria Math" w:hAnsi="Cambria Math"/>
                        </w:rPr>
                        <m:t>g</m:t>
                      </w:del>
                    </m:r>
                  </m:sub>
                </m:sSub>
                <m:r>
                  <w:del w:id="824" w:author="Liao, Chen/Sloan Kettering Institute" w:date="2022-09-04T07:24:00Z">
                    <w:rPr>
                      <w:rFonts w:ascii="Cambria Math" w:hAnsi="Cambria Math"/>
                    </w:rPr>
                    <m:t>]</m:t>
                  </w:del>
                </m:r>
              </m:num>
              <m:den>
                <m:sSub>
                  <m:sSubPr>
                    <m:ctrlPr>
                      <w:del w:id="825" w:author="Liao, Chen/Sloan Kettering Institute" w:date="2022-09-04T07:24:00Z">
                        <w:rPr>
                          <w:rFonts w:ascii="Cambria Math" w:hAnsi="Cambria Math"/>
                        </w:rPr>
                      </w:del>
                    </m:ctrlPr>
                  </m:sSubPr>
                  <m:e>
                    <m:r>
                      <w:del w:id="826" w:author="Liao, Chen/Sloan Kettering Institute" w:date="2022-09-04T07:24:00Z">
                        <w:rPr>
                          <w:rFonts w:ascii="Cambria Math" w:hAnsi="Cambria Math"/>
                        </w:rPr>
                        <m:t>K</m:t>
                      </w:del>
                    </m:r>
                  </m:e>
                  <m:sub>
                    <m:r>
                      <w:del w:id="827" w:author="Liao, Chen/Sloan Kettering Institute" w:date="2022-09-04T07:24:00Z">
                        <w:rPr>
                          <w:rFonts w:ascii="Cambria Math" w:hAnsi="Cambria Math"/>
                        </w:rPr>
                        <m:t>g</m:t>
                      </w:del>
                    </m:r>
                  </m:sub>
                </m:sSub>
              </m:den>
            </m:f>
          </m:e>
        </m:d>
        <m:r>
          <w:del w:id="828" w:author="Liao, Chen/Sloan Kettering Institute" w:date="2022-09-04T07:24:00Z">
            <w:rPr>
              <w:rFonts w:ascii="Cambria Math" w:hAnsi="Cambria Math"/>
            </w:rPr>
            <m:t>[</m:t>
          </w:del>
        </m:r>
        <m:sSub>
          <m:sSubPr>
            <m:ctrlPr>
              <w:del w:id="829" w:author="Liao, Chen/Sloan Kettering Institute" w:date="2022-09-04T07:24:00Z">
                <w:rPr>
                  <w:rFonts w:ascii="Cambria Math" w:hAnsi="Cambria Math"/>
                </w:rPr>
              </w:del>
            </m:ctrlPr>
          </m:sSubPr>
          <m:e>
            <m:r>
              <w:del w:id="830" w:author="Liao, Chen/Sloan Kettering Institute" w:date="2022-09-04T07:24:00Z">
                <w:rPr>
                  <w:rFonts w:ascii="Cambria Math" w:hAnsi="Cambria Math"/>
                </w:rPr>
                <m:t>B</m:t>
              </w:del>
            </m:r>
          </m:e>
          <m:sub>
            <m:r>
              <w:del w:id="831" w:author="Liao, Chen/Sloan Kettering Institute" w:date="2022-09-04T07:24:00Z">
                <w:rPr>
                  <w:rFonts w:ascii="Cambria Math" w:hAnsi="Cambria Math"/>
                </w:rPr>
                <m:t>g</m:t>
              </w:del>
            </m:r>
          </m:sub>
        </m:sSub>
        <m:r>
          <w:del w:id="832" w:author="Liao, Chen/Sloan Kettering Institute" w:date="2022-09-04T07:24:00Z">
            <w:rPr>
              <w:rFonts w:ascii="Cambria Math" w:hAnsi="Cambria Math"/>
            </w:rPr>
            <m:t>]-δ[</m:t>
          </w:del>
        </m:r>
        <m:sSub>
          <m:sSubPr>
            <m:ctrlPr>
              <w:del w:id="833" w:author="Liao, Chen/Sloan Kettering Institute" w:date="2022-09-04T07:24:00Z">
                <w:rPr>
                  <w:rFonts w:ascii="Cambria Math" w:hAnsi="Cambria Math"/>
                </w:rPr>
              </w:del>
            </m:ctrlPr>
          </m:sSubPr>
          <m:e>
            <m:r>
              <w:del w:id="834" w:author="Liao, Chen/Sloan Kettering Institute" w:date="2022-09-04T07:24:00Z">
                <w:rPr>
                  <w:rFonts w:ascii="Cambria Math" w:hAnsi="Cambria Math"/>
                </w:rPr>
                <m:t>B</m:t>
              </w:del>
            </m:r>
          </m:e>
          <m:sub>
            <m:r>
              <w:del w:id="835" w:author="Liao, Chen/Sloan Kettering Institute" w:date="2022-09-04T07:24:00Z">
                <w:rPr>
                  <w:rFonts w:ascii="Cambria Math" w:hAnsi="Cambria Math"/>
                </w:rPr>
                <m:t>g</m:t>
              </w:del>
            </m:r>
          </m:sub>
        </m:sSub>
        <m:r>
          <w:del w:id="836" w:author="Liao, Chen/Sloan Kettering Institute" w:date="2022-09-04T07:24:00Z">
            <w:rPr>
              <w:rFonts w:ascii="Cambria Math" w:hAnsi="Cambria Math"/>
            </w:rPr>
            <m:t>]</m:t>
          </w:del>
        </m:r>
      </m:oMath>
      <w:del w:id="837" w:author="Liao, Chen/Sloan Kettering Institute" w:date="2022-09-04T07:24:00Z">
        <w:r w:rsidRPr="006409FA" w:rsidDel="00255031">
          <w:tab/>
        </w:r>
        <w:r w:rsidRPr="006409FA" w:rsidDel="00255031">
          <w:tab/>
        </w:r>
        <w:r w:rsidRPr="006409FA" w:rsidDel="00255031">
          <w:tab/>
        </w:r>
        <w:r w:rsidRPr="006409FA" w:rsidDel="00255031">
          <w:tab/>
          <w:delText>Eq. (2)</w:delText>
        </w:r>
      </w:del>
    </w:p>
    <w:p w14:paraId="5EDB645D" w14:textId="322AA2E2" w:rsidR="00BF0BC5" w:rsidRPr="006409FA" w:rsidDel="00255031" w:rsidRDefault="000A48DA" w:rsidP="00241EF2">
      <w:pPr>
        <w:rPr>
          <w:del w:id="838" w:author="Liao, Chen/Sloan Kettering Institute" w:date="2022-09-04T07:24:00Z"/>
        </w:rPr>
      </w:pPr>
      <w:del w:id="839" w:author="Liao, Chen/Sloan Kettering Institute" w:date="2022-09-04T07:24:00Z">
        <w:r w:rsidRPr="006409FA" w:rsidDel="00255031">
          <w:delText xml:space="preserve">Here </w:delText>
        </w:r>
      </w:del>
      <m:oMath>
        <m:r>
          <w:del w:id="840" w:author="Liao, Chen/Sloan Kettering Institute" w:date="2022-09-04T07:24:00Z">
            <w:rPr>
              <w:rFonts w:ascii="Cambria Math" w:hAnsi="Cambria Math"/>
            </w:rPr>
            <m:t>[</m:t>
          </w:del>
        </m:r>
        <m:sSub>
          <m:sSubPr>
            <m:ctrlPr>
              <w:del w:id="841" w:author="Liao, Chen/Sloan Kettering Institute" w:date="2022-09-04T07:24:00Z">
                <w:rPr>
                  <w:rFonts w:ascii="Cambria Math" w:hAnsi="Cambria Math"/>
                </w:rPr>
              </w:del>
            </m:ctrlPr>
          </m:sSubPr>
          <m:e>
            <m:r>
              <w:del w:id="842" w:author="Liao, Chen/Sloan Kettering Institute" w:date="2022-09-04T07:24:00Z">
                <w:rPr>
                  <w:rFonts w:ascii="Cambria Math" w:hAnsi="Cambria Math"/>
                </w:rPr>
                <m:t>B</m:t>
              </w:del>
            </m:r>
          </m:e>
          <m:sub>
            <m:r>
              <w:del w:id="843" w:author="Liao, Chen/Sloan Kettering Institute" w:date="2022-09-04T07:24:00Z">
                <w:rPr>
                  <w:rFonts w:ascii="Cambria Math" w:hAnsi="Cambria Math"/>
                </w:rPr>
                <m:t>o</m:t>
              </w:del>
            </m:r>
          </m:sub>
        </m:sSub>
        <m:r>
          <w:del w:id="844" w:author="Liao, Chen/Sloan Kettering Institute" w:date="2022-09-04T07:24:00Z">
            <w:rPr>
              <w:rFonts w:ascii="Cambria Math" w:hAnsi="Cambria Math"/>
            </w:rPr>
            <m:t>]</m:t>
          </w:del>
        </m:r>
      </m:oMath>
      <w:del w:id="845" w:author="Liao, Chen/Sloan Kettering Institute" w:date="2022-09-04T07:24:00Z">
        <w:r w:rsidRPr="006409FA" w:rsidDel="00255031">
          <w:delText xml:space="preserve"> and </w:delText>
        </w:r>
      </w:del>
      <m:oMath>
        <m:r>
          <w:del w:id="846" w:author="Liao, Chen/Sloan Kettering Institute" w:date="2022-09-04T07:24:00Z">
            <w:rPr>
              <w:rFonts w:ascii="Cambria Math" w:hAnsi="Cambria Math"/>
            </w:rPr>
            <m:t>[</m:t>
          </w:del>
        </m:r>
        <m:sSub>
          <m:sSubPr>
            <m:ctrlPr>
              <w:del w:id="847" w:author="Liao, Chen/Sloan Kettering Institute" w:date="2022-09-04T07:24:00Z">
                <w:rPr>
                  <w:rFonts w:ascii="Cambria Math" w:hAnsi="Cambria Math"/>
                </w:rPr>
              </w:del>
            </m:ctrlPr>
          </m:sSubPr>
          <m:e>
            <m:r>
              <w:del w:id="848" w:author="Liao, Chen/Sloan Kettering Institute" w:date="2022-09-04T07:24:00Z">
                <w:rPr>
                  <w:rFonts w:ascii="Cambria Math" w:hAnsi="Cambria Math"/>
                </w:rPr>
                <m:t>B</m:t>
              </w:del>
            </m:r>
          </m:e>
          <m:sub>
            <m:r>
              <w:del w:id="849" w:author="Liao, Chen/Sloan Kettering Institute" w:date="2022-09-04T07:24:00Z">
                <w:rPr>
                  <w:rFonts w:ascii="Cambria Math" w:hAnsi="Cambria Math"/>
                </w:rPr>
                <m:t>g</m:t>
              </w:del>
            </m:r>
          </m:sub>
        </m:sSub>
        <m:r>
          <w:del w:id="850" w:author="Liao, Chen/Sloan Kettering Institute" w:date="2022-09-04T07:24:00Z">
            <w:rPr>
              <w:rFonts w:ascii="Cambria Math" w:hAnsi="Cambria Math"/>
            </w:rPr>
            <m:t>]</m:t>
          </w:del>
        </m:r>
      </m:oMath>
      <w:del w:id="851" w:author="Liao, Chen/Sloan Kettering Institute" w:date="2022-09-04T07:24:00Z">
        <w:r w:rsidRPr="006409FA" w:rsidDel="00255031">
          <w:delText xml:space="preserve"> are the oral and gut bacterial </w:delText>
        </w:r>
        <w:r w:rsidR="007A695E" w:rsidRPr="006409FA" w:rsidDel="00255031">
          <w:delText>loads</w:delText>
        </w:r>
        <w:r w:rsidRPr="006409FA" w:rsidDel="00255031">
          <w:delText xml:space="preserve"> respectively, </w:delText>
        </w:r>
      </w:del>
      <m:oMath>
        <m:sSub>
          <m:sSubPr>
            <m:ctrlPr>
              <w:del w:id="852" w:author="Liao, Chen/Sloan Kettering Institute" w:date="2022-09-04T07:24:00Z">
                <w:rPr>
                  <w:rFonts w:ascii="Cambria Math" w:hAnsi="Cambria Math"/>
                </w:rPr>
              </w:del>
            </m:ctrlPr>
          </m:sSubPr>
          <m:e>
            <m:r>
              <w:del w:id="853" w:author="Liao, Chen/Sloan Kettering Institute" w:date="2022-09-04T07:24:00Z">
                <w:rPr>
                  <w:rFonts w:ascii="Cambria Math" w:hAnsi="Cambria Math"/>
                </w:rPr>
                <m:t>α</m:t>
              </w:del>
            </m:r>
          </m:e>
          <m:sub>
            <m:r>
              <w:del w:id="854" w:author="Liao, Chen/Sloan Kettering Institute" w:date="2022-09-04T07:24:00Z">
                <w:rPr>
                  <w:rFonts w:ascii="Cambria Math" w:hAnsi="Cambria Math"/>
                </w:rPr>
                <m:t>o</m:t>
              </w:del>
            </m:r>
          </m:sub>
        </m:sSub>
      </m:oMath>
      <w:del w:id="855" w:author="Liao, Chen/Sloan Kettering Institute" w:date="2022-09-04T07:24:00Z">
        <w:r w:rsidRPr="006409FA" w:rsidDel="00255031">
          <w:delText xml:space="preserve"> is the</w:delText>
        </w:r>
        <w:r w:rsidR="00BD6A9C" w:rsidRPr="006409FA" w:rsidDel="00255031">
          <w:delText xml:space="preserve"> rate of</w:delText>
        </w:r>
        <w:r w:rsidRPr="006409FA" w:rsidDel="00255031">
          <w:delText xml:space="preserve"> oral-gut</w:delText>
        </w:r>
        <w:r w:rsidR="007A695E" w:rsidRPr="006409FA" w:rsidDel="00255031">
          <w:delText xml:space="preserve"> </w:delText>
        </w:r>
        <w:r w:rsidRPr="006409FA" w:rsidDel="00255031">
          <w:delText xml:space="preserve">transmission, </w:delText>
        </w:r>
      </w:del>
      <m:oMath>
        <m:r>
          <w:del w:id="856" w:author="Liao, Chen/Sloan Kettering Institute" w:date="2022-09-04T07:24:00Z">
            <w:rPr>
              <w:rFonts w:ascii="Cambria Math" w:hAnsi="Cambria Math"/>
            </w:rPr>
            <m:t>δ</m:t>
          </w:del>
        </m:r>
      </m:oMath>
      <w:del w:id="857" w:author="Liao, Chen/Sloan Kettering Institute" w:date="2022-09-04T07:24:00Z">
        <w:r w:rsidRPr="006409FA" w:rsidDel="00255031">
          <w:delText xml:space="preserve"> is the rate constant of bacterial loss, </w:delText>
        </w:r>
      </w:del>
      <m:oMath>
        <m:sSub>
          <m:sSubPr>
            <m:ctrlPr>
              <w:del w:id="858" w:author="Liao, Chen/Sloan Kettering Institute" w:date="2022-09-04T07:24:00Z">
                <w:rPr>
                  <w:rFonts w:ascii="Cambria Math" w:hAnsi="Cambria Math"/>
                </w:rPr>
              </w:del>
            </m:ctrlPr>
          </m:sSubPr>
          <m:e>
            <m:r>
              <w:del w:id="859" w:author="Liao, Chen/Sloan Kettering Institute" w:date="2022-09-04T07:24:00Z">
                <w:rPr>
                  <w:rFonts w:ascii="Cambria Math" w:hAnsi="Cambria Math"/>
                </w:rPr>
                <m:t>K</m:t>
              </w:del>
            </m:r>
          </m:e>
          <m:sub>
            <m:r>
              <w:del w:id="860" w:author="Liao, Chen/Sloan Kettering Institute" w:date="2022-09-04T07:24:00Z">
                <w:rPr>
                  <w:rFonts w:ascii="Cambria Math" w:hAnsi="Cambria Math"/>
                </w:rPr>
                <m:t>o</m:t>
              </w:del>
            </m:r>
          </m:sub>
        </m:sSub>
      </m:oMath>
      <w:del w:id="861" w:author="Liao, Chen/Sloan Kettering Institute" w:date="2022-09-04T07:24:00Z">
        <w:r w:rsidRPr="006409FA" w:rsidDel="00255031">
          <w:delText xml:space="preserve"> and </w:delText>
        </w:r>
      </w:del>
      <m:oMath>
        <m:sSub>
          <m:sSubPr>
            <m:ctrlPr>
              <w:del w:id="862" w:author="Liao, Chen/Sloan Kettering Institute" w:date="2022-09-04T07:24:00Z">
                <w:rPr>
                  <w:rFonts w:ascii="Cambria Math" w:hAnsi="Cambria Math"/>
                </w:rPr>
              </w:del>
            </m:ctrlPr>
          </m:sSubPr>
          <m:e>
            <m:r>
              <w:del w:id="863" w:author="Liao, Chen/Sloan Kettering Institute" w:date="2022-09-04T07:24:00Z">
                <w:rPr>
                  <w:rFonts w:ascii="Cambria Math" w:hAnsi="Cambria Math"/>
                </w:rPr>
                <m:t>K</m:t>
              </w:del>
            </m:r>
          </m:e>
          <m:sub>
            <m:r>
              <w:del w:id="864" w:author="Liao, Chen/Sloan Kettering Institute" w:date="2022-09-04T07:24:00Z">
                <w:rPr>
                  <w:rFonts w:ascii="Cambria Math" w:hAnsi="Cambria Math"/>
                </w:rPr>
                <m:t>g</m:t>
              </w:del>
            </m:r>
          </m:sub>
        </m:sSub>
        <m:r>
          <w:del w:id="865" w:author="Liao, Chen/Sloan Kettering Institute" w:date="2022-09-04T07:24:00Z">
            <w:rPr>
              <w:rFonts w:ascii="Cambria Math" w:hAnsi="Cambria Math"/>
            </w:rPr>
            <m:t xml:space="preserve"> </m:t>
          </w:del>
        </m:r>
      </m:oMath>
      <w:del w:id="866" w:author="Liao, Chen/Sloan Kettering Institute" w:date="2022-09-04T07:24:00Z">
        <w:r w:rsidRPr="006409FA" w:rsidDel="00255031">
          <w:delText xml:space="preserve">are the carrying capacities, and </w:delText>
        </w:r>
      </w:del>
      <m:oMath>
        <m:sSub>
          <m:sSubPr>
            <m:ctrlPr>
              <w:del w:id="867" w:author="Liao, Chen/Sloan Kettering Institute" w:date="2022-09-04T07:24:00Z">
                <w:rPr>
                  <w:rFonts w:ascii="Cambria Math" w:hAnsi="Cambria Math"/>
                </w:rPr>
              </w:del>
            </m:ctrlPr>
          </m:sSubPr>
          <m:e>
            <m:r>
              <w:del w:id="868" w:author="Liao, Chen/Sloan Kettering Institute" w:date="2022-09-04T07:24:00Z">
                <w:rPr>
                  <w:rFonts w:ascii="Cambria Math" w:hAnsi="Cambria Math"/>
                </w:rPr>
                <m:t>γ</m:t>
              </w:del>
            </m:r>
          </m:e>
          <m:sub>
            <m:r>
              <w:del w:id="869" w:author="Liao, Chen/Sloan Kettering Institute" w:date="2022-09-04T07:24:00Z">
                <w:rPr>
                  <w:rFonts w:ascii="Cambria Math" w:hAnsi="Cambria Math"/>
                </w:rPr>
                <m:t>o</m:t>
              </w:del>
            </m:r>
          </m:sub>
        </m:sSub>
      </m:oMath>
      <w:del w:id="870" w:author="Liao, Chen/Sloan Kettering Institute" w:date="2022-09-04T07:24:00Z">
        <w:r w:rsidRPr="006409FA" w:rsidDel="00255031">
          <w:delText xml:space="preserve"> and </w:delText>
        </w:r>
      </w:del>
      <m:oMath>
        <m:sSub>
          <m:sSubPr>
            <m:ctrlPr>
              <w:del w:id="871" w:author="Liao, Chen/Sloan Kettering Institute" w:date="2022-09-04T07:24:00Z">
                <w:rPr>
                  <w:rFonts w:ascii="Cambria Math" w:hAnsi="Cambria Math"/>
                </w:rPr>
              </w:del>
            </m:ctrlPr>
          </m:sSubPr>
          <m:e>
            <m:r>
              <w:del w:id="872" w:author="Liao, Chen/Sloan Kettering Institute" w:date="2022-09-04T07:24:00Z">
                <w:rPr>
                  <w:rFonts w:ascii="Cambria Math" w:hAnsi="Cambria Math"/>
                </w:rPr>
                <m:t>γ</m:t>
              </w:del>
            </m:r>
          </m:e>
          <m:sub>
            <m:r>
              <w:del w:id="873" w:author="Liao, Chen/Sloan Kettering Institute" w:date="2022-09-04T07:24:00Z">
                <w:rPr>
                  <w:rFonts w:ascii="Cambria Math" w:hAnsi="Cambria Math"/>
                </w:rPr>
                <m:t>g</m:t>
              </w:del>
            </m:r>
          </m:sub>
        </m:sSub>
      </m:oMath>
      <w:del w:id="874" w:author="Liao, Chen/Sloan Kettering Institute" w:date="2022-09-04T07:24:00Z">
        <w:r w:rsidRPr="006409FA" w:rsidDel="00255031">
          <w:delText xml:space="preserve"> are the maximum growth rates. The physiological values of these parameters </w:delText>
        </w:r>
        <w:r w:rsidR="007D39D3" w:rsidRPr="006409FA" w:rsidDel="00255031">
          <w:delText>(</w:delText>
        </w:r>
        <w:r w:rsidR="007D39D3" w:rsidRPr="006409FA" w:rsidDel="00255031">
          <w:rPr>
            <w:highlight w:val="yellow"/>
          </w:rPr>
          <w:delText>Table S</w:delText>
        </w:r>
        <w:r w:rsidR="00864821" w:rsidRPr="006409FA" w:rsidDel="00255031">
          <w:rPr>
            <w:highlight w:val="yellow"/>
          </w:rPr>
          <w:delText>5</w:delText>
        </w:r>
        <w:r w:rsidR="007D39D3" w:rsidRPr="006409FA" w:rsidDel="00255031">
          <w:delText xml:space="preserve">) </w:delText>
        </w:r>
        <w:r w:rsidRPr="006409FA" w:rsidDel="00255031">
          <w:delText>were taken from the literature (</w:delText>
        </w:r>
      </w:del>
      <m:oMath>
        <m:sSub>
          <m:sSubPr>
            <m:ctrlPr>
              <w:del w:id="875" w:author="Liao, Chen/Sloan Kettering Institute" w:date="2022-09-04T07:24:00Z">
                <w:rPr>
                  <w:rFonts w:ascii="Cambria Math" w:hAnsi="Cambria Math"/>
                </w:rPr>
              </w:del>
            </m:ctrlPr>
          </m:sSubPr>
          <m:e>
            <m:r>
              <w:del w:id="876" w:author="Liao, Chen/Sloan Kettering Institute" w:date="2022-09-04T07:24:00Z">
                <w:rPr>
                  <w:rFonts w:ascii="Cambria Math" w:hAnsi="Cambria Math"/>
                </w:rPr>
                <m:t>K</m:t>
              </w:del>
            </m:r>
          </m:e>
          <m:sub>
            <m:r>
              <w:del w:id="877" w:author="Liao, Chen/Sloan Kettering Institute" w:date="2022-09-04T07:24:00Z">
                <w:rPr>
                  <w:rFonts w:ascii="Cambria Math" w:hAnsi="Cambria Math"/>
                </w:rPr>
                <m:t>g</m:t>
              </w:del>
            </m:r>
          </m:sub>
        </m:sSub>
      </m:oMath>
      <w:del w:id="878" w:author="Liao, Chen/Sloan Kettering Institute" w:date="2022-09-04T07:24:00Z">
        <w:r w:rsidRPr="006409FA" w:rsidDel="00255031">
          <w:delText xml:space="preserve"> and </w:delText>
        </w:r>
      </w:del>
      <m:oMath>
        <m:r>
          <w:del w:id="879" w:author="Liao, Chen/Sloan Kettering Institute" w:date="2022-09-04T07:24:00Z">
            <w:rPr>
              <w:rFonts w:ascii="Cambria Math" w:hAnsi="Cambria Math"/>
            </w:rPr>
            <m:t>δ</m:t>
          </w:del>
        </m:r>
      </m:oMath>
      <w:del w:id="880" w:author="Liao, Chen/Sloan Kettering Institute" w:date="2022-09-04T07:24:00Z">
        <w:r w:rsidRPr="006409FA" w:rsidDel="00255031">
          <w:delText>)</w:delText>
        </w:r>
        <w:r w:rsidR="003F7E88" w:rsidRPr="006409FA" w:rsidDel="00255031">
          <w:delText>,</w:delText>
        </w:r>
        <w:r w:rsidRPr="006409FA" w:rsidDel="00255031">
          <w:delText xml:space="preserve"> </w:delText>
        </w:r>
        <w:r w:rsidR="002E1C83" w:rsidRPr="006409FA" w:rsidDel="00255031">
          <w:delText xml:space="preserve">predicted </w:delText>
        </w:r>
        <w:r w:rsidRPr="006409FA" w:rsidDel="00255031">
          <w:delText>by theoretical modeling (</w:delText>
        </w:r>
      </w:del>
      <m:oMath>
        <m:sSub>
          <m:sSubPr>
            <m:ctrlPr>
              <w:del w:id="881" w:author="Liao, Chen/Sloan Kettering Institute" w:date="2022-09-04T07:24:00Z">
                <w:rPr>
                  <w:rFonts w:ascii="Cambria Math" w:hAnsi="Cambria Math"/>
                </w:rPr>
              </w:del>
            </m:ctrlPr>
          </m:sSubPr>
          <m:e>
            <m:r>
              <w:del w:id="882" w:author="Liao, Chen/Sloan Kettering Institute" w:date="2022-09-04T07:24:00Z">
                <w:rPr>
                  <w:rFonts w:ascii="Cambria Math" w:hAnsi="Cambria Math"/>
                </w:rPr>
                <m:t>γ</m:t>
              </w:del>
            </m:r>
          </m:e>
          <m:sub>
            <m:r>
              <w:del w:id="883" w:author="Liao, Chen/Sloan Kettering Institute" w:date="2022-09-04T07:24:00Z">
                <w:rPr>
                  <w:rFonts w:ascii="Cambria Math" w:hAnsi="Cambria Math"/>
                </w:rPr>
                <m:t>o</m:t>
              </w:del>
            </m:r>
          </m:sub>
        </m:sSub>
      </m:oMath>
      <w:del w:id="884" w:author="Liao, Chen/Sloan Kettering Institute" w:date="2022-09-04T07:24:00Z">
        <w:r w:rsidRPr="006409FA" w:rsidDel="00255031">
          <w:delText xml:space="preserve"> and </w:delText>
        </w:r>
      </w:del>
      <m:oMath>
        <m:sSub>
          <m:sSubPr>
            <m:ctrlPr>
              <w:del w:id="885" w:author="Liao, Chen/Sloan Kettering Institute" w:date="2022-09-04T07:24:00Z">
                <w:rPr>
                  <w:rFonts w:ascii="Cambria Math" w:hAnsi="Cambria Math"/>
                </w:rPr>
              </w:del>
            </m:ctrlPr>
          </m:sSubPr>
          <m:e>
            <m:r>
              <w:del w:id="886" w:author="Liao, Chen/Sloan Kettering Institute" w:date="2022-09-04T07:24:00Z">
                <w:rPr>
                  <w:rFonts w:ascii="Cambria Math" w:hAnsi="Cambria Math"/>
                </w:rPr>
                <m:t>γ</m:t>
              </w:del>
            </m:r>
          </m:e>
          <m:sub>
            <m:r>
              <w:del w:id="887" w:author="Liao, Chen/Sloan Kettering Institute" w:date="2022-09-04T07:24:00Z">
                <w:rPr>
                  <w:rFonts w:ascii="Cambria Math" w:hAnsi="Cambria Math"/>
                </w:rPr>
                <m:t>g</m:t>
              </w:del>
            </m:r>
          </m:sub>
        </m:sSub>
      </m:oMath>
      <w:del w:id="888" w:author="Liao, Chen/Sloan Kettering Institute" w:date="2022-09-04T07:24:00Z">
        <w:r w:rsidRPr="006409FA" w:rsidDel="00255031">
          <w:delText>)</w:delText>
        </w:r>
        <w:r w:rsidR="003F7E88" w:rsidRPr="006409FA" w:rsidDel="00255031">
          <w:delText>,</w:delText>
        </w:r>
        <w:r w:rsidRPr="006409FA" w:rsidDel="00255031">
          <w:delText xml:space="preserve"> </w:delText>
        </w:r>
        <w:r w:rsidR="007A695E" w:rsidRPr="006409FA" w:rsidDel="00255031">
          <w:delText xml:space="preserve">or </w:delText>
        </w:r>
        <w:r w:rsidR="002E1C83" w:rsidRPr="006409FA" w:rsidDel="00255031">
          <w:delText xml:space="preserve">estimated by </w:delText>
        </w:r>
        <w:r w:rsidRPr="006409FA" w:rsidDel="00255031">
          <w:delText>fitting human data (</w:delText>
        </w:r>
      </w:del>
      <m:oMath>
        <m:sSub>
          <m:sSubPr>
            <m:ctrlPr>
              <w:del w:id="889" w:author="Liao, Chen/Sloan Kettering Institute" w:date="2022-09-04T07:24:00Z">
                <w:rPr>
                  <w:rFonts w:ascii="Cambria Math" w:hAnsi="Cambria Math"/>
                </w:rPr>
              </w:del>
            </m:ctrlPr>
          </m:sSubPr>
          <m:e>
            <m:r>
              <w:del w:id="890" w:author="Liao, Chen/Sloan Kettering Institute" w:date="2022-09-04T07:24:00Z">
                <w:rPr>
                  <w:rFonts w:ascii="Cambria Math" w:hAnsi="Cambria Math"/>
                </w:rPr>
                <m:t>α</m:t>
              </w:del>
            </m:r>
          </m:e>
          <m:sub>
            <m:r>
              <w:del w:id="891" w:author="Liao, Chen/Sloan Kettering Institute" w:date="2022-09-04T07:24:00Z">
                <w:rPr>
                  <w:rFonts w:ascii="Cambria Math" w:hAnsi="Cambria Math"/>
                </w:rPr>
                <m:t>o</m:t>
              </w:del>
            </m:r>
          </m:sub>
        </m:sSub>
      </m:oMath>
      <w:del w:id="892" w:author="Liao, Chen/Sloan Kettering Institute" w:date="2022-09-04T07:24:00Z">
        <w:r w:rsidRPr="006409FA" w:rsidDel="00255031">
          <w:delText xml:space="preserve"> and </w:delText>
        </w:r>
      </w:del>
      <m:oMath>
        <m:sSub>
          <m:sSubPr>
            <m:ctrlPr>
              <w:del w:id="893" w:author="Liao, Chen/Sloan Kettering Institute" w:date="2022-09-04T07:24:00Z">
                <w:rPr>
                  <w:rFonts w:ascii="Cambria Math" w:hAnsi="Cambria Math"/>
                </w:rPr>
              </w:del>
            </m:ctrlPr>
          </m:sSubPr>
          <m:e>
            <m:r>
              <w:del w:id="894" w:author="Liao, Chen/Sloan Kettering Institute" w:date="2022-09-04T07:24:00Z">
                <w:rPr>
                  <w:rFonts w:ascii="Cambria Math" w:hAnsi="Cambria Math"/>
                </w:rPr>
                <m:t>K</m:t>
              </w:del>
            </m:r>
          </m:e>
          <m:sub>
            <m:r>
              <w:del w:id="895" w:author="Liao, Chen/Sloan Kettering Institute" w:date="2022-09-04T07:24:00Z">
                <w:rPr>
                  <w:rFonts w:ascii="Cambria Math" w:hAnsi="Cambria Math"/>
                </w:rPr>
                <m:t>o</m:t>
              </w:del>
            </m:r>
          </m:sub>
        </m:sSub>
      </m:oMath>
      <w:del w:id="896" w:author="Liao, Chen/Sloan Kettering Institute" w:date="2022-09-04T07:24:00Z">
        <w:r w:rsidRPr="006409FA" w:rsidDel="00255031">
          <w:delText>).</w:delText>
        </w:r>
        <w:r w:rsidR="008E75CA" w:rsidRPr="006409FA" w:rsidDel="00255031">
          <w:delText xml:space="preserve"> The </w:delText>
        </w:r>
        <w:r w:rsidR="00BF0BC5" w:rsidRPr="006409FA" w:rsidDel="00255031">
          <w:delText xml:space="preserve">antibiotic </w:delText>
        </w:r>
        <w:r w:rsidR="008E75CA" w:rsidRPr="006409FA" w:rsidDel="00255031">
          <w:delText xml:space="preserve">susceptibility </w:delText>
        </w:r>
        <w:r w:rsidR="00EE1A74" w:rsidRPr="006409FA" w:rsidDel="00255031">
          <w:delText xml:space="preserve">of the two populations </w:delText>
        </w:r>
        <w:r w:rsidR="008E75CA" w:rsidRPr="006409FA" w:rsidDel="00255031">
          <w:delText xml:space="preserve">was described by </w:delText>
        </w:r>
      </w:del>
      <m:oMath>
        <m:sSub>
          <m:sSubPr>
            <m:ctrlPr>
              <w:del w:id="897" w:author="Liao, Chen/Sloan Kettering Institute" w:date="2022-09-04T07:24:00Z">
                <w:rPr>
                  <w:rFonts w:ascii="Cambria Math" w:hAnsi="Cambria Math"/>
                  <w:i/>
                </w:rPr>
              </w:del>
            </m:ctrlPr>
          </m:sSubPr>
          <m:e>
            <m:r>
              <w:del w:id="898" w:author="Liao, Chen/Sloan Kettering Institute" w:date="2022-09-04T07:24:00Z">
                <w:rPr>
                  <w:rFonts w:ascii="Cambria Math" w:hAnsi="Cambria Math"/>
                </w:rPr>
                <m:t>ε</m:t>
              </w:del>
            </m:r>
          </m:e>
          <m:sub>
            <m:r>
              <w:del w:id="899" w:author="Liao, Chen/Sloan Kettering Institute" w:date="2022-09-04T07:24:00Z">
                <w:rPr>
                  <w:rFonts w:ascii="Cambria Math" w:hAnsi="Cambria Math"/>
                </w:rPr>
                <m:t>o</m:t>
              </w:del>
            </m:r>
          </m:sub>
        </m:sSub>
      </m:oMath>
      <w:del w:id="900" w:author="Liao, Chen/Sloan Kettering Institute" w:date="2022-09-04T07:24:00Z">
        <w:r w:rsidR="008E75CA" w:rsidRPr="006409FA" w:rsidDel="00255031">
          <w:delText xml:space="preserve"> and </w:delText>
        </w:r>
      </w:del>
      <m:oMath>
        <m:sSub>
          <m:sSubPr>
            <m:ctrlPr>
              <w:del w:id="901" w:author="Liao, Chen/Sloan Kettering Institute" w:date="2022-09-04T07:24:00Z">
                <w:rPr>
                  <w:rFonts w:ascii="Cambria Math" w:hAnsi="Cambria Math"/>
                  <w:i/>
                </w:rPr>
              </w:del>
            </m:ctrlPr>
          </m:sSubPr>
          <m:e>
            <m:r>
              <w:del w:id="902" w:author="Liao, Chen/Sloan Kettering Institute" w:date="2022-09-04T07:24:00Z">
                <w:rPr>
                  <w:rFonts w:ascii="Cambria Math" w:hAnsi="Cambria Math"/>
                </w:rPr>
                <m:t>ε</m:t>
              </w:del>
            </m:r>
          </m:e>
          <m:sub>
            <m:r>
              <w:del w:id="903" w:author="Liao, Chen/Sloan Kettering Institute" w:date="2022-09-04T07:24:00Z">
                <w:rPr>
                  <w:rFonts w:ascii="Cambria Math" w:hAnsi="Cambria Math"/>
                </w:rPr>
                <m:t>g</m:t>
              </w:del>
            </m:r>
          </m:sub>
        </m:sSub>
      </m:oMath>
      <w:del w:id="904" w:author="Liao, Chen/Sloan Kettering Institute" w:date="2022-09-04T07:24:00Z">
        <w:r w:rsidR="008E75CA" w:rsidRPr="006409FA" w:rsidDel="00255031">
          <w:delText xml:space="preserve"> (the higher </w:delText>
        </w:r>
      </w:del>
      <m:oMath>
        <m:r>
          <w:del w:id="905" w:author="Liao, Chen/Sloan Kettering Institute" w:date="2022-09-04T07:24:00Z">
            <w:rPr>
              <w:rFonts w:ascii="Cambria Math" w:hAnsi="Cambria Math"/>
            </w:rPr>
            <m:t>ε</m:t>
          </w:del>
        </m:r>
      </m:oMath>
      <w:del w:id="906" w:author="Liao, Chen/Sloan Kettering Institute" w:date="2022-09-04T07:24:00Z">
        <w:r w:rsidR="008E75CA" w:rsidRPr="006409FA" w:rsidDel="00255031">
          <w:delText>, the less susceptible)</w:delText>
        </w:r>
        <w:r w:rsidR="00EE1A74" w:rsidRPr="006409FA" w:rsidDel="00255031">
          <w:delText xml:space="preserve"> as free parameters</w:delText>
        </w:r>
        <w:r w:rsidR="00A96DD2" w:rsidRPr="006409FA" w:rsidDel="00255031">
          <w:delText>.</w:delText>
        </w:r>
        <w:r w:rsidR="0096247B" w:rsidRPr="006409FA" w:rsidDel="00255031">
          <w:delText xml:space="preserve"> See </w:delText>
        </w:r>
        <w:r w:rsidR="0096247B" w:rsidRPr="006409FA" w:rsidDel="00255031">
          <w:rPr>
            <w:highlight w:val="yellow"/>
          </w:rPr>
          <w:delText>Supplementary Text</w:delText>
        </w:r>
        <w:r w:rsidR="007D39D3" w:rsidRPr="006409FA" w:rsidDel="00255031">
          <w:rPr>
            <w:highlight w:val="yellow"/>
          </w:rPr>
          <w:delText xml:space="preserve"> and Table S</w:delText>
        </w:r>
        <w:r w:rsidR="00864821" w:rsidRPr="006409FA" w:rsidDel="00255031">
          <w:rPr>
            <w:highlight w:val="yellow"/>
          </w:rPr>
          <w:delText>6</w:delText>
        </w:r>
        <w:r w:rsidR="0096247B" w:rsidRPr="006409FA" w:rsidDel="00255031">
          <w:delText xml:space="preserve"> for basic model assumptions, analytical solutions, and parameter estimations.</w:delText>
        </w:r>
      </w:del>
    </w:p>
    <w:p w14:paraId="2F23B68F" w14:textId="047CDFDA" w:rsidR="001B4915" w:rsidRPr="006409FA" w:rsidDel="00255031" w:rsidRDefault="003162DC" w:rsidP="007F4BAE">
      <w:pPr>
        <w:rPr>
          <w:del w:id="907" w:author="Liao, Chen/Sloan Kettering Institute" w:date="2022-09-04T07:24:00Z"/>
        </w:rPr>
      </w:pPr>
      <w:del w:id="908" w:author="Liao, Chen/Sloan Kettering Institute" w:date="2022-09-04T07:24:00Z">
        <w:r w:rsidRPr="006409FA" w:rsidDel="00255031">
          <w:tab/>
        </w:r>
        <w:r w:rsidR="009175A4" w:rsidRPr="006409FA" w:rsidDel="00255031">
          <w:delText xml:space="preserve">The </w:delText>
        </w:r>
        <w:r w:rsidR="009175A4" w:rsidRPr="006409FA" w:rsidDel="00255031">
          <w:rPr>
            <w:i/>
            <w:iCs/>
          </w:rPr>
          <w:delText>marker</w:delText>
        </w:r>
        <w:r w:rsidR="009175A4" w:rsidRPr="006409FA" w:rsidDel="00255031">
          <w:delText xml:space="preserve"> hypothesis states that </w:delText>
        </w:r>
        <w:r w:rsidR="008E75CA" w:rsidRPr="006409FA" w:rsidDel="00255031">
          <w:delText>antibiotics caused relative enrichment, but not absolute</w:delText>
        </w:r>
        <w:r w:rsidR="00BE611E" w:rsidRPr="006409FA" w:rsidDel="00255031">
          <w:delText xml:space="preserve"> </w:delText>
        </w:r>
        <w:r w:rsidR="008E75CA" w:rsidRPr="006409FA" w:rsidDel="00255031">
          <w:delText>expansion, of oral bacteria</w:delText>
        </w:r>
        <w:r w:rsidR="00BE611E" w:rsidRPr="006409FA" w:rsidDel="00255031">
          <w:delText>l population</w:delText>
        </w:r>
        <w:r w:rsidR="008E75CA" w:rsidRPr="006409FA" w:rsidDel="00255031">
          <w:delText xml:space="preserve"> in feces</w:delText>
        </w:r>
        <w:r w:rsidR="00FF01C9" w:rsidRPr="006409FA" w:rsidDel="00255031">
          <w:delText xml:space="preserve">. </w:delText>
        </w:r>
        <w:r w:rsidR="006845CA" w:rsidRPr="006409FA" w:rsidDel="00255031">
          <w:delText>By simulating the model (Eq. 1-2) under</w:delText>
        </w:r>
        <w:r w:rsidR="00E35BD5" w:rsidRPr="006409FA" w:rsidDel="00255031">
          <w:delText xml:space="preserve"> </w:delText>
        </w:r>
        <w:r w:rsidR="006845CA" w:rsidRPr="006409FA" w:rsidDel="00255031">
          <w:delText>constant antibiotic exposure</w:delText>
        </w:r>
        <w:r w:rsidR="009175A4" w:rsidRPr="006409FA" w:rsidDel="00255031">
          <w:delText xml:space="preserve">, we </w:delText>
        </w:r>
        <w:r w:rsidR="006845CA" w:rsidRPr="006409FA" w:rsidDel="00255031">
          <w:delText>identif</w:delText>
        </w:r>
        <w:r w:rsidR="00D56F8B" w:rsidRPr="006409FA" w:rsidDel="00255031">
          <w:delText>ied</w:delText>
        </w:r>
        <w:r w:rsidR="00AD0D0E" w:rsidRPr="006409FA" w:rsidDel="00255031">
          <w:delText xml:space="preserve"> the </w:delText>
        </w:r>
        <w:r w:rsidR="00BE611E" w:rsidRPr="006409FA" w:rsidDel="00255031">
          <w:delText xml:space="preserve">parameter </w:delText>
        </w:r>
        <w:r w:rsidR="00AD0D0E" w:rsidRPr="006409FA" w:rsidDel="00255031">
          <w:delText xml:space="preserve">ranges of </w:delText>
        </w:r>
      </w:del>
      <m:oMath>
        <m:sSub>
          <m:sSubPr>
            <m:ctrlPr>
              <w:del w:id="909" w:author="Liao, Chen/Sloan Kettering Institute" w:date="2022-09-04T07:24:00Z">
                <w:rPr>
                  <w:rFonts w:ascii="Cambria Math" w:hAnsi="Cambria Math"/>
                  <w:i/>
                </w:rPr>
              </w:del>
            </m:ctrlPr>
          </m:sSubPr>
          <m:e>
            <m:r>
              <w:del w:id="910" w:author="Liao, Chen/Sloan Kettering Institute" w:date="2022-09-04T07:24:00Z">
                <w:rPr>
                  <w:rFonts w:ascii="Cambria Math" w:hAnsi="Cambria Math"/>
                </w:rPr>
                <m:t>ε</m:t>
              </w:del>
            </m:r>
          </m:e>
          <m:sub>
            <m:r>
              <w:del w:id="911" w:author="Liao, Chen/Sloan Kettering Institute" w:date="2022-09-04T07:24:00Z">
                <w:rPr>
                  <w:rFonts w:ascii="Cambria Math" w:hAnsi="Cambria Math"/>
                </w:rPr>
                <m:t>o</m:t>
              </w:del>
            </m:r>
          </m:sub>
        </m:sSub>
      </m:oMath>
      <w:del w:id="912" w:author="Liao, Chen/Sloan Kettering Institute" w:date="2022-09-04T07:24:00Z">
        <w:r w:rsidR="00AD0D0E" w:rsidRPr="006409FA" w:rsidDel="00255031">
          <w:delText xml:space="preserve"> and </w:delText>
        </w:r>
      </w:del>
      <m:oMath>
        <m:sSub>
          <m:sSubPr>
            <m:ctrlPr>
              <w:del w:id="913" w:author="Liao, Chen/Sloan Kettering Institute" w:date="2022-09-04T07:24:00Z">
                <w:rPr>
                  <w:rFonts w:ascii="Cambria Math" w:hAnsi="Cambria Math"/>
                  <w:i/>
                </w:rPr>
              </w:del>
            </m:ctrlPr>
          </m:sSubPr>
          <m:e>
            <m:r>
              <w:del w:id="914" w:author="Liao, Chen/Sloan Kettering Institute" w:date="2022-09-04T07:24:00Z">
                <w:rPr>
                  <w:rFonts w:ascii="Cambria Math" w:hAnsi="Cambria Math"/>
                </w:rPr>
                <m:t>ε</m:t>
              </w:del>
            </m:r>
          </m:e>
          <m:sub>
            <m:r>
              <w:del w:id="915" w:author="Liao, Chen/Sloan Kettering Institute" w:date="2022-09-04T07:24:00Z">
                <w:rPr>
                  <w:rFonts w:ascii="Cambria Math" w:hAnsi="Cambria Math"/>
                </w:rPr>
                <m:t>g</m:t>
              </w:del>
            </m:r>
          </m:sub>
        </m:sSub>
      </m:oMath>
      <w:del w:id="916" w:author="Liao, Chen/Sloan Kettering Institute" w:date="2022-09-04T07:24:00Z">
        <w:r w:rsidR="00AD0D0E" w:rsidRPr="006409FA" w:rsidDel="00255031">
          <w:delText xml:space="preserve"> that </w:delText>
        </w:r>
        <w:r w:rsidR="009175A4" w:rsidRPr="006409FA" w:rsidDel="00255031">
          <w:delText xml:space="preserve">correspond to the regime of the </w:delText>
        </w:r>
        <w:r w:rsidR="009175A4" w:rsidRPr="006409FA" w:rsidDel="00255031">
          <w:rPr>
            <w:i/>
            <w:iCs/>
          </w:rPr>
          <w:delText>marker</w:delText>
        </w:r>
        <w:r w:rsidR="009175A4" w:rsidRPr="006409FA" w:rsidDel="00255031">
          <w:delText xml:space="preserve"> hypothesis</w:delText>
        </w:r>
        <w:r w:rsidR="00435030" w:rsidRPr="006409FA" w:rsidDel="00255031">
          <w:delText>.</w:delText>
        </w:r>
        <w:r w:rsidR="00430968" w:rsidRPr="006409FA" w:rsidDel="00255031">
          <w:delText xml:space="preserve"> We found that t</w:delText>
        </w:r>
        <w:r w:rsidR="006C0F68" w:rsidRPr="006409FA" w:rsidDel="00255031">
          <w:delText xml:space="preserve">he oral bacterial </w:delText>
        </w:r>
        <w:r w:rsidR="00435030" w:rsidRPr="006409FA" w:rsidDel="00255031">
          <w:delText xml:space="preserve">fractions (relative abundance) and </w:delText>
        </w:r>
        <w:r w:rsidR="00686DD9" w:rsidRPr="006409FA" w:rsidDel="00255031">
          <w:delText>loads</w:delText>
        </w:r>
        <w:r w:rsidR="00435030" w:rsidRPr="006409FA" w:rsidDel="00255031">
          <w:delText xml:space="preserve"> (absolute abundance) </w:delText>
        </w:r>
        <w:r w:rsidR="00335B14" w:rsidRPr="006409FA" w:rsidDel="00255031">
          <w:delText xml:space="preserve">can increase, remain nearly unchanged, or decrease, depending on </w:delText>
        </w:r>
        <w:r w:rsidR="00AD0D0E" w:rsidRPr="006409FA" w:rsidDel="00255031">
          <w:delText xml:space="preserve">the values of </w:delText>
        </w:r>
      </w:del>
      <m:oMath>
        <m:sSub>
          <m:sSubPr>
            <m:ctrlPr>
              <w:del w:id="917" w:author="Liao, Chen/Sloan Kettering Institute" w:date="2022-09-04T07:24:00Z">
                <w:rPr>
                  <w:rFonts w:ascii="Cambria Math" w:hAnsi="Cambria Math"/>
                  <w:i/>
                </w:rPr>
              </w:del>
            </m:ctrlPr>
          </m:sSubPr>
          <m:e>
            <m:r>
              <w:del w:id="918" w:author="Liao, Chen/Sloan Kettering Institute" w:date="2022-09-04T07:24:00Z">
                <w:rPr>
                  <w:rFonts w:ascii="Cambria Math" w:hAnsi="Cambria Math"/>
                </w:rPr>
                <m:t>ε</m:t>
              </w:del>
            </m:r>
          </m:e>
          <m:sub>
            <m:r>
              <w:del w:id="919" w:author="Liao, Chen/Sloan Kettering Institute" w:date="2022-09-04T07:24:00Z">
                <w:rPr>
                  <w:rFonts w:ascii="Cambria Math" w:hAnsi="Cambria Math"/>
                </w:rPr>
                <m:t>o</m:t>
              </w:del>
            </m:r>
          </m:sub>
        </m:sSub>
      </m:oMath>
      <w:del w:id="920" w:author="Liao, Chen/Sloan Kettering Institute" w:date="2022-09-04T07:24:00Z">
        <w:r w:rsidR="00AC2A6F" w:rsidRPr="006409FA" w:rsidDel="00255031">
          <w:delText xml:space="preserve"> and </w:delText>
        </w:r>
      </w:del>
      <m:oMath>
        <m:sSub>
          <m:sSubPr>
            <m:ctrlPr>
              <w:del w:id="921" w:author="Liao, Chen/Sloan Kettering Institute" w:date="2022-09-04T07:24:00Z">
                <w:rPr>
                  <w:rFonts w:ascii="Cambria Math" w:hAnsi="Cambria Math"/>
                  <w:i/>
                </w:rPr>
              </w:del>
            </m:ctrlPr>
          </m:sSubPr>
          <m:e>
            <m:r>
              <w:del w:id="922" w:author="Liao, Chen/Sloan Kettering Institute" w:date="2022-09-04T07:24:00Z">
                <w:rPr>
                  <w:rFonts w:ascii="Cambria Math" w:hAnsi="Cambria Math"/>
                </w:rPr>
                <m:t>ε</m:t>
              </w:del>
            </m:r>
          </m:e>
          <m:sub>
            <m:r>
              <w:del w:id="923" w:author="Liao, Chen/Sloan Kettering Institute" w:date="2022-09-04T07:24:00Z">
                <w:rPr>
                  <w:rFonts w:ascii="Cambria Math" w:hAnsi="Cambria Math"/>
                </w:rPr>
                <m:t>g</m:t>
              </w:del>
            </m:r>
          </m:sub>
        </m:sSub>
      </m:oMath>
      <w:del w:id="924" w:author="Liao, Chen/Sloan Kettering Institute" w:date="2022-09-04T07:24:00Z">
        <w:r w:rsidR="00AC2A6F" w:rsidRPr="006409FA" w:rsidDel="00255031">
          <w:delText xml:space="preserve"> </w:delText>
        </w:r>
        <w:r w:rsidR="00335B14" w:rsidRPr="006409FA" w:rsidDel="00255031">
          <w:delText>(</w:delText>
        </w:r>
        <w:r w:rsidR="00335B14" w:rsidRPr="006409FA" w:rsidDel="00255031">
          <w:rPr>
            <w:highlight w:val="yellow"/>
          </w:rPr>
          <w:delText>Fig. S8</w:delText>
        </w:r>
        <w:r w:rsidR="00335B14" w:rsidRPr="006409FA" w:rsidDel="00255031">
          <w:delText xml:space="preserve">). </w:delText>
        </w:r>
        <w:r w:rsidR="00AD0D0E" w:rsidRPr="006409FA" w:rsidDel="00255031">
          <w:delText xml:space="preserve">However, the </w:delText>
        </w:r>
        <w:r w:rsidR="00435030" w:rsidRPr="006409FA" w:rsidDel="00255031">
          <w:delText xml:space="preserve">regime of the </w:delText>
        </w:r>
        <w:r w:rsidR="00435030" w:rsidRPr="006409FA" w:rsidDel="00255031">
          <w:rPr>
            <w:i/>
            <w:iCs/>
          </w:rPr>
          <w:delText>marker</w:delText>
        </w:r>
        <w:r w:rsidR="00435030" w:rsidRPr="006409FA" w:rsidDel="00255031">
          <w:delText xml:space="preserve"> hypothesis</w:delText>
        </w:r>
        <w:r w:rsidR="0044347E" w:rsidRPr="006409FA" w:rsidDel="00255031">
          <w:delText xml:space="preserve"> (i.e., increased relative abundance but reduced absolute </w:delText>
        </w:r>
        <w:r w:rsidR="00FC22D8" w:rsidRPr="006409FA" w:rsidDel="00255031">
          <w:delText>abundance</w:delText>
        </w:r>
        <w:r w:rsidR="0044347E" w:rsidRPr="006409FA" w:rsidDel="00255031">
          <w:delText>)</w:delText>
        </w:r>
        <w:r w:rsidR="00AD0D0E" w:rsidRPr="006409FA" w:rsidDel="00255031">
          <w:delText xml:space="preserve"> </w:delText>
        </w:r>
        <w:r w:rsidR="00435030" w:rsidRPr="006409FA" w:rsidDel="00255031">
          <w:delText xml:space="preserve">is </w:delText>
        </w:r>
        <w:r w:rsidR="00AD0D0E" w:rsidRPr="006409FA" w:rsidDel="00255031">
          <w:delText>limited to</w:delText>
        </w:r>
        <w:r w:rsidR="00F77140" w:rsidRPr="006409FA" w:rsidDel="00255031">
          <w:delText xml:space="preserve"> a narrow region of t</w:delText>
        </w:r>
        <w:r w:rsidR="006845CA" w:rsidRPr="006409FA" w:rsidDel="00255031">
          <w:delText xml:space="preserve">he </w:delText>
        </w:r>
        <w:r w:rsidR="00F77140" w:rsidRPr="006409FA" w:rsidDel="00255031">
          <w:delText xml:space="preserve">parameter space </w:delText>
        </w:r>
        <w:r w:rsidR="005347D4" w:rsidRPr="006409FA" w:rsidDel="00255031">
          <w:delText>(</w:delText>
        </w:r>
        <w:r w:rsidR="005347D4" w:rsidRPr="006409FA" w:rsidDel="00255031">
          <w:rPr>
            <w:highlight w:val="yellow"/>
          </w:rPr>
          <w:delText>Fig. 5B</w:delText>
        </w:r>
        <w:r w:rsidR="0002655D" w:rsidRPr="006409FA" w:rsidDel="00255031">
          <w:rPr>
            <w:highlight w:val="yellow"/>
          </w:rPr>
          <w:delText>, blue shading</w:delText>
        </w:r>
        <w:r w:rsidR="005347D4" w:rsidRPr="006409FA" w:rsidDel="00255031">
          <w:delText>)</w:delText>
        </w:r>
        <w:r w:rsidR="006845CA" w:rsidRPr="006409FA" w:rsidDel="00255031">
          <w:delText xml:space="preserve">, </w:delText>
        </w:r>
        <w:r w:rsidR="00F77140" w:rsidRPr="006409FA" w:rsidDel="00255031">
          <w:delText>where</w:delText>
        </w:r>
        <w:r w:rsidR="00A261F0" w:rsidRPr="006409FA" w:rsidDel="00255031">
          <w:delText xml:space="preserve"> the two populations </w:delText>
        </w:r>
        <w:r w:rsidR="005347D4" w:rsidRPr="006409FA" w:rsidDel="00255031">
          <w:delText>need to be both</w:delText>
        </w:r>
        <w:r w:rsidR="007A3D22" w:rsidRPr="006409FA" w:rsidDel="00255031">
          <w:delText xml:space="preserve"> susceptible and </w:delText>
        </w:r>
        <w:r w:rsidR="00A261F0" w:rsidRPr="006409FA" w:rsidDel="00255031">
          <w:delText>have</w:delText>
        </w:r>
        <w:r w:rsidR="007A3D22" w:rsidRPr="006409FA" w:rsidDel="00255031">
          <w:delText xml:space="preserve"> </w:delText>
        </w:r>
        <w:r w:rsidR="00A261F0" w:rsidRPr="006409FA" w:rsidDel="00255031">
          <w:delText>similar antibiotic susceptibility</w:delText>
        </w:r>
        <w:r w:rsidR="007A3D22" w:rsidRPr="006409FA" w:rsidDel="00255031">
          <w:delText xml:space="preserve"> </w:delText>
        </w:r>
        <w:r w:rsidR="00F77140" w:rsidRPr="006409FA" w:rsidDel="00255031">
          <w:delText>(</w:delText>
        </w:r>
        <w:r w:rsidR="00F77140" w:rsidRPr="006409FA" w:rsidDel="00255031">
          <w:rPr>
            <w:highlight w:val="yellow"/>
          </w:rPr>
          <w:delText>Fig. 5B</w:delText>
        </w:r>
        <w:r w:rsidR="00F77140" w:rsidRPr="006409FA" w:rsidDel="00255031">
          <w:delText>)</w:delText>
        </w:r>
        <w:r w:rsidR="00A261F0" w:rsidRPr="006409FA" w:rsidDel="00255031">
          <w:delText>.</w:delText>
        </w:r>
        <w:r w:rsidR="007A3D22" w:rsidRPr="006409FA" w:rsidDel="00255031">
          <w:delText xml:space="preserve"> </w:delText>
        </w:r>
        <w:r w:rsidR="00B9025B" w:rsidRPr="006409FA" w:rsidDel="00255031">
          <w:delText>In this scenario</w:delText>
        </w:r>
        <w:r w:rsidR="00D90C6A" w:rsidRPr="006409FA" w:rsidDel="00255031">
          <w:delText>,</w:delText>
        </w:r>
        <w:r w:rsidR="000544D3" w:rsidRPr="006409FA" w:rsidDel="00255031">
          <w:delText xml:space="preserve"> </w:delText>
        </w:r>
        <w:r w:rsidR="00D90C6A" w:rsidRPr="006409FA" w:rsidDel="00255031">
          <w:delText xml:space="preserve">the </w:delText>
        </w:r>
        <w:r w:rsidRPr="006409FA" w:rsidDel="00255031">
          <w:delText>antibiotic</w:delText>
        </w:r>
        <w:r w:rsidR="00FC22D8" w:rsidRPr="006409FA" w:rsidDel="00255031">
          <w:delText>-mediated growth</w:delText>
        </w:r>
        <w:r w:rsidRPr="006409FA" w:rsidDel="00255031">
          <w:delText xml:space="preserve"> </w:delText>
        </w:r>
        <w:r w:rsidR="00AF7FE6" w:rsidRPr="006409FA" w:rsidDel="00255031">
          <w:delText>inhibit</w:delText>
        </w:r>
        <w:r w:rsidR="00FC22D8" w:rsidRPr="006409FA" w:rsidDel="00255031">
          <w:delText>ion</w:delText>
        </w:r>
        <w:r w:rsidR="00B9025B" w:rsidRPr="006409FA" w:rsidDel="00255031">
          <w:delText xml:space="preserve"> </w:delText>
        </w:r>
        <w:r w:rsidR="00373139" w:rsidRPr="006409FA" w:rsidDel="00255031">
          <w:delText>a</w:delText>
        </w:r>
        <w:r w:rsidR="007A3D22" w:rsidRPr="006409FA" w:rsidDel="00255031">
          <w:delText xml:space="preserve">nd </w:delText>
        </w:r>
        <w:r w:rsidRPr="006409FA" w:rsidDel="00255031">
          <w:delText>ecological releas</w:delText>
        </w:r>
        <w:r w:rsidR="00D90C6A" w:rsidRPr="006409FA" w:rsidDel="00255031">
          <w:delText>e</w:delText>
        </w:r>
        <w:r w:rsidR="00B9025B" w:rsidRPr="006409FA" w:rsidDel="00255031">
          <w:delText xml:space="preserve"> </w:delText>
        </w:r>
        <w:r w:rsidR="007A3D22" w:rsidRPr="006409FA" w:rsidDel="00255031">
          <w:delText>are</w:delText>
        </w:r>
        <w:r w:rsidR="00CC5B45" w:rsidRPr="006409FA" w:rsidDel="00255031">
          <w:delText xml:space="preserve"> generally</w:delText>
        </w:r>
        <w:r w:rsidR="007A3D22" w:rsidRPr="006409FA" w:rsidDel="00255031">
          <w:delText xml:space="preserve"> </w:delText>
        </w:r>
        <w:r w:rsidR="006845CA" w:rsidRPr="006409FA" w:rsidDel="00255031">
          <w:delText>balanced</w:delText>
        </w:r>
        <w:r w:rsidR="007A3D22" w:rsidRPr="006409FA" w:rsidDel="00255031">
          <w:delText xml:space="preserve"> </w:delText>
        </w:r>
        <w:r w:rsidR="00B9025B" w:rsidRPr="006409FA" w:rsidDel="00255031">
          <w:delText>for the oral bacterial populatio</w:delText>
        </w:r>
        <w:r w:rsidR="00E168CF" w:rsidRPr="006409FA" w:rsidDel="00255031">
          <w:delText>n.</w:delText>
        </w:r>
        <w:r w:rsidR="00400A82" w:rsidRPr="006409FA" w:rsidDel="00255031">
          <w:delText xml:space="preserve"> Though not observed</w:delText>
        </w:r>
        <w:r w:rsidR="00985321" w:rsidRPr="006409FA" w:rsidDel="00255031">
          <w:delText xml:space="preserve"> </w:delText>
        </w:r>
        <w:r w:rsidR="00400A82" w:rsidRPr="006409FA" w:rsidDel="00255031">
          <w:delText>in</w:delText>
        </w:r>
        <w:r w:rsidR="00E168CF" w:rsidRPr="006409FA" w:rsidDel="00255031">
          <w:delText xml:space="preserve"> </w:delText>
        </w:r>
        <w:r w:rsidR="002C7863" w:rsidRPr="006409FA" w:rsidDel="00255031">
          <w:delText xml:space="preserve">the data analysis of </w:delText>
        </w:r>
        <w:r w:rsidR="00E168CF" w:rsidRPr="006409FA" w:rsidDel="00255031">
          <w:delText xml:space="preserve">this study, </w:delText>
        </w:r>
        <w:r w:rsidR="00D1616A" w:rsidRPr="006409FA" w:rsidDel="00255031">
          <w:delText xml:space="preserve">our simulations suggest </w:delText>
        </w:r>
        <w:r w:rsidR="00586C5D" w:rsidRPr="006409FA" w:rsidDel="00255031">
          <w:delText>that</w:delText>
        </w:r>
        <w:r w:rsidR="00D1616A" w:rsidRPr="006409FA" w:rsidDel="00255031">
          <w:delText xml:space="preserve"> antibiotics </w:delText>
        </w:r>
        <w:r w:rsidR="00586C5D" w:rsidRPr="006409FA" w:rsidDel="00255031">
          <w:delText xml:space="preserve">can </w:delText>
        </w:r>
        <w:r w:rsidR="00D1616A" w:rsidRPr="006409FA" w:rsidDel="00255031">
          <w:delText xml:space="preserve">increase both </w:delText>
        </w:r>
        <w:r w:rsidR="00586C5D" w:rsidRPr="006409FA" w:rsidDel="00255031">
          <w:delText xml:space="preserve">the </w:delText>
        </w:r>
        <w:r w:rsidR="00D1616A" w:rsidRPr="006409FA" w:rsidDel="00255031">
          <w:delText>relative and absolute abundances of oral bacterial populations in the gut</w:delText>
        </w:r>
        <w:r w:rsidR="00393146" w:rsidRPr="006409FA" w:rsidDel="00255031">
          <w:delText xml:space="preserve"> (</w:delText>
        </w:r>
        <w:r w:rsidR="00400A82" w:rsidRPr="006409FA" w:rsidDel="00255031">
          <w:rPr>
            <w:highlight w:val="yellow"/>
          </w:rPr>
          <w:delText>Fig. 5B, green</w:delText>
        </w:r>
        <w:r w:rsidR="00393146" w:rsidRPr="006409FA" w:rsidDel="00255031">
          <w:delText>)</w:delText>
        </w:r>
        <w:r w:rsidR="00E168CF" w:rsidRPr="006409FA" w:rsidDel="00255031">
          <w:delText xml:space="preserve">. </w:delText>
        </w:r>
        <w:r w:rsidR="000B22C7" w:rsidRPr="006409FA" w:rsidDel="00255031">
          <w:delText>This condition requires that gut bacteria are more susceptible to antibiotics (</w:delText>
        </w:r>
      </w:del>
      <m:oMath>
        <m:sSub>
          <m:sSubPr>
            <m:ctrlPr>
              <w:del w:id="925" w:author="Liao, Chen/Sloan Kettering Institute" w:date="2022-09-04T07:24:00Z">
                <w:rPr>
                  <w:rFonts w:ascii="Cambria Math" w:hAnsi="Cambria Math"/>
                  <w:i/>
                </w:rPr>
              </w:del>
            </m:ctrlPr>
          </m:sSubPr>
          <m:e>
            <m:r>
              <w:del w:id="926" w:author="Liao, Chen/Sloan Kettering Institute" w:date="2022-09-04T07:24:00Z">
                <w:rPr>
                  <w:rFonts w:ascii="Cambria Math" w:hAnsi="Cambria Math"/>
                </w:rPr>
                <m:t>ε</m:t>
              </w:del>
            </m:r>
          </m:e>
          <m:sub>
            <m:r>
              <w:del w:id="927" w:author="Liao, Chen/Sloan Kettering Institute" w:date="2022-09-04T07:24:00Z">
                <w:rPr>
                  <w:rFonts w:ascii="Cambria Math" w:hAnsi="Cambria Math"/>
                </w:rPr>
                <m:t>o</m:t>
              </w:del>
            </m:r>
          </m:sub>
        </m:sSub>
        <m:r>
          <w:del w:id="928" w:author="Liao, Chen/Sloan Kettering Institute" w:date="2022-09-04T07:24:00Z">
            <w:rPr>
              <w:rFonts w:ascii="Cambria Math" w:hAnsi="Cambria Math"/>
            </w:rPr>
            <m:t>&gt;</m:t>
          </w:del>
        </m:r>
        <m:sSub>
          <m:sSubPr>
            <m:ctrlPr>
              <w:del w:id="929" w:author="Liao, Chen/Sloan Kettering Institute" w:date="2022-09-04T07:24:00Z">
                <w:rPr>
                  <w:rFonts w:ascii="Cambria Math" w:hAnsi="Cambria Math"/>
                  <w:i/>
                </w:rPr>
              </w:del>
            </m:ctrlPr>
          </m:sSubPr>
          <m:e>
            <m:r>
              <w:del w:id="930" w:author="Liao, Chen/Sloan Kettering Institute" w:date="2022-09-04T07:24:00Z">
                <w:rPr>
                  <w:rFonts w:ascii="Cambria Math" w:hAnsi="Cambria Math"/>
                </w:rPr>
                <m:t>ε</m:t>
              </w:del>
            </m:r>
          </m:e>
          <m:sub>
            <m:r>
              <w:del w:id="931" w:author="Liao, Chen/Sloan Kettering Institute" w:date="2022-09-04T07:24:00Z">
                <w:rPr>
                  <w:rFonts w:ascii="Cambria Math" w:hAnsi="Cambria Math"/>
                </w:rPr>
                <m:t>g</m:t>
              </w:del>
            </m:r>
          </m:sub>
        </m:sSub>
      </m:oMath>
      <w:del w:id="932" w:author="Liao, Chen/Sloan Kettering Institute" w:date="2022-09-04T07:24:00Z">
        <w:r w:rsidR="000B22C7" w:rsidRPr="006409FA" w:rsidDel="00255031">
          <w:delText xml:space="preserve">), which can be </w:delText>
        </w:r>
        <w:r w:rsidR="00782D23" w:rsidRPr="006409FA" w:rsidDel="00255031">
          <w:delText>met</w:delText>
        </w:r>
        <w:r w:rsidR="000B22C7" w:rsidRPr="006409FA" w:rsidDel="00255031">
          <w:delText xml:space="preserve"> when </w:delText>
        </w:r>
        <w:r w:rsidR="002C7863" w:rsidRPr="006409FA" w:rsidDel="00255031">
          <w:delText>the oral populations</w:delText>
        </w:r>
        <w:r w:rsidR="000B22C7" w:rsidRPr="006409FA" w:rsidDel="00255031">
          <w:delText xml:space="preserve"> </w:delText>
        </w:r>
        <w:r w:rsidR="002C7863" w:rsidRPr="006409FA" w:rsidDel="00255031">
          <w:delText xml:space="preserve">consist of multi-drug resistant </w:delText>
        </w:r>
        <w:r w:rsidR="007033AF" w:rsidRPr="006409FA" w:rsidDel="00255031">
          <w:delText>bacteria</w:delText>
        </w:r>
        <w:r w:rsidR="002C7863" w:rsidRPr="006409FA" w:rsidDel="00255031">
          <w:delText>.</w:delText>
        </w:r>
      </w:del>
    </w:p>
    <w:p w14:paraId="4797B4E0" w14:textId="45A45528" w:rsidR="004A4CB8" w:rsidRPr="006409FA" w:rsidDel="00255031" w:rsidRDefault="004A4CB8" w:rsidP="007F4BAE">
      <w:pPr>
        <w:rPr>
          <w:del w:id="933" w:author="Liao, Chen/Sloan Kettering Institute" w:date="2022-09-04T07:24:00Z"/>
        </w:rPr>
      </w:pPr>
    </w:p>
    <w:p w14:paraId="7C7B4C9F" w14:textId="0C0EF854" w:rsidR="000A48DA" w:rsidRPr="006409FA" w:rsidDel="00255031" w:rsidRDefault="009C4B5A" w:rsidP="000A48DA">
      <w:pPr>
        <w:jc w:val="center"/>
        <w:rPr>
          <w:del w:id="934" w:author="Liao, Chen/Sloan Kettering Institute" w:date="2022-09-04T07:24:00Z"/>
        </w:rPr>
      </w:pPr>
      <w:del w:id="935" w:author="Liao, Chen/Sloan Kettering Institute" w:date="2022-09-04T07:24:00Z">
        <w:r w:rsidRPr="006409FA" w:rsidDel="00255031">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20"/>
                      <a:stretch>
                        <a:fillRect/>
                      </a:stretch>
                    </pic:blipFill>
                    <pic:spPr>
                      <a:xfrm>
                        <a:off x="0" y="0"/>
                        <a:ext cx="4997906" cy="1941335"/>
                      </a:xfrm>
                      <a:prstGeom prst="rect">
                        <a:avLst/>
                      </a:prstGeom>
                    </pic:spPr>
                  </pic:pic>
                </a:graphicData>
              </a:graphic>
            </wp:inline>
          </w:drawing>
        </w:r>
      </w:del>
    </w:p>
    <w:p w14:paraId="4D2546AC" w14:textId="65E032C2" w:rsidR="00FB21F4" w:rsidRPr="006409FA" w:rsidDel="00255031" w:rsidRDefault="000A48DA" w:rsidP="00FB21F4">
      <w:pPr>
        <w:rPr>
          <w:del w:id="936" w:author="Liao, Chen/Sloan Kettering Institute" w:date="2022-09-04T07:24:00Z"/>
        </w:rPr>
      </w:pPr>
      <w:del w:id="937" w:author="Liao, Chen/Sloan Kettering Institute" w:date="2022-09-04T07:24:00Z">
        <w:r w:rsidRPr="006409FA" w:rsidDel="00255031">
          <w:rPr>
            <w:b/>
          </w:rPr>
          <w:delText xml:space="preserve">Fig. </w:delText>
        </w:r>
        <w:r w:rsidR="0012211A" w:rsidRPr="006409FA" w:rsidDel="00255031">
          <w:rPr>
            <w:b/>
          </w:rPr>
          <w:delText>5</w:delText>
        </w:r>
        <w:r w:rsidRPr="006409FA" w:rsidDel="00255031">
          <w:rPr>
            <w:b/>
          </w:rPr>
          <w:delText xml:space="preserve">| </w:delText>
        </w:r>
        <w:r w:rsidR="0012211A" w:rsidRPr="006409FA" w:rsidDel="00255031">
          <w:rPr>
            <w:b/>
          </w:rPr>
          <w:delText xml:space="preserve">Mathematical model </w:delText>
        </w:r>
        <w:r w:rsidR="003238AD" w:rsidRPr="006409FA" w:rsidDel="00255031">
          <w:rPr>
            <w:b/>
          </w:rPr>
          <w:delText xml:space="preserve">of </w:delText>
        </w:r>
        <w:r w:rsidR="006800B5" w:rsidRPr="006409FA" w:rsidDel="00255031">
          <w:rPr>
            <w:b/>
          </w:rPr>
          <w:delText>oral bacteria in the gut</w:delText>
        </w:r>
        <w:r w:rsidR="00A3224E" w:rsidRPr="006409FA" w:rsidDel="00255031">
          <w:rPr>
            <w:b/>
          </w:rPr>
          <w:delText xml:space="preserve"> microbiome describes the shift from low-to-high relative numbers of oral bacteria in the feces after antibiotics</w:delText>
        </w:r>
        <w:r w:rsidRPr="006409FA" w:rsidDel="00255031">
          <w:rPr>
            <w:b/>
          </w:rPr>
          <w:delText xml:space="preserve">. </w:delText>
        </w:r>
        <w:r w:rsidR="0012211A" w:rsidRPr="006409FA" w:rsidDel="00255031">
          <w:rPr>
            <w:bCs/>
          </w:rPr>
          <w:delText>(</w:delText>
        </w:r>
        <w:r w:rsidR="0012211A" w:rsidRPr="006409FA" w:rsidDel="00255031">
          <w:rPr>
            <w:b/>
          </w:rPr>
          <w:delText>A</w:delText>
        </w:r>
        <w:r w:rsidR="0012211A" w:rsidRPr="006409FA" w:rsidDel="00255031">
          <w:rPr>
            <w:bCs/>
          </w:rPr>
          <w:delText>)</w:delText>
        </w:r>
        <w:r w:rsidRPr="006409FA" w:rsidDel="00255031">
          <w:delText xml:space="preserve"> </w:delText>
        </w:r>
        <w:r w:rsidR="0012211A" w:rsidRPr="006409FA" w:rsidDel="00255031">
          <w:delText xml:space="preserve">Microbiome ecology </w:delText>
        </w:r>
        <w:r w:rsidR="002C1B71" w:rsidRPr="006409FA" w:rsidDel="00255031">
          <w:delText>of</w:delText>
        </w:r>
        <w:r w:rsidR="0012211A" w:rsidRPr="006409FA" w:rsidDel="00255031">
          <w:delText xml:space="preserve"> </w:delText>
        </w:r>
        <w:r w:rsidRPr="006409FA" w:rsidDel="00255031">
          <w:delText>oral bacteria</w:delText>
        </w:r>
        <w:r w:rsidR="002C1B71" w:rsidRPr="006409FA" w:rsidDel="00255031">
          <w:delText>l growth</w:delText>
        </w:r>
        <w:r w:rsidR="0012211A" w:rsidRPr="006409FA" w:rsidDel="00255031">
          <w:delText xml:space="preserve"> in the gut. The oral bacteria</w:delText>
        </w:r>
        <w:r w:rsidR="00CA7450" w:rsidRPr="006409FA" w:rsidDel="00255031">
          <w:delText>l</w:delText>
        </w:r>
        <w:r w:rsidR="0012211A" w:rsidRPr="006409FA" w:rsidDel="00255031">
          <w:delText xml:space="preserve"> </w:delText>
        </w:r>
        <w:r w:rsidR="00F24D13" w:rsidRPr="006409FA" w:rsidDel="00255031">
          <w:delText>load</w:delText>
        </w:r>
        <w:r w:rsidR="0012211A" w:rsidRPr="006409FA" w:rsidDel="00255031">
          <w:delText xml:space="preserve"> </w:delText>
        </w:r>
        <w:r w:rsidR="00147D22" w:rsidRPr="006409FA" w:rsidDel="00255031">
          <w:delText xml:space="preserve">(absolute abundance) </w:delText>
        </w:r>
        <w:r w:rsidR="0012211A" w:rsidRPr="006409FA" w:rsidDel="00255031">
          <w:delText xml:space="preserve">is </w:delText>
        </w:r>
        <w:r w:rsidR="00844402" w:rsidRPr="006409FA" w:rsidDel="00255031">
          <w:delText>regulate</w:delText>
        </w:r>
        <w:r w:rsidR="0012211A" w:rsidRPr="006409FA" w:rsidDel="00255031">
          <w:delText xml:space="preserve">d by two mechanisms </w:delText>
        </w:r>
        <w:r w:rsidR="00147D22" w:rsidRPr="006409FA" w:rsidDel="00255031">
          <w:delText>in</w:delText>
        </w:r>
        <w:r w:rsidR="0012211A" w:rsidRPr="006409FA" w:rsidDel="00255031">
          <w:delText xml:space="preserve"> opposite directions: antibiotic</w:delText>
        </w:r>
        <w:r w:rsidR="00E2700F" w:rsidRPr="006409FA" w:rsidDel="00255031">
          <w:delText xml:space="preserve">s </w:delText>
        </w:r>
        <w:r w:rsidR="0012211A" w:rsidRPr="006409FA" w:rsidDel="00255031">
          <w:delText>directly inhibit</w:delText>
        </w:r>
        <w:r w:rsidR="00790F28" w:rsidRPr="006409FA" w:rsidDel="00255031">
          <w:delText xml:space="preserve"> oral bacterial growth </w:delText>
        </w:r>
        <w:r w:rsidR="0012211A" w:rsidRPr="006409FA" w:rsidDel="00255031">
          <w:delText>but indirectly promote their growth by releasing the</w:delText>
        </w:r>
        <w:r w:rsidR="00147D22" w:rsidRPr="006409FA" w:rsidDel="00255031">
          <w:delText>ir</w:delText>
        </w:r>
        <w:r w:rsidR="0012211A" w:rsidRPr="006409FA" w:rsidDel="00255031">
          <w:delText xml:space="preserve"> inhibitions from </w:delText>
        </w:r>
        <w:r w:rsidR="00790F28" w:rsidRPr="006409FA" w:rsidDel="00255031">
          <w:delText>the gut</w:delText>
        </w:r>
        <w:r w:rsidR="0012211A" w:rsidRPr="006409FA" w:rsidDel="00255031">
          <w:delText xml:space="preserve"> bacteria</w:delText>
        </w:r>
        <w:r w:rsidR="005461E4" w:rsidRPr="006409FA" w:rsidDel="00255031">
          <w:delText>.</w:delText>
        </w:r>
        <w:r w:rsidR="00D312DF" w:rsidRPr="006409FA" w:rsidDel="00255031">
          <w:delText xml:space="preserve"> </w:delText>
        </w:r>
      </w:del>
      <m:oMath>
        <m:sSub>
          <m:sSubPr>
            <m:ctrlPr>
              <w:del w:id="938" w:author="Liao, Chen/Sloan Kettering Institute" w:date="2022-09-04T07:24:00Z">
                <w:rPr>
                  <w:rFonts w:ascii="Cambria Math" w:hAnsi="Cambria Math"/>
                  <w:i/>
                </w:rPr>
              </w:del>
            </m:ctrlPr>
          </m:sSubPr>
          <m:e>
            <m:r>
              <w:del w:id="939" w:author="Liao, Chen/Sloan Kettering Institute" w:date="2022-09-04T07:24:00Z">
                <w:rPr>
                  <w:rFonts w:ascii="Cambria Math" w:hAnsi="Cambria Math"/>
                </w:rPr>
                <m:t>ε</m:t>
              </w:del>
            </m:r>
          </m:e>
          <m:sub>
            <m:r>
              <w:del w:id="940" w:author="Liao, Chen/Sloan Kettering Institute" w:date="2022-09-04T07:24:00Z">
                <w:rPr>
                  <w:rFonts w:ascii="Cambria Math" w:hAnsi="Cambria Math"/>
                </w:rPr>
                <m:t>o</m:t>
              </w:del>
            </m:r>
          </m:sub>
        </m:sSub>
      </m:oMath>
      <w:del w:id="941" w:author="Liao, Chen/Sloan Kettering Institute" w:date="2022-09-04T07:24:00Z">
        <w:r w:rsidR="00D312DF" w:rsidRPr="006409FA" w:rsidDel="00255031">
          <w:delText xml:space="preserve"> and </w:delText>
        </w:r>
      </w:del>
      <m:oMath>
        <m:sSub>
          <m:sSubPr>
            <m:ctrlPr>
              <w:del w:id="942" w:author="Liao, Chen/Sloan Kettering Institute" w:date="2022-09-04T07:24:00Z">
                <w:rPr>
                  <w:rFonts w:ascii="Cambria Math" w:hAnsi="Cambria Math"/>
                  <w:i/>
                </w:rPr>
              </w:del>
            </m:ctrlPr>
          </m:sSubPr>
          <m:e>
            <m:r>
              <w:del w:id="943" w:author="Liao, Chen/Sloan Kettering Institute" w:date="2022-09-04T07:24:00Z">
                <w:rPr>
                  <w:rFonts w:ascii="Cambria Math" w:hAnsi="Cambria Math"/>
                </w:rPr>
                <m:t>ε</m:t>
              </w:del>
            </m:r>
          </m:e>
          <m:sub>
            <m:r>
              <w:del w:id="944" w:author="Liao, Chen/Sloan Kettering Institute" w:date="2022-09-04T07:24:00Z">
                <w:rPr>
                  <w:rFonts w:ascii="Cambria Math" w:hAnsi="Cambria Math"/>
                </w:rPr>
                <m:t>g</m:t>
              </w:del>
            </m:r>
          </m:sub>
        </m:sSub>
      </m:oMath>
      <w:del w:id="945" w:author="Liao, Chen/Sloan Kettering Institute" w:date="2022-09-04T07:24:00Z">
        <w:r w:rsidR="00D312DF" w:rsidRPr="006409FA" w:rsidDel="00255031">
          <w:delText xml:space="preserve"> quantify the inhibitory levels of antibiotics on the oral and gut bacterial populations respectively.</w:delText>
        </w:r>
        <w:r w:rsidR="005461E4" w:rsidRPr="006409FA" w:rsidDel="00255031">
          <w:delText xml:space="preserve"> </w:delText>
        </w:r>
        <w:r w:rsidR="0012211A" w:rsidRPr="006409FA" w:rsidDel="00255031">
          <w:delText>(</w:delText>
        </w:r>
        <w:r w:rsidR="0012211A" w:rsidRPr="006409FA" w:rsidDel="00255031">
          <w:rPr>
            <w:b/>
            <w:bCs/>
          </w:rPr>
          <w:delText>B</w:delText>
        </w:r>
        <w:r w:rsidR="0012211A" w:rsidRPr="006409FA" w:rsidDel="00255031">
          <w:delText xml:space="preserve">) </w:delText>
        </w:r>
        <w:r w:rsidR="006E3CF2" w:rsidRPr="006409FA" w:rsidDel="00255031">
          <w:delText xml:space="preserve">Distinct response patterns of oral </w:delText>
        </w:r>
        <w:r w:rsidR="00790F28" w:rsidRPr="006409FA" w:rsidDel="00255031">
          <w:delText>bacteria</w:delText>
        </w:r>
        <w:r w:rsidR="006E3CF2" w:rsidRPr="006409FA" w:rsidDel="00255031">
          <w:delText xml:space="preserve"> to antibiotics. The patterns were </w:delText>
        </w:r>
        <w:r w:rsidR="00825EE5" w:rsidRPr="006409FA" w:rsidDel="00255031">
          <w:delText xml:space="preserve">distinguished </w:delText>
        </w:r>
        <w:r w:rsidR="006E3CF2" w:rsidRPr="006409FA" w:rsidDel="00255031">
          <w:delText xml:space="preserve">by </w:delText>
        </w:r>
        <w:r w:rsidR="00550A27" w:rsidRPr="006409FA" w:rsidDel="00255031">
          <w:delText xml:space="preserve">qualitative </w:delText>
        </w:r>
        <w:r w:rsidR="006E3CF2" w:rsidRPr="006409FA" w:rsidDel="00255031">
          <w:delText>changes</w:delText>
        </w:r>
        <w:r w:rsidR="00790F28" w:rsidRPr="006409FA" w:rsidDel="00255031">
          <w:delText xml:space="preserve"> ( </w:delText>
        </w:r>
      </w:del>
      <m:oMath>
        <m:r>
          <w:del w:id="946" w:author="Liao, Chen/Sloan Kettering Institute" w:date="2022-09-04T07:24:00Z">
            <w:rPr>
              <w:rFonts w:ascii="Cambria Math" w:hAnsi="Cambria Math"/>
            </w:rPr>
            <m:t>↑</m:t>
          </w:del>
        </m:r>
      </m:oMath>
      <w:del w:id="947" w:author="Liao, Chen/Sloan Kettering Institute" w:date="2022-09-04T07:24:00Z">
        <w:r w:rsidR="00790F28" w:rsidRPr="006409FA" w:rsidDel="00255031">
          <w:delText xml:space="preserve">, increase; </w:delText>
        </w:r>
      </w:del>
      <m:oMath>
        <m:r>
          <w:del w:id="948" w:author="Liao, Chen/Sloan Kettering Institute" w:date="2022-09-04T07:24:00Z">
            <w:rPr>
              <w:rFonts w:ascii="Cambria Math" w:hAnsi="Cambria Math"/>
            </w:rPr>
            <m:t>↓</m:t>
          </w:del>
        </m:r>
      </m:oMath>
      <w:del w:id="949" w:author="Liao, Chen/Sloan Kettering Institute" w:date="2022-09-04T07:24:00Z">
        <w:r w:rsidR="00790F28" w:rsidRPr="006409FA" w:rsidDel="00255031">
          <w:delText xml:space="preserve">, decrease; </w:delText>
        </w:r>
      </w:del>
      <m:oMath>
        <m:r>
          <w:del w:id="950" w:author="Liao, Chen/Sloan Kettering Institute" w:date="2022-09-04T07:24:00Z">
            <w:rPr>
              <w:rFonts w:ascii="Cambria Math" w:hAnsi="Cambria Math"/>
            </w:rPr>
            <m:t>-</m:t>
          </w:del>
        </m:r>
      </m:oMath>
      <w:del w:id="951" w:author="Liao, Chen/Sloan Kettering Institute" w:date="2022-09-04T07:24:00Z">
        <w:r w:rsidR="00790F28" w:rsidRPr="006409FA" w:rsidDel="00255031">
          <w:delText>, no change)</w:delText>
        </w:r>
        <w:r w:rsidR="006E3CF2" w:rsidRPr="006409FA" w:rsidDel="00255031">
          <w:delText xml:space="preserve"> in the time-averaged relative</w:delText>
        </w:r>
        <w:r w:rsidR="00A51A25" w:rsidRPr="006409FA" w:rsidDel="00255031">
          <w:delText xml:space="preserve"> abundances (rel. abun.)</w:delText>
        </w:r>
        <w:r w:rsidR="006E3CF2" w:rsidRPr="006409FA" w:rsidDel="00255031">
          <w:delText xml:space="preserve"> and ab</w:delText>
        </w:r>
        <w:r w:rsidR="00A51A25" w:rsidRPr="006409FA" w:rsidDel="00255031">
          <w:delText>solute</w:delText>
        </w:r>
        <w:r w:rsidR="006E3CF2" w:rsidRPr="006409FA" w:rsidDel="00255031">
          <w:delText xml:space="preserve"> abundances</w:delText>
        </w:r>
        <w:r w:rsidR="00A51A25" w:rsidRPr="006409FA" w:rsidDel="00255031">
          <w:delText xml:space="preserve"> (</w:delText>
        </w:r>
        <w:r w:rsidR="009D6F5A" w:rsidRPr="006409FA" w:rsidDel="00255031">
          <w:delText>abs</w:delText>
        </w:r>
        <w:r w:rsidR="00A51A25" w:rsidRPr="006409FA" w:rsidDel="00255031">
          <w:delText>. abun.)</w:delText>
        </w:r>
        <w:r w:rsidR="00FB21F4" w:rsidRPr="006409FA" w:rsidDel="00255031">
          <w:delText>.</w:delText>
        </w:r>
      </w:del>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0B47170F" w:rsidR="00502A1B" w:rsidRPr="006409FA" w:rsidRDefault="00953EE2" w:rsidP="005818EE">
      <w:r w:rsidRPr="006409FA">
        <w:t>A damaged gut microbio</w:t>
      </w:r>
      <w:ins w:id="952" w:author="Liao, Chen/Sloan Kettering Institute" w:date="2022-09-05T20:37:00Z">
        <w:r w:rsidR="009163C4">
          <w:t>me</w:t>
        </w:r>
      </w:ins>
      <w:del w:id="953" w:author="Liao, Chen/Sloan Kettering Institute" w:date="2022-09-05T20:37:00Z">
        <w:r w:rsidRPr="006409FA" w:rsidDel="009163C4">
          <w:delText>ta</w:delText>
        </w:r>
      </w:del>
      <w:r w:rsidRPr="006409FA">
        <w:t xml:space="preserve"> is a hallmark of intestinal disorders, but there are competing ways to determine damage. For example, </w:t>
      </w:r>
      <w:del w:id="954" w:author="Liao, Chen/Sloan Kettering Institute" w:date="2022-09-05T20:39:00Z">
        <w:r w:rsidRPr="006409FA" w:rsidDel="007848F6">
          <w:delText xml:space="preserve">different </w:delText>
        </w:r>
      </w:del>
      <w:ins w:id="955" w:author="Liao, Chen/Sloan Kettering Institute" w:date="2022-09-05T20:39:00Z">
        <w:r w:rsidR="007848F6">
          <w:t>clinical</w:t>
        </w:r>
        <w:r w:rsidR="007848F6" w:rsidRPr="006409FA">
          <w:t xml:space="preserve"> </w:t>
        </w:r>
      </w:ins>
      <w:r w:rsidRPr="006409FA">
        <w:t xml:space="preserve">studies </w:t>
      </w:r>
      <w:ins w:id="956" w:author="Liao, Chen/Sloan Kettering Institute" w:date="2022-09-05T20:38:00Z">
        <w:r w:rsidR="00183D67">
          <w:t xml:space="preserve">of IBD </w:t>
        </w:r>
      </w:ins>
      <w:ins w:id="957" w:author="Liao, Chen/Sloan Kettering Institute" w:date="2022-09-05T20:39:00Z">
        <w:r w:rsidR="007848F6">
          <w:t xml:space="preserve">have </w:t>
        </w:r>
      </w:ins>
      <w:ins w:id="958" w:author="Liao, Chen/Sloan Kettering Institute" w:date="2022-09-05T20:38:00Z">
        <w:r w:rsidR="00183D67">
          <w:t xml:space="preserve">revealed its </w:t>
        </w:r>
      </w:ins>
      <w:del w:id="959" w:author="Liao, Chen/Sloan Kettering Institute" w:date="2022-09-05T20:38:00Z">
        <w:r w:rsidRPr="006409FA" w:rsidDel="00183D67">
          <w:delText xml:space="preserve">found </w:delText>
        </w:r>
      </w:del>
      <w:r w:rsidRPr="006409FA">
        <w:t xml:space="preserve">associations </w:t>
      </w:r>
      <w:del w:id="960" w:author="Liao, Chen/Sloan Kettering Institute" w:date="2022-09-05T20:38:00Z">
        <w:r w:rsidRPr="006409FA" w:rsidDel="00183D67">
          <w:delText xml:space="preserve">between </w:delText>
        </w:r>
      </w:del>
      <w:ins w:id="961" w:author="Liao, Chen/Sloan Kettering Institute" w:date="2022-09-05T20:38:00Z">
        <w:r w:rsidR="00183D67">
          <w:t>with</w:t>
        </w:r>
        <w:r w:rsidR="00183D67" w:rsidRPr="006409FA">
          <w:t xml:space="preserve"> </w:t>
        </w:r>
      </w:ins>
      <w:del w:id="962" w:author="Liao, Chen/Sloan Kettering Institute" w:date="2022-09-05T20:38:00Z">
        <w:r w:rsidR="00DD0BCF" w:rsidRPr="006409FA" w:rsidDel="00183D67">
          <w:delText xml:space="preserve">the </w:delText>
        </w:r>
      </w:del>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del w:id="963" w:author="Liao, Chen/Sloan Kettering Institute" w:date="2022-09-05T20:38:00Z">
        <w:r w:rsidR="00DD0BCF" w:rsidRPr="006409FA" w:rsidDel="00183D67">
          <w:delText xml:space="preserve">and </w:delText>
        </w:r>
      </w:del>
      <w:ins w:id="964" w:author="Liao, Chen/Sloan Kettering Institute" w:date="2022-09-05T20:38:00Z">
        <w:r w:rsidR="00183D67">
          <w:t xml:space="preserve">or </w:t>
        </w:r>
      </w:ins>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del w:id="965" w:author="Liao, Chen/Sloan Kettering Institute" w:date="2022-09-05T20:38:00Z">
        <w:r w:rsidR="00DD0BCF" w:rsidRPr="006409FA" w:rsidDel="00183D67">
          <w:delText xml:space="preserve"> </w:delText>
        </w:r>
        <w:r w:rsidR="008B0628" w:rsidRPr="006409FA" w:rsidDel="00183D67">
          <w:delText xml:space="preserve">in feces </w:delText>
        </w:r>
        <w:r w:rsidRPr="006409FA" w:rsidDel="00183D67">
          <w:delText>and</w:delText>
        </w:r>
        <w:r w:rsidR="008B0628" w:rsidRPr="006409FA" w:rsidDel="00183D67">
          <w:delText xml:space="preserve"> </w:delText>
        </w:r>
        <w:r w:rsidR="00D8522E" w:rsidRPr="006409FA" w:rsidDel="00183D67">
          <w:delText>IBD</w:delText>
        </w:r>
        <w:r w:rsidR="00DD0BCF" w:rsidRPr="006409FA" w:rsidDel="00183D67">
          <w:delText xml:space="preserve"> (both UC and CD)</w:delText>
        </w:r>
      </w:del>
      <w:r w:rsidR="00B14B1D" w:rsidRPr="006409FA">
        <w:t xml:space="preserve">. </w:t>
      </w:r>
      <w:r w:rsidR="00502A1B" w:rsidRPr="006409FA">
        <w:t>Since these associations were r</w:t>
      </w:r>
      <w:r w:rsidR="006566EB" w:rsidRPr="006409FA">
        <w:t>eported by separate studies</w:t>
      </w:r>
      <w:r w:rsidR="002D00A7" w:rsidRPr="006409FA">
        <w:t xml:space="preserve">, </w:t>
      </w:r>
      <w:del w:id="966" w:author="Liao, Chen/Sloan Kettering Institute" w:date="2022-09-05T20:42:00Z">
        <w:r w:rsidR="00502A1B" w:rsidRPr="006409FA" w:rsidDel="000412FA">
          <w:delText>th</w:delText>
        </w:r>
      </w:del>
      <w:del w:id="967" w:author="Liao, Chen/Sloan Kettering Institute" w:date="2022-09-05T20:40:00Z">
        <w:r w:rsidR="00502A1B" w:rsidRPr="006409FA" w:rsidDel="00962C69">
          <w:delText>is</w:delText>
        </w:r>
      </w:del>
      <w:ins w:id="968" w:author="Liao, Chen/Sloan Kettering Institute" w:date="2022-09-05T20:42:00Z">
        <w:r w:rsidR="000412FA">
          <w:t>they</w:t>
        </w:r>
      </w:ins>
      <w:r w:rsidR="007539BE" w:rsidRPr="006409FA">
        <w:t xml:space="preserve"> raise</w:t>
      </w:r>
      <w:del w:id="969" w:author="Liao, Chen/Sloan Kettering Institute" w:date="2022-09-05T20:42:00Z">
        <w:r w:rsidR="00502A1B" w:rsidRPr="006409FA" w:rsidDel="000412FA">
          <w:delText>s</w:delText>
        </w:r>
      </w:del>
      <w:r w:rsidR="007539BE" w:rsidRPr="006409FA">
        <w:t xml:space="preserve"> </w:t>
      </w:r>
      <w:r w:rsidR="00502A1B" w:rsidRPr="006409FA">
        <w:t>a</w:t>
      </w:r>
      <w:r w:rsidR="007539BE" w:rsidRPr="006409FA">
        <w:t xml:space="preserve"> </w:t>
      </w:r>
      <w:ins w:id="970" w:author="Liao, Chen/Sloan Kettering Institute" w:date="2022-09-05T20:42:00Z">
        <w:r w:rsidR="000412FA">
          <w:t xml:space="preserve">critical </w:t>
        </w:r>
      </w:ins>
      <w:r w:rsidR="007539BE" w:rsidRPr="006409FA">
        <w:t>question</w:t>
      </w:r>
      <w:r w:rsidR="00502A1B" w:rsidRPr="006409FA">
        <w:t>:</w:t>
      </w:r>
      <w:r w:rsidR="00AF0E66" w:rsidRPr="006409FA">
        <w:t xml:space="preserve"> are </w:t>
      </w:r>
      <w:r w:rsidR="00502A1B" w:rsidRPr="006409FA">
        <w:t>the</w:t>
      </w:r>
      <w:ins w:id="971" w:author="Liao, Chen/Sloan Kettering Institute" w:date="2022-09-05T20:41:00Z">
        <w:r w:rsidR="0026590B">
          <w:t xml:space="preserve"> </w:t>
        </w:r>
      </w:ins>
      <w:ins w:id="972" w:author="Liao, Chen/Sloan Kettering Institute" w:date="2022-09-05T20:42:00Z">
        <w:r w:rsidR="00364E01">
          <w:t>two IBD</w:t>
        </w:r>
      </w:ins>
      <w:ins w:id="973" w:author="Liao, Chen/Sloan Kettering Institute" w:date="2022-09-05T20:43:00Z">
        <w:r w:rsidR="00364E01">
          <w:t xml:space="preserve"> </w:t>
        </w:r>
      </w:ins>
      <w:ins w:id="974" w:author="Liao, Chen/Sloan Kettering Institute" w:date="2022-09-05T20:41:00Z">
        <w:r w:rsidR="0026590B">
          <w:t>biomarkers</w:t>
        </w:r>
      </w:ins>
      <w:del w:id="975" w:author="Liao, Chen/Sloan Kettering Institute" w:date="2022-09-05T20:41:00Z">
        <w:r w:rsidR="00502A1B" w:rsidRPr="006409FA" w:rsidDel="0026590B">
          <w:delText>y</w:delText>
        </w:r>
      </w:del>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3B5B4BFB" w:rsidR="00BC0BA3" w:rsidRPr="006409FA" w:rsidRDefault="00A93688" w:rsidP="00502A1B">
      <w:pPr>
        <w:ind w:firstLine="720"/>
      </w:pPr>
      <w:ins w:id="976" w:author="Liao, Chen/Sloan Kettering Institute" w:date="2022-09-05T20:43:00Z">
        <w:r>
          <w:t>According to t</w:t>
        </w:r>
      </w:ins>
      <w:del w:id="977" w:author="Liao, Chen/Sloan Kettering Institute" w:date="2022-09-05T20:43:00Z">
        <w:r w:rsidR="001425FD" w:rsidRPr="006409FA" w:rsidDel="00A93688">
          <w:delText>T</w:delText>
        </w:r>
      </w:del>
      <w:r w:rsidR="00F31609" w:rsidRPr="006409FA">
        <w:t xml:space="preserve">he </w:t>
      </w:r>
      <w:r w:rsidR="00F31609" w:rsidRPr="006409FA">
        <w:rPr>
          <w:i/>
          <w:iCs/>
        </w:rPr>
        <w:t>marker</w:t>
      </w:r>
      <w:r w:rsidR="00F31609" w:rsidRPr="006409FA">
        <w:t xml:space="preserve"> hypothesis</w:t>
      </w:r>
      <w:ins w:id="978" w:author="Liao, Chen/Sloan Kettering Institute" w:date="2022-09-05T20:43:00Z">
        <w:r>
          <w:t xml:space="preserve">, the two quantities should be </w:t>
        </w:r>
      </w:ins>
      <w:ins w:id="979" w:author="Liao, Chen/Sloan Kettering Institute" w:date="2022-09-05T20:44:00Z">
        <w:r w:rsidR="00F61409">
          <w:t xml:space="preserve">dependent and </w:t>
        </w:r>
      </w:ins>
      <w:del w:id="980" w:author="Liao, Chen/Sloan Kettering Institute" w:date="2022-09-05T20:43:00Z">
        <w:r w:rsidR="00DD0BCF" w:rsidRPr="006409FA" w:rsidDel="00A93688">
          <w:delText xml:space="preserve"> </w:delText>
        </w:r>
        <w:r w:rsidR="006566EB" w:rsidRPr="006409FA" w:rsidDel="00A93688">
          <w:delText>predict</w:delText>
        </w:r>
        <w:r w:rsidR="00502A1B" w:rsidRPr="006409FA" w:rsidDel="00A93688">
          <w:delText>s</w:delText>
        </w:r>
        <w:r w:rsidR="006566EB" w:rsidRPr="006409FA" w:rsidDel="00A93688">
          <w:delText xml:space="preserve"> a </w:delText>
        </w:r>
      </w:del>
      <w:r w:rsidR="00B14B1D" w:rsidRPr="006409FA">
        <w:t>negative</w:t>
      </w:r>
      <w:ins w:id="981" w:author="Liao, Chen/Sloan Kettering Institute" w:date="2022-09-05T20:44:00Z">
        <w:r>
          <w:t>ly correlated with each other</w:t>
        </w:r>
      </w:ins>
      <w:del w:id="982" w:author="Liao, Chen/Sloan Kettering Institute" w:date="2022-09-05T20:44:00Z">
        <w:r w:rsidR="00B14B1D" w:rsidRPr="006409FA" w:rsidDel="00A93688">
          <w:delText xml:space="preserve"> </w:delText>
        </w:r>
        <w:r w:rsidR="00F31609" w:rsidRPr="006409FA" w:rsidDel="00A93688">
          <w:delText>association</w:delText>
        </w:r>
        <w:r w:rsidR="00B14B1D" w:rsidRPr="006409FA" w:rsidDel="00A93688">
          <w:delText xml:space="preserve"> between the two</w:delText>
        </w:r>
      </w:del>
      <w:r w:rsidR="00B14B1D" w:rsidRPr="006409FA">
        <w:t xml:space="preserve">. </w:t>
      </w:r>
      <w:r w:rsidR="001C755A" w:rsidRPr="006409FA">
        <w:t>Indeed, 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 xml:space="preserve">For the UC cohort, the </w:t>
      </w:r>
      <w:r w:rsidR="00F31609" w:rsidRPr="006409FA">
        <w:lastRenderedPageBreak/>
        <w:t>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ins w:id="983" w:author="Liao, Chen/Sloan Kettering Institute" w:date="2022-09-05T20:45:00Z">
        <w:r w:rsidR="0040024F">
          <w:rPr>
            <w:highlight w:val="yellow"/>
          </w:rPr>
          <w:t>10</w:t>
        </w:r>
      </w:ins>
      <w:del w:id="984" w:author="Liao, Chen/Sloan Kettering Institute" w:date="2022-09-05T20:45:00Z">
        <w:r w:rsidR="00F0193C" w:rsidRPr="006409FA" w:rsidDel="0040024F">
          <w:rPr>
            <w:highlight w:val="yellow"/>
          </w:rPr>
          <w:delText>9</w:delText>
        </w:r>
      </w:del>
      <w:r w:rsidR="00F0193C" w:rsidRPr="006409FA">
        <w:t>)</w:t>
      </w:r>
      <w:r w:rsidR="00BC0BA3" w:rsidRPr="006409FA">
        <w:t xml:space="preserve">, antibiotics can 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In conclusion, both </w:t>
      </w:r>
      <w:del w:id="985" w:author="Liao, Chen/Sloan Kettering Institute" w:date="2022-09-05T20:46:00Z">
        <w:r w:rsidR="00783C04" w:rsidRPr="006409FA" w:rsidDel="006945F5">
          <w:delText>the fraction of</w:delText>
        </w:r>
      </w:del>
      <w:ins w:id="986" w:author="Liao, Chen/Sloan Kettering Institute" w:date="2022-09-05T20:46:00Z">
        <w:r w:rsidR="006945F5">
          <w:t>increased</w:t>
        </w:r>
      </w:ins>
      <w:r w:rsidR="00783C04" w:rsidRPr="006409FA">
        <w:t xml:space="preserve"> oral bacteria</w:t>
      </w:r>
      <w:ins w:id="987" w:author="Liao, Chen/Sloan Kettering Institute" w:date="2022-09-05T20:46:00Z">
        <w:r w:rsidR="006945F5">
          <w:t>l fraction</w:t>
        </w:r>
      </w:ins>
      <w:r w:rsidR="00783C04" w:rsidRPr="006409FA">
        <w:t xml:space="preserve"> and </w:t>
      </w:r>
      <w:ins w:id="988" w:author="Liao, Chen/Sloan Kettering Institute" w:date="2022-09-05T20:46:00Z">
        <w:r w:rsidR="006945F5">
          <w:t>reduced</w:t>
        </w:r>
      </w:ins>
      <w:del w:id="989" w:author="Liao, Chen/Sloan Kettering Institute" w:date="2022-09-05T20:46:00Z">
        <w:r w:rsidR="00783C04" w:rsidRPr="006409FA" w:rsidDel="006945F5">
          <w:delText>the</w:delText>
        </w:r>
      </w:del>
      <w:r w:rsidR="00783C04" w:rsidRPr="006409FA">
        <w:t xml:space="preserve"> total number of microbes in the gut could be indicating a loss of gut bacteria, with implications for IBD.</w:t>
      </w:r>
    </w:p>
    <w:p w14:paraId="41019462" w14:textId="77777777" w:rsidR="001C4931" w:rsidRPr="006409FA" w:rsidRDefault="001C4931" w:rsidP="005818EE"/>
    <w:p w14:paraId="1261EFFB" w14:textId="6B3CF760" w:rsidR="00B14B1D" w:rsidRPr="006409FA" w:rsidRDefault="00326771" w:rsidP="000A48DA">
      <w:ins w:id="990" w:author="Liao, Chen/Sloan Kettering Institute" w:date="2022-09-05T20:59:00Z">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stretch>
                        <a:fillRect/>
                      </a:stretch>
                    </pic:blipFill>
                    <pic:spPr>
                      <a:xfrm>
                        <a:off x="0" y="0"/>
                        <a:ext cx="5600700" cy="2374900"/>
                      </a:xfrm>
                      <a:prstGeom prst="rect">
                        <a:avLst/>
                      </a:prstGeom>
                    </pic:spPr>
                  </pic:pic>
                </a:graphicData>
              </a:graphic>
            </wp:inline>
          </w:drawing>
        </w:r>
      </w:ins>
    </w:p>
    <w:p w14:paraId="03552159" w14:textId="43ACF9A7" w:rsidR="00B14B1D" w:rsidRPr="006409FA" w:rsidRDefault="00B14B1D" w:rsidP="000A48DA">
      <w:r w:rsidRPr="006409FA">
        <w:rPr>
          <w:b/>
        </w:rPr>
        <w:t xml:space="preserve">Figure </w:t>
      </w:r>
      <w:ins w:id="991" w:author="Liao, Chen/Sloan Kettering Institute" w:date="2022-09-04T10:40:00Z">
        <w:r w:rsidR="004A0EF1">
          <w:rPr>
            <w:b/>
          </w:rPr>
          <w:t>5</w:t>
        </w:r>
      </w:ins>
      <w:del w:id="992" w:author="Liao, Chen/Sloan Kettering Institute" w:date="2022-09-04T10:40:00Z">
        <w:r w:rsidRPr="006409FA" w:rsidDel="004A0EF1">
          <w:rPr>
            <w:b/>
          </w:rPr>
          <w:delText>4</w:delText>
        </w:r>
      </w:del>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ins w:id="993" w:author="Liao, Chen/Sloan Kettering Institute" w:date="2022-09-05T21:01:00Z">
        <w:r w:rsidR="00711A32">
          <w:rPr>
            <w:b/>
          </w:rPr>
          <w:t>enrichment or</w:t>
        </w:r>
      </w:ins>
      <w:del w:id="994" w:author="Liao, Chen/Sloan Kettering Institute" w:date="2022-09-05T21:01:00Z">
        <w:r w:rsidR="006B52E8" w:rsidRPr="006409FA" w:rsidDel="00711A32">
          <w:rPr>
            <w:b/>
          </w:rPr>
          <w:delText>and</w:delText>
        </w:r>
      </w:del>
      <w:r w:rsidR="006B52E8" w:rsidRPr="006409FA">
        <w:rPr>
          <w:b/>
        </w:rPr>
        <w:t xml:space="preserve"> </w:t>
      </w:r>
      <w:r w:rsidR="005D4ACE" w:rsidRPr="006409FA">
        <w:rPr>
          <w:b/>
        </w:rPr>
        <w:t xml:space="preserve">low </w:t>
      </w:r>
      <w:ins w:id="995" w:author="Liao, Chen/Sloan Kettering Institute" w:date="2022-09-05T21:01:00Z">
        <w:r w:rsidR="00711A32">
          <w:rPr>
            <w:b/>
          </w:rPr>
          <w:t>microbial</w:t>
        </w:r>
      </w:ins>
      <w:del w:id="996" w:author="Liao, Chen/Sloan Kettering Institute" w:date="2022-09-05T21:01:00Z">
        <w:r w:rsidR="006B52E8" w:rsidRPr="006409FA" w:rsidDel="00711A32">
          <w:rPr>
            <w:b/>
          </w:rPr>
          <w:delText>bacterial</w:delText>
        </w:r>
      </w:del>
      <w:r w:rsidR="006B52E8" w:rsidRPr="006409FA">
        <w:rPr>
          <w:b/>
        </w:rPr>
        <w:t xml:space="preserve"> loads in the </w:t>
      </w:r>
      <w:del w:id="997" w:author="Liao, Chen/Sloan Kettering Institute" w:date="2022-09-05T21:01:00Z">
        <w:r w:rsidR="006B52E8" w:rsidRPr="006409FA" w:rsidDel="00711A32">
          <w:rPr>
            <w:b/>
          </w:rPr>
          <w:delText xml:space="preserve">feces </w:delText>
        </w:r>
      </w:del>
      <w:ins w:id="998" w:author="Liao, Chen/Sloan Kettering Institute" w:date="2022-09-05T21:01:00Z">
        <w:r w:rsidR="00711A32">
          <w:rPr>
            <w:b/>
          </w:rPr>
          <w:t>gut</w:t>
        </w:r>
        <w:r w:rsidR="00711A32" w:rsidRPr="006409FA">
          <w:rPr>
            <w:b/>
          </w:rPr>
          <w:t xml:space="preserve"> </w:t>
        </w:r>
      </w:ins>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ins w:id="999" w:author="Liao, Chen/Sloan Kettering Institute" w:date="2022-09-05T15:01:00Z">
        <w:r w:rsidR="00091473">
          <w:t xml:space="preserve"> and samples </w:t>
        </w:r>
      </w:ins>
      <w:ins w:id="1000" w:author="Liao, Chen/Sloan Kettering Institute" w:date="2022-09-05T21:00:00Z">
        <w:r w:rsidR="00C11B89">
          <w:t>that contain none</w:t>
        </w:r>
      </w:ins>
      <w:ins w:id="1001" w:author="Liao, Chen/Sloan Kettering Institute" w:date="2022-09-05T15:01:00Z">
        <w:r w:rsidR="00091473">
          <w:t xml:space="preserve"> of oral bacteria were omitted </w:t>
        </w:r>
      </w:ins>
      <w:ins w:id="1002" w:author="Liao, Chen/Sloan Kettering Institute" w:date="2022-09-05T21:00:00Z">
        <w:r w:rsidR="00DD0C9A">
          <w:t>in the plots</w:t>
        </w:r>
      </w:ins>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del w:id="1003" w:author="Liao, Chen/Sloan Kettering Institute" w:date="2022-09-04T10:40:00Z">
        <w:r w:rsidR="00A8766C" w:rsidRPr="006409FA" w:rsidDel="004A0EF1">
          <w:delText>'</w:delText>
        </w:r>
      </w:del>
      <w:ins w:id="1004" w:author="Liao, Chen/Sloan Kettering Institute" w:date="2022-09-04T10:40:00Z">
        <w:r w:rsidR="004A0EF1">
          <w:t>’</w:t>
        </w:r>
      </w:ins>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3CC04293" w14:textId="53361DD0" w:rsidR="00BD2F0C" w:rsidRPr="006409FA" w:rsidDel="00516EC7" w:rsidRDefault="003D5F71" w:rsidP="000A48DA">
      <w:pPr>
        <w:rPr>
          <w:del w:id="1005" w:author="Liao, Chen/Sloan Kettering Institute" w:date="2022-09-04T10:36:00Z"/>
        </w:rPr>
      </w:pPr>
      <w:r w:rsidRPr="006409FA">
        <w:t>M</w:t>
      </w:r>
      <w:ins w:id="1006" w:author="Liao, Chen/Sloan Kettering Institute" w:date="2022-09-04T10:36:00Z">
        <w:r w:rsidR="00516EC7">
          <w:t>ost</w:t>
        </w:r>
      </w:ins>
      <w:del w:id="1007" w:author="Liao, Chen/Sloan Kettering Institute" w:date="2022-09-04T10:36:00Z">
        <w:r w:rsidRPr="006409FA" w:rsidDel="00516EC7">
          <w:delText>uch</w:delText>
        </w:r>
      </w:del>
      <w:r w:rsidRPr="006409FA">
        <w:t xml:space="preserve"> of </w:t>
      </w:r>
      <w:del w:id="1008" w:author="Liao, Chen/Sloan Kettering Institute" w:date="2022-09-04T10:36:00Z">
        <w:r w:rsidRPr="006409FA" w:rsidDel="00516EC7">
          <w:delText>the</w:delText>
        </w:r>
        <w:r w:rsidR="00BD2F0C" w:rsidRPr="006409FA" w:rsidDel="00516EC7">
          <w:delText xml:space="preserve"> </w:delText>
        </w:r>
      </w:del>
      <w:r w:rsidR="00BD2F0C" w:rsidRPr="006409FA">
        <w:t xml:space="preserve">human gut microbiome </w:t>
      </w:r>
      <w:r w:rsidR="004A4590" w:rsidRPr="006409FA">
        <w:t>research</w:t>
      </w:r>
      <w:r w:rsidR="00BD2F0C" w:rsidRPr="006409FA">
        <w:t xml:space="preserve"> focuse</w:t>
      </w:r>
      <w:r w:rsidRPr="006409FA">
        <w:t>s</w:t>
      </w:r>
      <w:r w:rsidR="00BD2F0C" w:rsidRPr="006409FA">
        <w:t xml:space="preserve"> on amplicon-based profiling of microbiome composition</w:t>
      </w:r>
      <w:r w:rsidRPr="006409FA">
        <w:t xml:space="preserve">, with a few notable exceptions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 </w:instrText>
      </w:r>
      <w:r w:rsidR="00D914E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DATA </w:instrText>
      </w:r>
      <w:r w:rsidR="00D914E5">
        <w:fldChar w:fldCharType="end"/>
      </w:r>
      <w:r w:rsidRPr="006409FA">
        <w:fldChar w:fldCharType="separate"/>
      </w:r>
      <w:r w:rsidR="00D914E5">
        <w:rPr>
          <w:noProof/>
        </w:rPr>
        <w:t>(Contijoch</w:t>
      </w:r>
      <w:r w:rsidR="00D914E5" w:rsidRPr="00D914E5">
        <w:rPr>
          <w:i/>
          <w:noProof/>
        </w:rPr>
        <w:t xml:space="preserve"> et al.</w:t>
      </w:r>
      <w:r w:rsidR="00D914E5">
        <w:rPr>
          <w:noProof/>
        </w:rPr>
        <w:t>, 2019; Jian et al., 2020; Rao et al., 2021; Schluter</w:t>
      </w:r>
      <w:r w:rsidR="00D914E5" w:rsidRPr="00D914E5">
        <w:rPr>
          <w:i/>
          <w:noProof/>
        </w:rPr>
        <w:t xml:space="preserve"> et al.</w:t>
      </w:r>
      <w:r w:rsidR="00D914E5">
        <w:rPr>
          <w:noProof/>
        </w:rPr>
        <w:t>, 2020; Vandeputte</w:t>
      </w:r>
      <w:r w:rsidR="00D914E5" w:rsidRPr="00D914E5">
        <w:rPr>
          <w:i/>
          <w:noProof/>
        </w:rPr>
        <w:t xml:space="preserve"> et al.</w:t>
      </w:r>
      <w:r w:rsidR="00D914E5">
        <w:rPr>
          <w:noProof/>
        </w:rPr>
        <w:t>, 2017; Vieira-Silva et al., 2019)</w:t>
      </w:r>
      <w:r w:rsidRPr="006409FA">
        <w:fldChar w:fldCharType="end"/>
      </w:r>
      <w:r w:rsidR="00BD2F0C" w:rsidRPr="006409FA">
        <w:t xml:space="preserve">. </w:t>
      </w:r>
      <w:del w:id="1009" w:author="Liao, Chen/Sloan Kettering Institute" w:date="2022-09-04T10:34:00Z">
        <w:r w:rsidRPr="006409FA" w:rsidDel="00516EC7">
          <w:delText xml:space="preserve">Amplicon-based sequencing produces compositional data, which requires </w:delText>
        </w:r>
      </w:del>
      <w:del w:id="1010" w:author="Liao, Chen/Sloan Kettering Institute" w:date="2022-09-04T07:24:00Z">
        <w:r w:rsidRPr="006409FA" w:rsidDel="00255031">
          <w:delText>carefull</w:delText>
        </w:r>
      </w:del>
      <w:del w:id="1011" w:author="Liao, Chen/Sloan Kettering Institute" w:date="2022-09-04T10:34:00Z">
        <w:r w:rsidRPr="006409FA" w:rsidDel="00516EC7">
          <w:delText xml:space="preserve"> interpretation. </w:delText>
        </w:r>
      </w:del>
      <w:del w:id="1012" w:author="Liao, Chen/Sloan Kettering Institute" w:date="2022-09-04T10:35:00Z">
        <w:r w:rsidRPr="006409FA" w:rsidDel="00516EC7">
          <w:delText xml:space="preserve">The absolute load of bacteria in the gut </w:delText>
        </w:r>
        <w:r w:rsidR="00F0193C" w:rsidRPr="006409FA" w:rsidDel="00516EC7">
          <w:delText xml:space="preserve">has received much less attention, </w:delText>
        </w:r>
        <w:r w:rsidRPr="006409FA" w:rsidDel="00516EC7">
          <w:delText xml:space="preserve">but it </w:delText>
        </w:r>
        <w:r w:rsidR="00F0193C" w:rsidRPr="006409FA" w:rsidDel="00516EC7">
          <w:delText xml:space="preserve">is </w:delText>
        </w:r>
        <w:r w:rsidR="00DF3F74" w:rsidRPr="006409FA" w:rsidDel="00516EC7">
          <w:delText>a fundamental parameter that impacts host-microbiome interactions</w:delText>
        </w:r>
        <w:r w:rsidR="000F072C" w:rsidRPr="006409FA" w:rsidDel="00516EC7">
          <w:delText xml:space="preserve"> </w:delText>
        </w:r>
        <w:r w:rsidR="000F072C" w:rsidRPr="006409FA" w:rsidDel="00516EC7">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rsidRPr="006409FA" w:rsidDel="00516EC7">
          <w:delInstrText xml:space="preserve"> ADDIN EN.CITE </w:delInstrText>
        </w:r>
        <w:r w:rsidR="00765F86" w:rsidRPr="006409FA" w:rsidDel="00516EC7">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rsidRPr="006409FA" w:rsidDel="00516EC7">
          <w:delInstrText xml:space="preserve"> ADDIN EN.CITE.DATA </w:delInstrText>
        </w:r>
        <w:r w:rsidR="00765F86" w:rsidRPr="006409FA" w:rsidDel="00516EC7">
          <w:fldChar w:fldCharType="end"/>
        </w:r>
        <w:r w:rsidR="000F072C" w:rsidRPr="006409FA" w:rsidDel="00516EC7">
          <w:fldChar w:fldCharType="separate"/>
        </w:r>
        <w:r w:rsidR="00C726BC" w:rsidRPr="006409FA" w:rsidDel="00516EC7">
          <w:rPr>
            <w:noProof/>
          </w:rPr>
          <w:delText>(Contijoch</w:delText>
        </w:r>
        <w:r w:rsidR="00C726BC" w:rsidRPr="006409FA" w:rsidDel="00516EC7">
          <w:rPr>
            <w:i/>
            <w:noProof/>
          </w:rPr>
          <w:delText xml:space="preserve"> et al.</w:delText>
        </w:r>
        <w:r w:rsidR="00C726BC" w:rsidRPr="006409FA" w:rsidDel="00516EC7">
          <w:rPr>
            <w:noProof/>
          </w:rPr>
          <w:delText>, 2019; Tang et al., 2019; Zarrinpar et al., 2018)</w:delText>
        </w:r>
        <w:r w:rsidR="000F072C" w:rsidRPr="006409FA" w:rsidDel="00516EC7">
          <w:fldChar w:fldCharType="end"/>
        </w:r>
        <w:r w:rsidR="00F0193C" w:rsidRPr="006409FA" w:rsidDel="00516EC7">
          <w:delText xml:space="preserve">. </w:delText>
        </w:r>
        <w:r w:rsidR="00DF3F74" w:rsidRPr="006409FA" w:rsidDel="00516EC7">
          <w:delText xml:space="preserve">For example, the total microbial </w:delText>
        </w:r>
        <w:r w:rsidR="00B3534A" w:rsidRPr="006409FA" w:rsidDel="00516EC7">
          <w:delText>load</w:delText>
        </w:r>
        <w:r w:rsidR="00DF3F74" w:rsidRPr="006409FA" w:rsidDel="00516EC7">
          <w:delText xml:space="preserve"> in the gut regulates the proportion of mucosal RORγt+ Treg cells in mice </w:delText>
        </w:r>
        <w:r w:rsidR="00DF3F74" w:rsidRPr="006409FA" w:rsidDel="00516EC7">
          <w:fldChar w:fldCharType="begin"/>
        </w:r>
        <w:r w:rsidR="00DF3F74" w:rsidRPr="006409FA" w:rsidDel="00516EC7">
          <w:del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delInstrText>
        </w:r>
        <w:r w:rsidR="00DF3F74" w:rsidRPr="006409FA" w:rsidDel="00516EC7">
          <w:fldChar w:fldCharType="separate"/>
        </w:r>
        <w:r w:rsidR="00DF3F74" w:rsidRPr="006409FA" w:rsidDel="00516EC7">
          <w:rPr>
            <w:noProof/>
          </w:rPr>
          <w:delText>(Britton et al., 2020)</w:delText>
        </w:r>
        <w:r w:rsidR="00DF3F74" w:rsidRPr="006409FA" w:rsidDel="00516EC7">
          <w:fldChar w:fldCharType="end"/>
        </w:r>
        <w:r w:rsidR="00DF3F74" w:rsidRPr="006409FA" w:rsidDel="00516EC7">
          <w:delText xml:space="preserve">. </w:delText>
        </w:r>
        <w:r w:rsidRPr="006409FA" w:rsidDel="00516EC7">
          <w:delText>C</w:delText>
        </w:r>
        <w:r w:rsidR="00BD2F0C" w:rsidRPr="006409FA" w:rsidDel="00516EC7">
          <w:delText xml:space="preserve">hanges in </w:delText>
        </w:r>
        <w:r w:rsidR="00DF3F74" w:rsidRPr="006409FA" w:rsidDel="00516EC7">
          <w:delText xml:space="preserve">gut </w:delText>
        </w:r>
        <w:r w:rsidR="00F0193C" w:rsidRPr="006409FA" w:rsidDel="00516EC7">
          <w:delText>microbial load</w:delText>
        </w:r>
        <w:r w:rsidR="00DF3F74" w:rsidRPr="006409FA" w:rsidDel="00516EC7">
          <w:delText xml:space="preserve"> </w:delText>
        </w:r>
        <w:r w:rsidR="00BD2F0C" w:rsidRPr="006409FA" w:rsidDel="00516EC7">
          <w:delText xml:space="preserve">do not strictly reflect changes in the </w:delText>
        </w:r>
        <w:r w:rsidR="007C1534" w:rsidRPr="006409FA" w:rsidDel="00516EC7">
          <w:delText>bio</w:delText>
        </w:r>
        <w:r w:rsidR="00DF3F74" w:rsidRPr="006409FA" w:rsidDel="00516EC7">
          <w:delText>diversity</w:delText>
        </w:r>
        <w:r w:rsidR="00BD2F0C" w:rsidRPr="006409FA" w:rsidDel="00516EC7">
          <w:delText xml:space="preserve"> </w:delText>
        </w:r>
        <w:r w:rsidR="00BD2F0C" w:rsidRPr="006409FA" w:rsidDel="00516EC7">
          <w:fldChar w:fldCharType="begin"/>
        </w:r>
        <w:r w:rsidR="00765F86" w:rsidRPr="006409FA" w:rsidDel="00516EC7">
          <w:del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delInstrText>
        </w:r>
        <w:r w:rsidR="00BD2F0C" w:rsidRPr="006409FA" w:rsidDel="00516EC7">
          <w:fldChar w:fldCharType="separate"/>
        </w:r>
        <w:r w:rsidR="00BD2F0C" w:rsidRPr="006409FA" w:rsidDel="00516EC7">
          <w:rPr>
            <w:noProof/>
          </w:rPr>
          <w:delText>(Contijoch</w:delText>
        </w:r>
        <w:r w:rsidR="00BD2F0C" w:rsidRPr="006409FA" w:rsidDel="00516EC7">
          <w:rPr>
            <w:i/>
            <w:noProof/>
          </w:rPr>
          <w:delText xml:space="preserve"> et al.</w:delText>
        </w:r>
        <w:r w:rsidR="00BD2F0C" w:rsidRPr="006409FA" w:rsidDel="00516EC7">
          <w:rPr>
            <w:noProof/>
          </w:rPr>
          <w:delText>, 2019)</w:delText>
        </w:r>
        <w:r w:rsidR="00BD2F0C" w:rsidRPr="006409FA" w:rsidDel="00516EC7">
          <w:fldChar w:fldCharType="end"/>
        </w:r>
        <w:r w:rsidR="00BD2F0C" w:rsidRPr="006409FA" w:rsidDel="00516EC7">
          <w:delText xml:space="preserve">, suggesting that the two metrics describe different aspects </w:delText>
        </w:r>
        <w:r w:rsidRPr="006409FA" w:rsidDel="00516EC7">
          <w:delText>microbiome d</w:delText>
        </w:r>
      </w:del>
      <w:del w:id="1013" w:author="Liao, Chen/Sloan Kettering Institute" w:date="2022-09-04T09:51:00Z">
        <w:r w:rsidR="009B6D5C" w:rsidRPr="006409FA" w:rsidDel="007A7F7D">
          <w:delText>i</w:delText>
        </w:r>
      </w:del>
      <w:del w:id="1014" w:author="Liao, Chen/Sloan Kettering Institute" w:date="2022-09-04T10:35:00Z">
        <w:r w:rsidR="009B6D5C" w:rsidRPr="006409FA" w:rsidDel="00516EC7">
          <w:delText>sfunction</w:delText>
        </w:r>
        <w:r w:rsidR="00BD2F0C" w:rsidRPr="006409FA" w:rsidDel="00516EC7">
          <w:delText xml:space="preserve">. </w:delText>
        </w:r>
      </w:del>
      <w:ins w:id="1015" w:author="Liao, Chen/Sloan Kettering Institute" w:date="2022-09-04T10:36:00Z">
        <w:r w:rsidR="00516EC7">
          <w:t xml:space="preserve">Among these </w:t>
        </w:r>
      </w:ins>
      <w:ins w:id="1016" w:author="Liao, Chen/Sloan Kettering Institute" w:date="2022-09-04T10:37:00Z">
        <w:r w:rsidR="00516EC7">
          <w:t>studies, c</w:t>
        </w:r>
      </w:ins>
    </w:p>
    <w:p w14:paraId="1119217F" w14:textId="6A25E8E8" w:rsidR="00F0193C" w:rsidRPr="006409FA" w:rsidRDefault="00E75F3A" w:rsidP="00E75F3A">
      <w:del w:id="1017" w:author="Liao, Chen/Sloan Kettering Institute" w:date="2022-09-04T10:36:00Z">
        <w:r w:rsidRPr="006409FA" w:rsidDel="00516EC7">
          <w:tab/>
        </w:r>
      </w:del>
      <w:del w:id="1018" w:author="Liao, Chen/Sloan Kettering Institute" w:date="2022-09-04T10:37:00Z">
        <w:r w:rsidRPr="006409FA" w:rsidDel="00516EC7">
          <w:delText>C</w:delText>
        </w:r>
      </w:del>
      <w:r w:rsidR="0026004B" w:rsidRPr="006409FA">
        <w:t>ell-</w:t>
      </w:r>
      <w:r w:rsidRPr="006409FA">
        <w:t>counting</w:t>
      </w:r>
      <w:r w:rsidR="0026004B" w:rsidRPr="006409FA">
        <w:t xml:space="preserve"> (e.g., flow cytometry) and molecular-based </w:t>
      </w:r>
      <w:r w:rsidRPr="006409FA">
        <w:t xml:space="preserve">methods </w:t>
      </w:r>
      <w:r w:rsidR="0026004B" w:rsidRPr="006409FA">
        <w:t xml:space="preserve">(e.g., qPCR, DNA mass) </w:t>
      </w:r>
      <w:del w:id="1019" w:author="Liao, Chen/Sloan Kettering Institute" w:date="2022-09-04T10:37:00Z">
        <w:r w:rsidRPr="006409FA" w:rsidDel="00516EC7">
          <w:delText>can</w:delText>
        </w:r>
        <w:r w:rsidR="0026004B" w:rsidRPr="006409FA" w:rsidDel="00516EC7">
          <w:delText xml:space="preserve"> </w:delText>
        </w:r>
      </w:del>
      <w:ins w:id="1020" w:author="Liao, Chen/Sloan Kettering Institute" w:date="2022-09-04T10:37:00Z">
        <w:r w:rsidR="00516EC7">
          <w:t>have been applied to</w:t>
        </w:r>
        <w:r w:rsidR="00516EC7" w:rsidRPr="006409FA">
          <w:t xml:space="preserve"> </w:t>
        </w:r>
      </w:ins>
      <w:r w:rsidR="0026004B" w:rsidRPr="006409FA">
        <w:t xml:space="preserve">measure absolute microbial </w:t>
      </w:r>
      <w:r w:rsidR="0098328D" w:rsidRPr="006409FA">
        <w:t xml:space="preserve">abundances </w:t>
      </w:r>
      <w:r w:rsidR="0098328D" w:rsidRPr="006409FA">
        <w:fldChar w:fldCharType="begin"/>
      </w:r>
      <w:r w:rsidR="0098328D"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rsidRPr="006409FA">
        <w:fldChar w:fldCharType="separate"/>
      </w:r>
      <w:r w:rsidR="0098328D" w:rsidRPr="006409FA">
        <w:rPr>
          <w:noProof/>
        </w:rPr>
        <w:t>(Galazzo et al., 2020)</w:t>
      </w:r>
      <w:r w:rsidR="0098328D" w:rsidRPr="006409FA">
        <w:fldChar w:fldCharType="end"/>
      </w:r>
      <w:r w:rsidR="0026004B" w:rsidRPr="006409FA">
        <w:t>.</w:t>
      </w:r>
      <w:r w:rsidR="0098328D" w:rsidRPr="006409FA">
        <w:t xml:space="preserve"> </w:t>
      </w:r>
      <w:del w:id="1021" w:author="Liao, Chen/Sloan Kettering Institute" w:date="2022-09-04T10:37:00Z">
        <w:r w:rsidRPr="006409FA" w:rsidDel="00516EC7">
          <w:delText>T</w:delText>
        </w:r>
        <w:r w:rsidR="00DA7204" w:rsidRPr="006409FA" w:rsidDel="00516EC7">
          <w:delText xml:space="preserve">hese </w:delText>
        </w:r>
      </w:del>
      <w:ins w:id="1022" w:author="Liao, Chen/Sloan Kettering Institute" w:date="2022-09-04T10:37:00Z">
        <w:r w:rsidR="00516EC7">
          <w:t>All</w:t>
        </w:r>
        <w:r w:rsidR="00516EC7" w:rsidRPr="006409FA">
          <w:t xml:space="preserve"> </w:t>
        </w:r>
      </w:ins>
      <w:r w:rsidR="00DA7204" w:rsidRPr="006409FA">
        <w:t>methods have the</w:t>
      </w:r>
      <w:r w:rsidR="00AF0D26" w:rsidRPr="006409FA">
        <w:t>ir</w:t>
      </w:r>
      <w:r w:rsidR="00DA7204" w:rsidRPr="006409FA">
        <w:t xml:space="preserve"> own limitations</w:t>
      </w:r>
      <w:r w:rsidR="00D042C6" w:rsidRPr="006409FA">
        <w:t>,</w:t>
      </w:r>
      <w:r w:rsidR="0012577F" w:rsidRPr="006409FA">
        <w:t xml:space="preserve"> </w:t>
      </w:r>
      <w:r w:rsidR="00D042C6" w:rsidRPr="006409FA">
        <w:t xml:space="preserve">but </w:t>
      </w:r>
      <w:r w:rsidR="0012577F" w:rsidRPr="006409FA">
        <w:t xml:space="preserve">qPCR is </w:t>
      </w:r>
      <w:r w:rsidRPr="006409FA">
        <w:t xml:space="preserve">arguably </w:t>
      </w:r>
      <w:r w:rsidR="0012577F" w:rsidRPr="006409FA">
        <w:t xml:space="preserve">superior </w:t>
      </w:r>
      <w:r w:rsidR="00E26C73" w:rsidRPr="006409FA">
        <w:t>for</w:t>
      </w:r>
      <w:r w:rsidR="00153E12" w:rsidRPr="006409FA">
        <w:t xml:space="preserve"> </w:t>
      </w:r>
      <w:r w:rsidRPr="006409FA">
        <w:t xml:space="preserve">quantifying </w:t>
      </w:r>
      <w:del w:id="1023" w:author="Liao, Chen/Sloan Kettering Institute" w:date="2022-09-04T10:37:00Z">
        <w:r w:rsidR="001E47E6" w:rsidRPr="006409FA" w:rsidDel="00516EC7">
          <w:delText xml:space="preserve">of </w:delText>
        </w:r>
      </w:del>
      <w:r w:rsidR="001E47E6" w:rsidRPr="006409FA">
        <w:t xml:space="preserve">oral bacteria in feces </w:t>
      </w:r>
      <w:r w:rsidRPr="006409FA">
        <w:t xml:space="preserve">thanks </w:t>
      </w:r>
      <w:r w:rsidR="0012577F" w:rsidRPr="006409FA">
        <w:t xml:space="preserve">to </w:t>
      </w:r>
      <w:r w:rsidRPr="006409FA">
        <w:t xml:space="preserve">the </w:t>
      </w:r>
      <w:r w:rsidR="00D042C6" w:rsidRPr="006409FA">
        <w:t>compatibility with the</w:t>
      </w:r>
      <w:r w:rsidRPr="006409FA">
        <w:t xml:space="preserve"> </w:t>
      </w:r>
      <w:r w:rsidR="00F63778" w:rsidRPr="006409FA">
        <w:t xml:space="preserve">16S rRNA </w:t>
      </w:r>
      <w:r w:rsidR="00D042C6" w:rsidRPr="006409FA">
        <w:t>sequencing</w:t>
      </w:r>
      <w:r w:rsidR="00E841AD" w:rsidRPr="006409FA">
        <w:t xml:space="preserve"> </w:t>
      </w:r>
      <w:r w:rsidR="0012577F" w:rsidRPr="006409FA">
        <w:fldChar w:fldCharType="begin"/>
      </w:r>
      <w:r w:rsidR="0012577F"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rsidRPr="006409FA">
        <w:fldChar w:fldCharType="separate"/>
      </w:r>
      <w:r w:rsidR="0012577F" w:rsidRPr="006409FA">
        <w:rPr>
          <w:noProof/>
        </w:rPr>
        <w:t>(Jian et al., 2021)</w:t>
      </w:r>
      <w:r w:rsidR="0012577F" w:rsidRPr="006409FA">
        <w:fldChar w:fldCharType="end"/>
      </w:r>
      <w:r w:rsidR="0012577F" w:rsidRPr="006409FA">
        <w:t xml:space="preserve">. </w:t>
      </w:r>
      <w:del w:id="1024" w:author="Liao, Chen/Sloan Kettering Institute" w:date="2022-09-04T10:39:00Z">
        <w:r w:rsidR="00F63778" w:rsidRPr="006409FA" w:rsidDel="004A0EF1">
          <w:delText xml:space="preserve">16S sequencing </w:delText>
        </w:r>
        <w:r w:rsidR="002E6339" w:rsidRPr="006409FA" w:rsidDel="004A0EF1">
          <w:delText xml:space="preserve">and qPCR </w:delText>
        </w:r>
        <w:r w:rsidR="00D042C6" w:rsidRPr="006409FA" w:rsidDel="004A0EF1">
          <w:delText>can</w:delText>
        </w:r>
        <w:r w:rsidR="002E6339" w:rsidRPr="006409FA" w:rsidDel="004A0EF1">
          <w:delText xml:space="preserve">not distinguish live from dead (including free DNAs) </w:delText>
        </w:r>
        <w:r w:rsidR="00F63778" w:rsidRPr="006409FA" w:rsidDel="004A0EF1">
          <w:delText>cells,</w:delText>
        </w:r>
        <w:r w:rsidR="002E6339" w:rsidRPr="006409FA" w:rsidDel="004A0EF1">
          <w:delText xml:space="preserve"> but the</w:delText>
        </w:r>
        <w:r w:rsidR="00450C06" w:rsidRPr="006409FA" w:rsidDel="004A0EF1">
          <w:delText xml:space="preserve">ir combination measures </w:delText>
        </w:r>
        <w:r w:rsidR="002E6339" w:rsidRPr="006409FA" w:rsidDel="004A0EF1">
          <w:delText xml:space="preserve">absolute abundances </w:delText>
        </w:r>
        <w:r w:rsidR="00450C06" w:rsidRPr="006409FA" w:rsidDel="004A0EF1">
          <w:delText>of</w:delText>
        </w:r>
        <w:r w:rsidR="001C46F4" w:rsidRPr="006409FA" w:rsidDel="004A0EF1">
          <w:delText xml:space="preserve"> live</w:delText>
        </w:r>
        <w:r w:rsidR="001165F3" w:rsidRPr="006409FA" w:rsidDel="004A0EF1">
          <w:delText>, not total</w:delText>
        </w:r>
        <w:r w:rsidR="00BC5B15" w:rsidRPr="006409FA" w:rsidDel="004A0EF1">
          <w:delText xml:space="preserve"> (live and dead)</w:delText>
        </w:r>
        <w:r w:rsidR="001165F3" w:rsidRPr="006409FA" w:rsidDel="004A0EF1">
          <w:delText>,</w:delText>
        </w:r>
        <w:r w:rsidR="00450C06" w:rsidRPr="006409FA" w:rsidDel="004A0EF1">
          <w:delText xml:space="preserve"> oral bacteria </w:delText>
        </w:r>
        <w:r w:rsidR="002E6339" w:rsidRPr="006409FA" w:rsidDel="004A0EF1">
          <w:delText xml:space="preserve">(see </w:delText>
        </w:r>
        <w:r w:rsidR="002E6339" w:rsidRPr="006409FA" w:rsidDel="004A0EF1">
          <w:rPr>
            <w:highlight w:val="yellow"/>
          </w:rPr>
          <w:delText>Supplementary Text</w:delText>
        </w:r>
        <w:r w:rsidR="002E6339" w:rsidRPr="006409FA" w:rsidDel="004A0EF1">
          <w:delText xml:space="preserve"> for justification).</w:delText>
        </w:r>
        <w:r w:rsidR="00F63778" w:rsidRPr="006409FA" w:rsidDel="004A0EF1">
          <w:delText xml:space="preserve"> </w:delText>
        </w:r>
      </w:del>
      <w:r w:rsidR="00D042C6" w:rsidRPr="006409FA">
        <w:t>T</w:t>
      </w:r>
      <w:r w:rsidR="00153E12" w:rsidRPr="006409FA">
        <w:t>echnical</w:t>
      </w:r>
      <w:r w:rsidR="00E26259" w:rsidRPr="006409FA">
        <w:t xml:space="preserve"> biases </w:t>
      </w:r>
      <w:r w:rsidR="00153E12" w:rsidRPr="006409FA">
        <w:t xml:space="preserve">introduced </w:t>
      </w:r>
      <w:r w:rsidR="00E26259" w:rsidRPr="006409FA">
        <w:t>in</w:t>
      </w:r>
      <w:r w:rsidR="00153E12" w:rsidRPr="006409FA">
        <w:t xml:space="preserve"> the </w:t>
      </w:r>
      <w:r w:rsidR="00E26259" w:rsidRPr="006409FA">
        <w:t xml:space="preserve">extraction, </w:t>
      </w:r>
      <w:r w:rsidR="000610E4" w:rsidRPr="006409FA">
        <w:t>purification,</w:t>
      </w:r>
      <w:r w:rsidR="00E26259" w:rsidRPr="006409FA">
        <w:t xml:space="preserve"> and amplification </w:t>
      </w:r>
      <w:r w:rsidR="00E26C73" w:rsidRPr="006409FA">
        <w:t>steps</w:t>
      </w:r>
      <w:r w:rsidR="004B65E0" w:rsidRPr="006409FA">
        <w:t xml:space="preserve"> of</w:t>
      </w:r>
      <w:r w:rsidR="00153E12" w:rsidRPr="006409FA">
        <w:t xml:space="preserve"> 16S </w:t>
      </w:r>
      <w:r w:rsidR="00F63778" w:rsidRPr="006409FA">
        <w:t>s</w:t>
      </w:r>
      <w:r w:rsidR="00153E12" w:rsidRPr="006409FA">
        <w:t xml:space="preserve">equencing are shared with qPCR, but not </w:t>
      </w:r>
      <w:r w:rsidR="003977E7" w:rsidRPr="006409FA">
        <w:t>other approaches.</w:t>
      </w:r>
      <w:r w:rsidR="00E26C73" w:rsidRPr="006409FA">
        <w:t xml:space="preserve"> </w:t>
      </w:r>
      <w:del w:id="1025" w:author="Liao, Chen/Sloan Kettering Institute" w:date="2022-09-04T10:39:00Z">
        <w:r w:rsidR="00D042C6" w:rsidRPr="006409FA" w:rsidDel="004A0EF1">
          <w:delText>Finaly</w:delText>
        </w:r>
        <w:r w:rsidR="00E26C73" w:rsidRPr="006409FA" w:rsidDel="004A0EF1">
          <w:delText>,</w:delText>
        </w:r>
      </w:del>
      <w:ins w:id="1026" w:author="Liao, Chen/Sloan Kettering Institute" w:date="2022-09-04T10:39:00Z">
        <w:r w:rsidR="004A0EF1">
          <w:t>In addition,</w:t>
        </w:r>
      </w:ins>
      <w:r w:rsidR="00E26C73" w:rsidRPr="006409FA">
        <w:t xml:space="preserve"> </w:t>
      </w:r>
      <w:r w:rsidR="00153E12" w:rsidRPr="006409FA">
        <w:t xml:space="preserve">16S qPCR </w:t>
      </w:r>
      <w:r w:rsidR="00E26C73" w:rsidRPr="006409FA">
        <w:t>measures bacterial loads</w:t>
      </w:r>
      <w:r w:rsidR="00865DFD" w:rsidRPr="006409FA">
        <w:t xml:space="preserve">, </w:t>
      </w:r>
      <w:r w:rsidR="00E26C73" w:rsidRPr="006409FA">
        <w:t xml:space="preserve">not </w:t>
      </w:r>
      <w:del w:id="1027" w:author="Liao, Chen/Sloan Kettering Institute" w:date="2022-09-04T09:50:00Z">
        <w:r w:rsidR="00865DFD" w:rsidRPr="006409FA" w:rsidDel="004556FE">
          <w:delText>toal</w:delText>
        </w:r>
      </w:del>
      <w:ins w:id="1028" w:author="Liao, Chen/Sloan Kettering Institute" w:date="2022-09-04T09:50:00Z">
        <w:r w:rsidR="004556FE" w:rsidRPr="006409FA">
          <w:t>total</w:t>
        </w:r>
      </w:ins>
      <w:r w:rsidR="00865DFD" w:rsidRPr="006409FA">
        <w:t xml:space="preserve"> </w:t>
      </w:r>
      <w:r w:rsidR="00E26C73" w:rsidRPr="006409FA">
        <w:t>microbial loads</w:t>
      </w:r>
      <w:r w:rsidR="00865DFD" w:rsidRPr="006409FA">
        <w:t>, which is</w:t>
      </w:r>
      <w:r w:rsidR="00E26C73" w:rsidRPr="006409FA">
        <w:t xml:space="preserve"> </w:t>
      </w:r>
      <w:ins w:id="1029" w:author="Liao, Chen/Sloan Kettering Institute" w:date="2022-09-04T10:41:00Z">
        <w:r w:rsidR="004A0EF1">
          <w:t xml:space="preserve">again </w:t>
        </w:r>
      </w:ins>
      <w:r w:rsidR="00E26C73" w:rsidRPr="006409FA">
        <w:t xml:space="preserve">compatible with 16S </w:t>
      </w:r>
      <w:ins w:id="1030" w:author="Liao, Chen/Sloan Kettering Institute" w:date="2022-09-04T10:41:00Z">
        <w:r w:rsidR="004A0EF1">
          <w:t>data</w:t>
        </w:r>
      </w:ins>
      <w:del w:id="1031" w:author="Liao, Chen/Sloan Kettering Institute" w:date="2022-09-04T10:41:00Z">
        <w:r w:rsidR="00E26C73" w:rsidRPr="006409FA" w:rsidDel="004A0EF1">
          <w:delText>sequencing</w:delText>
        </w:r>
      </w:del>
      <w:r w:rsidR="00E26C73" w:rsidRPr="006409FA">
        <w:t xml:space="preserve">. </w:t>
      </w:r>
      <w:r w:rsidR="00BD2BC0" w:rsidRPr="006409FA">
        <w:t xml:space="preserve">Therefore, we exclusively used </w:t>
      </w:r>
      <w:r w:rsidR="001337A8" w:rsidRPr="006409FA">
        <w:t xml:space="preserve">16S </w:t>
      </w:r>
      <w:r w:rsidR="00153E12" w:rsidRPr="006409FA">
        <w:t xml:space="preserve">qPCR-based </w:t>
      </w:r>
      <w:r w:rsidR="00400126" w:rsidRPr="006409FA">
        <w:t xml:space="preserve">quantification </w:t>
      </w:r>
      <w:r w:rsidR="00BD2BC0" w:rsidRPr="006409FA">
        <w:t>unless the data type is unavailable (</w:t>
      </w:r>
      <w:r w:rsidR="00FB5FF7" w:rsidRPr="006409FA">
        <w:t xml:space="preserve">e.g., </w:t>
      </w:r>
      <w:r w:rsidR="00BD2BC0" w:rsidRPr="006409FA">
        <w:rPr>
          <w:highlight w:val="yellow"/>
        </w:rPr>
        <w:t xml:space="preserve">Fig. </w:t>
      </w:r>
      <w:ins w:id="1032" w:author="Liao, Chen/Sloan Kettering Institute" w:date="2022-09-04T10:40:00Z">
        <w:r w:rsidR="004A0EF1">
          <w:rPr>
            <w:highlight w:val="yellow"/>
          </w:rPr>
          <w:t>5</w:t>
        </w:r>
      </w:ins>
      <w:del w:id="1033" w:author="Liao, Chen/Sloan Kettering Institute" w:date="2022-09-04T10:40:00Z">
        <w:r w:rsidR="00D51E4D" w:rsidRPr="006409FA" w:rsidDel="004A0EF1">
          <w:rPr>
            <w:highlight w:val="yellow"/>
          </w:rPr>
          <w:delText>6</w:delText>
        </w:r>
      </w:del>
      <w:r w:rsidR="00BD2BC0" w:rsidRPr="006409FA">
        <w:t>)</w:t>
      </w:r>
      <w:ins w:id="1034" w:author="Liao, Chen/Sloan Kettering Institute" w:date="2022-09-05T21:02:00Z">
        <w:r w:rsidR="002F7D17">
          <w:t>.</w:t>
        </w:r>
      </w:ins>
      <w:del w:id="1035" w:author="Liao, Chen/Sloan Kettering Institute" w:date="2022-09-04T10:42:00Z">
        <w:r w:rsidR="00BD2BC0" w:rsidRPr="006409FA" w:rsidDel="004A0EF1">
          <w:delText>.</w:delText>
        </w:r>
      </w:del>
    </w:p>
    <w:p w14:paraId="45B8E610" w14:textId="4A03D305" w:rsidR="00EB4A9F" w:rsidRPr="006409FA" w:rsidRDefault="004A0EF1" w:rsidP="000A48DA">
      <w:ins w:id="1036" w:author="Liao, Chen/Sloan Kettering Institute" w:date="2022-09-04T10:40:00Z">
        <w:r>
          <w:t xml:space="preserve"> </w:t>
        </w:r>
      </w:ins>
      <w:r w:rsidR="00865DFD" w:rsidRPr="006409FA">
        <w:tab/>
      </w:r>
      <w:ins w:id="1037" w:author="Liao, Chen/Sloan Kettering Institute" w:date="2022-09-04T10:34:00Z">
        <w:r w:rsidR="00516EC7" w:rsidRPr="006409FA">
          <w:t xml:space="preserve">Amplicon-based sequencing produces compositional data, which requires careful interpretation. </w:t>
        </w:r>
      </w:ins>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 xml:space="preserve">discrepancy between relative </w:t>
      </w:r>
      <w:r w:rsidR="007237F4" w:rsidRPr="006409FA">
        <w:lastRenderedPageBreak/>
        <w:t>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w:t>
      </w:r>
      <w:del w:id="1038" w:author="Liao, Chen/Sloan Kettering Institute" w:date="2022-09-05T21:03:00Z">
        <w:r w:rsidR="009622F6" w:rsidRPr="006409FA" w:rsidDel="00136CD8">
          <w:delText xml:space="preserve">depleted gut </w:delText>
        </w:r>
      </w:del>
      <w:r w:rsidR="009622F6" w:rsidRPr="006409FA">
        <w:t>microbiome state</w:t>
      </w:r>
      <w:ins w:id="1039" w:author="Liao, Chen/Sloan Kettering Institute" w:date="2022-09-05T21:03:00Z">
        <w:r w:rsidR="00136CD8">
          <w:t xml:space="preserve"> of depleted gut bacteria</w:t>
        </w:r>
      </w:ins>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del w:id="1040" w:author="Liao, Chen/Sloan Kettering Institute" w:date="2022-09-05T21:06:00Z">
        <w:r w:rsidR="005554F1" w:rsidRPr="006409FA" w:rsidDel="00844DD8">
          <w:delText>Despite</w:delText>
        </w:r>
        <w:r w:rsidR="00E62A45" w:rsidRPr="006409FA" w:rsidDel="00844DD8">
          <w:delText xml:space="preserve"> low </w:delText>
        </w:r>
        <w:r w:rsidR="004A4CB8" w:rsidRPr="006409FA" w:rsidDel="00844DD8">
          <w:delText xml:space="preserve">absolute amount </w:delText>
        </w:r>
        <w:r w:rsidR="00E62A45" w:rsidRPr="006409FA" w:rsidDel="00844DD8">
          <w:delText>of</w:delText>
        </w:r>
        <w:r w:rsidR="005554F1" w:rsidRPr="006409FA" w:rsidDel="00844DD8">
          <w:delText xml:space="preserve"> oral</w:delText>
        </w:r>
        <w:r w:rsidR="00E62A45" w:rsidRPr="006409FA" w:rsidDel="00844DD8">
          <w:delText xml:space="preserve">ly derived </w:delText>
        </w:r>
        <w:r w:rsidR="00306171" w:rsidRPr="006409FA" w:rsidDel="00844DD8">
          <w:delText>bacteria</w:delText>
        </w:r>
        <w:r w:rsidR="005554F1" w:rsidRPr="006409FA" w:rsidDel="00844DD8">
          <w:delText xml:space="preserve"> </w:delText>
        </w:r>
        <w:r w:rsidR="00E62A45" w:rsidRPr="006409FA" w:rsidDel="00844DD8">
          <w:delText>i</w:delText>
        </w:r>
        <w:r w:rsidR="005554F1" w:rsidRPr="006409FA" w:rsidDel="00844DD8">
          <w:delText xml:space="preserve">n the gut, they may have functional impacts on human health. For example, </w:delText>
        </w:r>
        <w:r w:rsidR="002D321A" w:rsidRPr="006409FA" w:rsidDel="00844DD8">
          <w:delText xml:space="preserve">the </w:delText>
        </w:r>
        <w:r w:rsidR="0059354F" w:rsidRPr="006409FA" w:rsidDel="00844DD8">
          <w:delText xml:space="preserve">orally translocated </w:delText>
        </w:r>
        <w:r w:rsidR="002D321A" w:rsidRPr="006409FA" w:rsidDel="00844DD8">
          <w:rPr>
            <w:i/>
            <w:iCs/>
          </w:rPr>
          <w:delText>Klebsiella spp.</w:delText>
        </w:r>
        <w:r w:rsidR="002D321A" w:rsidRPr="006409FA" w:rsidDel="00844DD8">
          <w:delText xml:space="preserve"> </w:delText>
        </w:r>
        <w:r w:rsidR="0059354F" w:rsidRPr="006409FA" w:rsidDel="00844DD8">
          <w:delText>causes Th1 cell expansion in the</w:delText>
        </w:r>
        <w:r w:rsidR="005554F1" w:rsidRPr="006409FA" w:rsidDel="00844DD8">
          <w:delText xml:space="preserve"> mouse</w:delText>
        </w:r>
        <w:r w:rsidR="0059354F" w:rsidRPr="006409FA" w:rsidDel="00844DD8">
          <w:delText xml:space="preserve"> gut </w:delText>
        </w:r>
        <w:r w:rsidR="0059354F" w:rsidRPr="006409FA" w:rsidDel="00844DD8">
          <w:fldChar w:fldCharType="begin"/>
        </w:r>
        <w:r w:rsidR="0097125B" w:rsidRPr="006409FA" w:rsidDel="00844DD8">
          <w:del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delInstrText>
        </w:r>
        <w:r w:rsidR="0059354F" w:rsidRPr="006409FA" w:rsidDel="00844DD8">
          <w:fldChar w:fldCharType="separate"/>
        </w:r>
        <w:r w:rsidR="0097125B" w:rsidRPr="006409FA" w:rsidDel="00844DD8">
          <w:rPr>
            <w:noProof/>
          </w:rPr>
          <w:delText>(Atarashi et al., 2017)</w:delText>
        </w:r>
        <w:r w:rsidR="0059354F" w:rsidRPr="006409FA" w:rsidDel="00844DD8">
          <w:fldChar w:fldCharType="end"/>
        </w:r>
        <w:r w:rsidR="0059354F" w:rsidRPr="006409FA" w:rsidDel="00844DD8">
          <w:delText xml:space="preserve">. </w:delText>
        </w:r>
        <w:r w:rsidR="007159EF" w:rsidRPr="006409FA" w:rsidDel="00844DD8">
          <w:delText>The functional characterization (e.g., metabolomics) of the depleted gut microbiome state with high relative abundance of oral bacteria certainly warrants further study in the future.</w:delText>
        </w:r>
      </w:del>
    </w:p>
    <w:p w14:paraId="0C317F6E" w14:textId="69690E06" w:rsidR="008835B5" w:rsidRPr="006409FA" w:rsidRDefault="00EB4A9F" w:rsidP="008D1CB3">
      <w:pPr>
        <w:rPr>
          <w:rFonts w:hint="eastAsia"/>
        </w:rPr>
      </w:pPr>
      <w:r w:rsidRPr="006409FA">
        <w:tab/>
      </w:r>
      <w:ins w:id="1041" w:author="Liao, Chen/Sloan Kettering Institute" w:date="2022-09-04T10:44:00Z">
        <w:r w:rsidR="009B21A9">
          <w:t xml:space="preserve">Research over the past two decades have accumulated </w:t>
        </w:r>
      </w:ins>
      <w:ins w:id="1042" w:author="Liao, Chen/Sloan Kettering Institute" w:date="2022-09-04T10:45:00Z">
        <w:r w:rsidR="009B21A9">
          <w:t>unequivocal evidence that intestinal microbiome contribute</w:t>
        </w:r>
      </w:ins>
      <w:ins w:id="1043" w:author="Liao, Chen/Sloan Kettering Institute" w:date="2022-09-05T15:02:00Z">
        <w:r w:rsidR="000D72AF">
          <w:t>s</w:t>
        </w:r>
      </w:ins>
      <w:ins w:id="1044" w:author="Liao, Chen/Sloan Kettering Institute" w:date="2022-09-04T10:45:00Z">
        <w:r w:rsidR="009B21A9">
          <w:t xml:space="preserve"> to human health </w:t>
        </w:r>
      </w:ins>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ins w:id="1045" w:author="Liao, Chen/Sloan Kettering Institute" w:date="2022-09-04T10:45:00Z">
        <w:r w:rsidR="009B21A9">
          <w:t>.</w:t>
        </w:r>
      </w:ins>
      <w:ins w:id="1046" w:author="Liao, Chen/Sloan Kettering Institute" w:date="2022-09-04T10:48:00Z">
        <w:r w:rsidR="009B21A9">
          <w:t xml:space="preserve"> Compared to biodiversity,</w:t>
        </w:r>
      </w:ins>
      <w:ins w:id="1047" w:author="Liao, Chen/Sloan Kettering Institute" w:date="2022-09-04T10:45:00Z">
        <w:r w:rsidR="009B21A9">
          <w:t xml:space="preserve"> </w:t>
        </w:r>
      </w:ins>
      <w:ins w:id="1048" w:author="Liao, Chen/Sloan Kettering Institute" w:date="2022-09-04T10:48:00Z">
        <w:r w:rsidR="009B21A9">
          <w:t>t</w:t>
        </w:r>
      </w:ins>
      <w:ins w:id="1049" w:author="Liao, Chen/Sloan Kettering Institute" w:date="2022-09-04T10:35:00Z">
        <w:r w:rsidR="00516EC7" w:rsidRPr="006409FA">
          <w:t xml:space="preserve">he absolute load of </w:t>
        </w:r>
      </w:ins>
      <w:ins w:id="1050" w:author="Liao, Chen/Sloan Kettering Institute" w:date="2022-09-05T15:02:00Z">
        <w:r w:rsidR="003718EC">
          <w:t xml:space="preserve">gut </w:t>
        </w:r>
      </w:ins>
      <w:ins w:id="1051" w:author="Liao, Chen/Sloan Kettering Institute" w:date="2022-09-04T10:35:00Z">
        <w:r w:rsidR="00516EC7" w:rsidRPr="006409FA">
          <w:t>bacteria</w:t>
        </w:r>
      </w:ins>
      <w:ins w:id="1052" w:author="Liao, Chen/Sloan Kettering Institute" w:date="2022-09-05T15:02:00Z">
        <w:r w:rsidR="003718EC">
          <w:t xml:space="preserve"> </w:t>
        </w:r>
      </w:ins>
      <w:ins w:id="1053" w:author="Liao, Chen/Sloan Kettering Institute" w:date="2022-09-04T10:35:00Z">
        <w:r w:rsidR="00516EC7" w:rsidRPr="006409FA">
          <w:t>has received much less attention</w:t>
        </w:r>
      </w:ins>
      <w:ins w:id="1054" w:author="Liao, Chen/Sloan Kettering Institute" w:date="2022-09-04T10:51:00Z">
        <w:r w:rsidR="008D1CB3">
          <w:t xml:space="preserve"> as </w:t>
        </w:r>
      </w:ins>
      <w:ins w:id="1055" w:author="Liao, Chen/Sloan Kettering Institute" w:date="2022-09-05T15:03:00Z">
        <w:r w:rsidR="0050664D">
          <w:t>a different</w:t>
        </w:r>
      </w:ins>
      <w:ins w:id="1056" w:author="Liao, Chen/Sloan Kettering Institute" w:date="2022-09-04T10:51:00Z">
        <w:r w:rsidR="008D1CB3">
          <w:t xml:space="preserve"> indicator of </w:t>
        </w:r>
      </w:ins>
      <w:ins w:id="1057" w:author="Liao, Chen/Sloan Kettering Institute" w:date="2022-09-04T11:03:00Z">
        <w:r w:rsidR="008D1CB3">
          <w:t xml:space="preserve">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ins>
      <w:ins w:id="1058" w:author="Liao, Chen/Sloan Kettering Institute" w:date="2022-09-04T10:51:00Z">
        <w:r w:rsidR="008D1CB3">
          <w:t xml:space="preserve">. </w:t>
        </w:r>
      </w:ins>
      <w:ins w:id="1059" w:author="Liao, Chen/Sloan Kettering Institute" w:date="2022-09-04T10:52:00Z">
        <w:r w:rsidR="008D1CB3">
          <w:t xml:space="preserve">Losing gut commensals can fundamentally alter </w:t>
        </w:r>
      </w:ins>
      <w:ins w:id="1060" w:author="Liao, Chen/Sloan Kettering Institute" w:date="2022-09-04T10:35:00Z">
        <w:r w:rsidR="00516EC7" w:rsidRPr="006409FA">
          <w:t xml:space="preserve">host-microbiome interactions </w:t>
        </w:r>
      </w:ins>
      <w:ins w:id="1061" w:author="Liao, Chen/Sloan Kettering Institute" w:date="2022-09-05T15:03:00Z">
        <w:r w:rsidR="0050664D">
          <w:t xml:space="preserve">and host health </w:t>
        </w:r>
      </w:ins>
      <w:ins w:id="1062" w:author="Liao, Chen/Sloan Kettering Institute" w:date="2022-09-04T10:35:00Z">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ins>
      <w:ins w:id="1063" w:author="Liao, Chen/Sloan Kettering Institute" w:date="2022-09-04T10:53:00Z">
        <w:r w:rsidR="008D1CB3">
          <w:t xml:space="preserve"> Consistent with our findings, </w:t>
        </w:r>
      </w:ins>
      <w:ins w:id="1064" w:author="Liao, Chen/Sloan Kettering Institute" w:date="2022-09-04T10:35:00Z">
        <w:r w:rsidR="00516EC7" w:rsidRPr="006409FA">
          <w:t xml:space="preserve">the total microbial load in the gut </w:t>
        </w:r>
      </w:ins>
      <w:ins w:id="1065" w:author="Liao, Chen/Sloan Kettering Institute" w:date="2022-09-04T11:01:00Z">
        <w:r w:rsidR="008D1CB3">
          <w:t xml:space="preserve">was shown to be positively correlated with </w:t>
        </w:r>
      </w:ins>
      <w:ins w:id="1066" w:author="Liao, Chen/Sloan Kettering Institute" w:date="2022-09-04T11:06:00Z">
        <w:r w:rsidR="008D1CB3">
          <w:t xml:space="preserve">the abundance of </w:t>
        </w:r>
      </w:ins>
      <w:ins w:id="1067" w:author="Liao, Chen/Sloan Kettering Institute" w:date="2022-09-04T11:00:00Z">
        <w:r w:rsidR="008D1CB3">
          <w:rPr>
            <w:rFonts w:hint="eastAsia"/>
          </w:rPr>
          <w:t>ho</w:t>
        </w:r>
        <w:r w:rsidR="008D1CB3">
          <w:t xml:space="preserve">st </w:t>
        </w:r>
      </w:ins>
      <w:ins w:id="1068" w:author="Liao, Chen/Sloan Kettering Institute" w:date="2022-09-04T10:59:00Z">
        <w:r w:rsidR="008D1CB3">
          <w:rPr>
            <w:rFonts w:hint="eastAsia"/>
          </w:rPr>
          <w:t>immun</w:t>
        </w:r>
      </w:ins>
      <w:ins w:id="1069" w:author="Liao, Chen/Sloan Kettering Institute" w:date="2022-09-04T11:06:00Z">
        <w:r w:rsidR="008D1CB3">
          <w:t>e cells</w:t>
        </w:r>
      </w:ins>
      <w:ins w:id="1070" w:author="Liao, Chen/Sloan Kettering Institute" w:date="2022-09-04T10:59:00Z">
        <w:r w:rsidR="008D1CB3">
          <w:t xml:space="preserve">, </w:t>
        </w:r>
      </w:ins>
      <w:ins w:id="1071" w:author="Liao, Chen/Sloan Kettering Institute" w:date="2022-09-04T11:00:00Z">
        <w:r w:rsidR="008D1CB3">
          <w:t xml:space="preserve">such as </w:t>
        </w:r>
      </w:ins>
      <w:ins w:id="1072" w:author="Liao, Chen/Sloan Kettering Institute" w:date="2022-09-04T10:35:00Z">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ins>
      <w:ins w:id="1073" w:author="Liao, Chen/Sloan Kettering Institute" w:date="2022-09-04T11:04:00Z">
        <w:r w:rsidR="008D1CB3">
          <w:t xml:space="preserve">For host disorders such as IBD, </w:t>
        </w:r>
      </w:ins>
      <w:ins w:id="1074" w:author="Liao, Chen/Sloan Kettering Institute" w:date="2022-09-04T11:06:00Z">
        <w:r w:rsidR="008D1CB3">
          <w:t xml:space="preserve">the </w:t>
        </w:r>
      </w:ins>
      <w:ins w:id="1075" w:author="Liao, Chen/Sloan Kettering Institute" w:date="2022-09-04T11:07:00Z">
        <w:r w:rsidR="008D1CB3">
          <w:t>loss of gut bacteria</w:t>
        </w:r>
      </w:ins>
      <w:ins w:id="1076" w:author="Liao, Chen/Sloan Kettering Institute" w:date="2022-09-04T11:06:00Z">
        <w:r w:rsidR="008D1CB3">
          <w:t xml:space="preserve"> may contribute</w:t>
        </w:r>
      </w:ins>
      <w:ins w:id="1077" w:author="Liao, Chen/Sloan Kettering Institute" w:date="2022-09-04T11:07:00Z">
        <w:r w:rsidR="008D1CB3">
          <w:t xml:space="preserve"> to the pathogenesis via its regulations </w:t>
        </w:r>
      </w:ins>
      <w:ins w:id="1078" w:author="Liao, Chen/Sloan Kettering Institute" w:date="2022-09-04T11:17:00Z">
        <w:r w:rsidR="00F22A1C">
          <w:t xml:space="preserve">of </w:t>
        </w:r>
      </w:ins>
      <w:ins w:id="1079" w:author="Liao, Chen/Sloan Kettering Institute" w:date="2022-09-04T11:07:00Z">
        <w:r w:rsidR="008D1CB3">
          <w:t xml:space="preserve">host immunity. </w:t>
        </w:r>
      </w:ins>
      <w:ins w:id="1080" w:author="Liao, Chen/Sloan Kettering Institute" w:date="2022-09-05T21:15:00Z">
        <w:r w:rsidR="0012569C">
          <w:t>Since the total fraction</w:t>
        </w:r>
      </w:ins>
      <w:ins w:id="1081" w:author="Liao, Chen/Sloan Kettering Institute" w:date="2022-09-04T11:07:00Z">
        <w:r w:rsidR="008D1CB3">
          <w:t xml:space="preserve"> of oral bacteria in feces reflects the </w:t>
        </w:r>
      </w:ins>
      <w:ins w:id="1082" w:author="Liao, Chen/Sloan Kettering Institute" w:date="2022-09-05T15:03:00Z">
        <w:r w:rsidR="00A410FC">
          <w:t xml:space="preserve">total </w:t>
        </w:r>
      </w:ins>
      <w:ins w:id="1083" w:author="Liao, Chen/Sloan Kettering Institute" w:date="2022-09-04T11:07:00Z">
        <w:r w:rsidR="008D1CB3">
          <w:t>bacterial load</w:t>
        </w:r>
      </w:ins>
      <w:ins w:id="1084" w:author="Liao, Chen/Sloan Kettering Institute" w:date="2022-09-05T21:15:00Z">
        <w:r w:rsidR="00D36237">
          <w:t xml:space="preserve"> in the gut</w:t>
        </w:r>
      </w:ins>
      <w:ins w:id="1085" w:author="Liao, Chen/Sloan Kettering Institute" w:date="2022-09-04T11:07:00Z">
        <w:r w:rsidR="008D1CB3">
          <w:t xml:space="preserve">, it </w:t>
        </w:r>
      </w:ins>
      <w:ins w:id="1086" w:author="Liao, Chen/Sloan Kettering Institute" w:date="2022-09-04T11:08:00Z">
        <w:r w:rsidR="008D1CB3">
          <w:t>provides</w:t>
        </w:r>
      </w:ins>
      <w:ins w:id="1087" w:author="Liao, Chen/Sloan Kettering Institute" w:date="2022-09-04T11:07:00Z">
        <w:r w:rsidR="008D1CB3">
          <w:t xml:space="preserve"> </w:t>
        </w:r>
      </w:ins>
      <w:ins w:id="1088" w:author="Liao, Chen/Sloan Kettering Institute" w:date="2022-09-04T11:08:00Z">
        <w:r w:rsidR="008D1CB3">
          <w:t xml:space="preserve">a convenient way </w:t>
        </w:r>
      </w:ins>
      <w:ins w:id="1089" w:author="Liao, Chen/Sloan Kettering Institute" w:date="2022-09-04T11:12:00Z">
        <w:r w:rsidR="008D1CB3">
          <w:rPr>
            <w:rFonts w:hint="eastAsia"/>
          </w:rPr>
          <w:t>to</w:t>
        </w:r>
      </w:ins>
      <w:ins w:id="1090" w:author="Liao, Chen/Sloan Kettering Institute" w:date="2022-09-04T11:15:00Z">
        <w:r w:rsidR="008D1CB3">
          <w:t xml:space="preserve"> </w:t>
        </w:r>
      </w:ins>
      <w:ins w:id="1091" w:author="Liao, Chen/Sloan Kettering Institute" w:date="2022-09-04T11:18:00Z">
        <w:r w:rsidR="00966EE2">
          <w:rPr>
            <w:rFonts w:hint="eastAsia"/>
          </w:rPr>
          <w:t>access</w:t>
        </w:r>
      </w:ins>
      <w:ins w:id="1092" w:author="Liao, Chen/Sloan Kettering Institute" w:date="2022-09-04T11:19:00Z">
        <w:r w:rsidR="00966EE2">
          <w:t xml:space="preserve"> </w:t>
        </w:r>
      </w:ins>
      <w:ins w:id="1093" w:author="Liao, Chen/Sloan Kettering Institute" w:date="2022-09-04T11:15:00Z">
        <w:r w:rsidR="008D1CB3">
          <w:t xml:space="preserve">the </w:t>
        </w:r>
      </w:ins>
      <w:ins w:id="1094" w:author="Liao, Chen/Sloan Kettering Institute" w:date="2022-09-04T11:19:00Z">
        <w:r w:rsidR="00966EE2">
          <w:t>size</w:t>
        </w:r>
      </w:ins>
      <w:ins w:id="1095" w:author="Liao, Chen/Sloan Kettering Institute" w:date="2022-09-04T11:09:00Z">
        <w:r w:rsidR="008D1CB3">
          <w:t xml:space="preserve"> of gut bacteria</w:t>
        </w:r>
      </w:ins>
      <w:ins w:id="1096" w:author="Liao, Chen/Sloan Kettering Institute" w:date="2022-09-04T11:19:00Z">
        <w:r w:rsidR="00966EE2">
          <w:t>l population</w:t>
        </w:r>
      </w:ins>
      <w:ins w:id="1097" w:author="Liao, Chen/Sloan Kettering Institute" w:date="2022-09-04T11:09:00Z">
        <w:r w:rsidR="008D1CB3">
          <w:t xml:space="preserve"> and </w:t>
        </w:r>
      </w:ins>
      <w:ins w:id="1098" w:author="Liao, Chen/Sloan Kettering Institute" w:date="2022-09-04T11:10:00Z">
        <w:r w:rsidR="008D1CB3">
          <w:t xml:space="preserve">even host status. </w:t>
        </w:r>
      </w:ins>
      <w:del w:id="1099" w:author="Liao, Chen/Sloan Kettering Institute" w:date="2022-09-04T11:11:00Z">
        <w:r w:rsidRPr="006409FA" w:rsidDel="008D1CB3">
          <w:delText xml:space="preserve">#New conclusion paragraph should return to the importance of the microbiome for human health, and the disorders associated with losing commensals. End by proposing that the oral fraction of bacteria in feces is </w:delText>
        </w:r>
        <w:r w:rsidR="00B64DB1" w:rsidRPr="006409FA" w:rsidDel="008D1CB3">
          <w:delText>an</w:delText>
        </w:r>
        <w:r w:rsidRPr="006409FA" w:rsidDel="008D1CB3">
          <w:delText xml:space="preserve"> easy way to assess the size of the gut commensal population. </w:delText>
        </w:r>
      </w:del>
      <w:r w:rsidRPr="006409FA">
        <w:t>Th</w:t>
      </w:r>
      <w:ins w:id="1100" w:author="Liao, Chen/Sloan Kettering Institute" w:date="2022-09-04T11:19:00Z">
        <w:r w:rsidR="00966EE2">
          <w:t xml:space="preserve">e robust relationship </w:t>
        </w:r>
      </w:ins>
      <w:ins w:id="1101" w:author="Liao, Chen/Sloan Kettering Institute" w:date="2022-09-04T11:20:00Z">
        <w:r w:rsidR="00966EE2">
          <w:t xml:space="preserve">between </w:t>
        </w:r>
      </w:ins>
      <w:ins w:id="1102" w:author="Liao, Chen/Sloan Kettering Institute" w:date="2022-09-05T21:16:00Z">
        <w:r w:rsidR="005B16A5">
          <w:t>the two quantities will</w:t>
        </w:r>
      </w:ins>
      <w:del w:id="1103" w:author="Liao, Chen/Sloan Kettering Institute" w:date="2022-09-04T11:19:00Z">
        <w:r w:rsidRPr="006409FA" w:rsidDel="00966EE2">
          <w:delText xml:space="preserve">is </w:delText>
        </w:r>
      </w:del>
      <w:del w:id="1104" w:author="Liao, Chen/Sloan Kettering Institute" w:date="2022-09-05T21:16:00Z">
        <w:r w:rsidRPr="006409FA" w:rsidDel="005B16A5">
          <w:delText>can</w:delText>
        </w:r>
      </w:del>
      <w:r w:rsidRPr="006409FA">
        <w:t xml:space="preserve"> </w:t>
      </w:r>
      <w:ins w:id="1105" w:author="Liao, Chen/Sloan Kettering Institute" w:date="2022-09-04T11:23:00Z">
        <w:r w:rsidR="00966EE2">
          <w:t xml:space="preserve">lead to new opportunities </w:t>
        </w:r>
      </w:ins>
      <w:del w:id="1106" w:author="Liao, Chen/Sloan Kettering Institute" w:date="2022-09-04T11:24:00Z">
        <w:r w:rsidRPr="006409FA" w:rsidDel="00966EE2">
          <w:delText>open the way</w:delText>
        </w:r>
      </w:del>
      <w:ins w:id="1107" w:author="Liao, Chen/Sloan Kettering Institute" w:date="2022-09-04T11:24:00Z">
        <w:r w:rsidR="00966EE2">
          <w:t>for diagnosis, prognosis, and treatment of microbiome-relat</w:t>
        </w:r>
      </w:ins>
      <w:ins w:id="1108" w:author="Liao, Chen/Sloan Kettering Institute" w:date="2022-09-04T11:25:00Z">
        <w:r w:rsidR="00966EE2">
          <w:t>ed human diseases.</w:t>
        </w:r>
      </w:ins>
      <w:del w:id="1109" w:author="Liao, Chen/Sloan Kettering Institute" w:date="2022-09-04T11:25:00Z">
        <w:r w:rsidRPr="006409FA" w:rsidDel="00966EE2">
          <w:delText xml:space="preserve"> to new diagnostics and therapies to restore microbiome </w:delText>
        </w:r>
        <w:r w:rsidR="00B64DB1" w:rsidRPr="006409FA" w:rsidDel="00966EE2">
          <w:delText>function. #</w:delText>
        </w:r>
      </w:del>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06D0109A"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R21 AI105617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3629E6DB" w:rsidR="00A74768" w:rsidRPr="006409FA" w:rsidRDefault="00A74768" w:rsidP="000A48DA">
      <w:pPr>
        <w:pStyle w:val="Acknowledgement"/>
        <w:ind w:left="0" w:firstLine="0"/>
        <w:rPr>
          <w:lang w:eastAsia="zh-CN"/>
        </w:rPr>
      </w:pPr>
      <w:r w:rsidRPr="006409FA">
        <w:t>Conceptualization, C.L., T.R.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4FB7CB73"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F0D88DF"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77777777" w:rsidR="003F0D83" w:rsidRPr="006409FA" w:rsidRDefault="003F0D83" w:rsidP="0034321D">
            <w:pPr>
              <w:pStyle w:val="Acknowledgement"/>
              <w:ind w:left="0" w:firstLine="0"/>
              <w:rPr>
                <w:bCs/>
                <w:lang w:eastAsia="zh-CN"/>
              </w:rPr>
            </w:pPr>
          </w:p>
        </w:tc>
        <w:tc>
          <w:tcPr>
            <w:tcW w:w="2785" w:type="dxa"/>
          </w:tcPr>
          <w:p w14:paraId="14BA1DFA" w14:textId="67E6109A" w:rsidR="003F0D83" w:rsidRPr="006409FA" w:rsidRDefault="003F0D83" w:rsidP="0034321D">
            <w:pPr>
              <w:pStyle w:val="Acknowledgement"/>
              <w:ind w:left="0" w:firstLine="0"/>
              <w:rPr>
                <w:bCs/>
                <w:lang w:eastAsia="zh-CN"/>
              </w:rPr>
            </w:pPr>
            <w:r w:rsidRPr="006409FA">
              <w:rPr>
                <w:bCs/>
                <w:lang w:eastAsia="zh-CN"/>
              </w:rPr>
              <w:t>Cat#</w:t>
            </w:r>
          </w:p>
        </w:tc>
      </w:tr>
      <w:tr w:rsidR="003F0D83" w:rsidRPr="006409FA" w14:paraId="37A3D9DE" w14:textId="77777777" w:rsidTr="0043345E">
        <w:tc>
          <w:tcPr>
            <w:tcW w:w="3955" w:type="dxa"/>
          </w:tcPr>
          <w:p w14:paraId="64AC1AAC" w14:textId="666A6E23" w:rsidR="003F0D83" w:rsidRPr="006409FA" w:rsidRDefault="003F0D83" w:rsidP="000A48DA">
            <w:pPr>
              <w:pStyle w:val="Acknowledgement"/>
              <w:ind w:left="0" w:firstLine="0"/>
              <w:rPr>
                <w:bCs/>
                <w:lang w:eastAsia="zh-CN"/>
              </w:rPr>
            </w:pPr>
            <w:r w:rsidRPr="006409FA">
              <w:rPr>
                <w:bCs/>
                <w:lang w:eastAsia="zh-CN"/>
              </w:rPr>
              <w:t>Vancomycin</w:t>
            </w:r>
          </w:p>
        </w:tc>
        <w:tc>
          <w:tcPr>
            <w:tcW w:w="2610" w:type="dxa"/>
          </w:tcPr>
          <w:p w14:paraId="39882BCD" w14:textId="77777777" w:rsidR="003F0D83" w:rsidRPr="006409FA" w:rsidRDefault="003F0D83" w:rsidP="0034321D">
            <w:pPr>
              <w:pStyle w:val="Acknowledgement"/>
              <w:ind w:left="0" w:firstLine="0"/>
              <w:rPr>
                <w:bCs/>
                <w:lang w:eastAsia="zh-CN"/>
              </w:rPr>
            </w:pPr>
          </w:p>
        </w:tc>
        <w:tc>
          <w:tcPr>
            <w:tcW w:w="2785" w:type="dxa"/>
          </w:tcPr>
          <w:p w14:paraId="38051FDB" w14:textId="30FE2852" w:rsidR="003F0D83" w:rsidRPr="006409FA" w:rsidRDefault="003F0D83" w:rsidP="0034321D">
            <w:pPr>
              <w:pStyle w:val="Acknowledgement"/>
              <w:ind w:left="0" w:firstLine="0"/>
              <w:rPr>
                <w:bCs/>
                <w:lang w:eastAsia="zh-CN"/>
              </w:rPr>
            </w:pPr>
            <w:r w:rsidRPr="006409FA">
              <w:rPr>
                <w:bCs/>
                <w:lang w:eastAsia="zh-CN"/>
              </w:rPr>
              <w:t>Cat#</w:t>
            </w:r>
          </w:p>
        </w:tc>
      </w:tr>
      <w:tr w:rsidR="003F0D83" w:rsidRPr="006409FA" w14:paraId="6551CDF7" w14:textId="77777777" w:rsidTr="0043345E">
        <w:tc>
          <w:tcPr>
            <w:tcW w:w="3955" w:type="dxa"/>
          </w:tcPr>
          <w:p w14:paraId="3512F512" w14:textId="5985A79F" w:rsidR="003F0D83" w:rsidRPr="006409FA" w:rsidRDefault="003F0D83" w:rsidP="000A48DA">
            <w:pPr>
              <w:pStyle w:val="Acknowledgement"/>
              <w:ind w:left="0" w:firstLine="0"/>
              <w:rPr>
                <w:bCs/>
                <w:lang w:eastAsia="zh-CN"/>
              </w:rPr>
            </w:pPr>
            <w:r w:rsidRPr="006409FA">
              <w:rPr>
                <w:bCs/>
                <w:lang w:eastAsia="zh-CN"/>
              </w:rPr>
              <w:t>Neomycin</w:t>
            </w:r>
          </w:p>
        </w:tc>
        <w:tc>
          <w:tcPr>
            <w:tcW w:w="2610" w:type="dxa"/>
          </w:tcPr>
          <w:p w14:paraId="335085E3" w14:textId="77777777" w:rsidR="003F0D83" w:rsidRPr="006409FA" w:rsidRDefault="003F0D83" w:rsidP="0034321D">
            <w:pPr>
              <w:pStyle w:val="Acknowledgement"/>
              <w:ind w:left="0" w:firstLine="0"/>
              <w:rPr>
                <w:bCs/>
                <w:lang w:eastAsia="zh-CN"/>
              </w:rPr>
            </w:pPr>
          </w:p>
        </w:tc>
        <w:tc>
          <w:tcPr>
            <w:tcW w:w="2785" w:type="dxa"/>
          </w:tcPr>
          <w:p w14:paraId="332D20D8" w14:textId="793F7874" w:rsidR="003F0D83" w:rsidRPr="006409FA" w:rsidRDefault="003F0D83" w:rsidP="0034321D">
            <w:pPr>
              <w:pStyle w:val="Acknowledgement"/>
              <w:ind w:left="0" w:firstLine="0"/>
              <w:rPr>
                <w:bCs/>
                <w:lang w:eastAsia="zh-CN"/>
              </w:rPr>
            </w:pPr>
            <w:r w:rsidRPr="006409FA">
              <w:rPr>
                <w:bCs/>
                <w:lang w:eastAsia="zh-CN"/>
              </w:rPr>
              <w:t>Cat#</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PRJNA394877, PRJNA607574, PRJNA606262, 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319EF3B1" w:rsidR="0092508A" w:rsidRPr="006409FA" w:rsidRDefault="0043345E" w:rsidP="0043345E">
            <w:pPr>
              <w:pStyle w:val="NormalWeb"/>
              <w:shd w:val="clear" w:color="auto" w:fill="FFFFFF"/>
              <w:rPr>
                <w:bCs/>
              </w:rPr>
            </w:pPr>
            <w:r w:rsidRPr="006409FA">
              <w:rPr>
                <w:bCs/>
              </w:rPr>
              <w:t>JAX Cat# 000664; RRID: IMSR_JAX:000664</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lastRenderedPageBreak/>
              <w:t>qPCR: 16S_Forward</w:t>
            </w:r>
            <w:r w:rsidR="00D177EB" w:rsidRPr="006409FA">
              <w:rPr>
                <w:color w:val="2E2E2E"/>
              </w:rPr>
              <w:t>_27F</w:t>
            </w:r>
            <w:r w:rsidRPr="006409FA">
              <w:rPr>
                <w:color w:val="2E2E2E"/>
              </w:rPr>
              <w:t xml:space="preserve"> 5’-AGAGTTTGATCMTGGCTCAG-3’</w:t>
            </w:r>
          </w:p>
        </w:tc>
        <w:tc>
          <w:tcPr>
            <w:tcW w:w="2610" w:type="dxa"/>
          </w:tcPr>
          <w:p w14:paraId="72DB1F83" w14:textId="77777777" w:rsidR="003F0D83" w:rsidRPr="006409FA" w:rsidRDefault="003F0D83" w:rsidP="0092508A">
            <w:pPr>
              <w:pStyle w:val="Acknowledgement"/>
              <w:ind w:left="0" w:firstLine="0"/>
              <w:rPr>
                <w:bCs/>
                <w:lang w:eastAsia="zh-CN"/>
              </w:rPr>
            </w:pP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7777777" w:rsidR="003F0D83" w:rsidRPr="006409FA" w:rsidRDefault="003F0D83" w:rsidP="0092508A">
            <w:pPr>
              <w:pStyle w:val="Acknowledgement"/>
              <w:ind w:left="0" w:firstLine="0"/>
              <w:rPr>
                <w:bCs/>
                <w:lang w:eastAsia="zh-CN"/>
              </w:rPr>
            </w:pP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632A24" w:rsidRPr="006409FA" w:rsidDel="00423866" w14:paraId="7928E77D" w14:textId="00CA23B1" w:rsidTr="0043345E">
        <w:trPr>
          <w:del w:id="1110" w:author="Liao, Chen/Sloan Kettering Institute" w:date="2022-09-05T16:24:00Z"/>
        </w:trPr>
        <w:tc>
          <w:tcPr>
            <w:tcW w:w="3955" w:type="dxa"/>
          </w:tcPr>
          <w:p w14:paraId="01392CA0" w14:textId="4B643D48" w:rsidR="00632A24" w:rsidRPr="006409FA" w:rsidDel="00423866" w:rsidRDefault="00E92144" w:rsidP="00632A24">
            <w:pPr>
              <w:pStyle w:val="Acknowledgement"/>
              <w:ind w:left="0" w:firstLine="0"/>
              <w:rPr>
                <w:del w:id="1111" w:author="Liao, Chen/Sloan Kettering Institute" w:date="2022-09-05T16:24:00Z"/>
                <w:bCs/>
                <w:lang w:eastAsia="zh-CN"/>
              </w:rPr>
            </w:pPr>
            <w:del w:id="1112" w:author="Liao, Chen/Sloan Kettering Institute" w:date="2022-09-05T16:24:00Z">
              <w:r w:rsidRPr="006409FA" w:rsidDel="00423866">
                <w:delText>Virtual Metabolic Human (</w:delText>
              </w:r>
              <w:r w:rsidR="00632A24" w:rsidRPr="006409FA" w:rsidDel="00423866">
                <w:delText>VMH</w:delText>
              </w:r>
              <w:r w:rsidRPr="006409FA" w:rsidDel="00423866">
                <w:delText>)</w:delText>
              </w:r>
            </w:del>
          </w:p>
        </w:tc>
        <w:tc>
          <w:tcPr>
            <w:tcW w:w="2610" w:type="dxa"/>
          </w:tcPr>
          <w:p w14:paraId="0971A8C8" w14:textId="03015A42" w:rsidR="00632A24" w:rsidRPr="006409FA" w:rsidDel="00423866" w:rsidRDefault="00632A24" w:rsidP="00632A24">
            <w:pPr>
              <w:pStyle w:val="Acknowledgement"/>
              <w:ind w:left="0" w:firstLine="0"/>
              <w:rPr>
                <w:del w:id="1113" w:author="Liao, Chen/Sloan Kettering Institute" w:date="2022-09-05T16:24:00Z"/>
                <w:bCs/>
                <w:lang w:eastAsia="zh-CN"/>
              </w:rPr>
            </w:pPr>
            <w:del w:id="1114" w:author="Liao, Chen/Sloan Kettering Institute" w:date="2022-09-05T16:24:00Z">
              <w:r w:rsidRPr="006409FA" w:rsidDel="00423866">
                <w:fldChar w:fldCharType="begin"/>
              </w:r>
              <w:r w:rsidR="00E92144" w:rsidRPr="006409FA" w:rsidDel="00423866">
                <w:delInstrText xml:space="preserve"> ADDIN EN.CITE &lt;EndNote&gt;&lt;Cite AuthorYear="1"&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delInstrText>
              </w:r>
              <w:r w:rsidRPr="006409FA" w:rsidDel="00423866">
                <w:fldChar w:fldCharType="separate"/>
              </w:r>
              <w:r w:rsidR="00E92144" w:rsidRPr="006409FA" w:rsidDel="00423866">
                <w:rPr>
                  <w:noProof/>
                </w:rPr>
                <w:delText>Magnúsdóttir et al. (2017)</w:delText>
              </w:r>
              <w:r w:rsidRPr="006409FA" w:rsidDel="00423866">
                <w:fldChar w:fldCharType="end"/>
              </w:r>
            </w:del>
          </w:p>
        </w:tc>
        <w:tc>
          <w:tcPr>
            <w:tcW w:w="2785" w:type="dxa"/>
          </w:tcPr>
          <w:p w14:paraId="6864AC0A" w14:textId="4D3EE453" w:rsidR="00632A24" w:rsidRPr="006409FA" w:rsidDel="00423866" w:rsidRDefault="00632A24" w:rsidP="00632A24">
            <w:pPr>
              <w:pStyle w:val="Acknowledgement"/>
              <w:ind w:left="0" w:firstLine="0"/>
              <w:rPr>
                <w:del w:id="1115" w:author="Liao, Chen/Sloan Kettering Institute" w:date="2022-09-05T16:24:00Z"/>
                <w:bCs/>
                <w:lang w:eastAsia="zh-CN"/>
              </w:rPr>
            </w:pPr>
            <w:del w:id="1116" w:author="Liao, Chen/Sloan Kettering Institute" w:date="2022-09-05T16:24:00Z">
              <w:r w:rsidRPr="006409FA" w:rsidDel="00423866">
                <w:delText>www.vmh.life</w:delText>
              </w:r>
            </w:del>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rPr>
          <w:ins w:id="1117" w:author="Liao, Chen/Sloan Kettering Institute" w:date="2022-09-05T16:09:00Z"/>
        </w:trPr>
        <w:tc>
          <w:tcPr>
            <w:tcW w:w="3955" w:type="dxa"/>
          </w:tcPr>
          <w:p w14:paraId="710E5C1A" w14:textId="67F6F05D" w:rsidR="00F00D33" w:rsidRPr="006409FA" w:rsidRDefault="00F00D33" w:rsidP="00632A24">
            <w:pPr>
              <w:rPr>
                <w:ins w:id="1118" w:author="Liao, Chen/Sloan Kettering Institute" w:date="2022-09-05T16:09:00Z"/>
              </w:rPr>
            </w:pPr>
            <w:proofErr w:type="spellStart"/>
            <w:ins w:id="1119" w:author="Liao, Chen/Sloan Kettering Institute" w:date="2022-09-05T16:09:00Z">
              <w:r>
                <w:t>Matlab</w:t>
              </w:r>
              <w:proofErr w:type="spellEnd"/>
              <w:r>
                <w:t xml:space="preserve"> 2021b</w:t>
              </w:r>
            </w:ins>
          </w:p>
        </w:tc>
        <w:tc>
          <w:tcPr>
            <w:tcW w:w="2610" w:type="dxa"/>
          </w:tcPr>
          <w:p w14:paraId="4EF0383F" w14:textId="5E198000" w:rsidR="00F00D33" w:rsidRPr="006409FA" w:rsidRDefault="00F00D33" w:rsidP="00632A24">
            <w:pPr>
              <w:pStyle w:val="Acknowledgement"/>
              <w:ind w:left="0" w:firstLine="0"/>
              <w:rPr>
                <w:ins w:id="1120" w:author="Liao, Chen/Sloan Kettering Institute" w:date="2022-09-05T16:09:00Z"/>
              </w:rPr>
            </w:pPr>
            <w:proofErr w:type="spellStart"/>
            <w:ins w:id="1121" w:author="Liao, Chen/Sloan Kettering Institute" w:date="2022-09-05T16:09:00Z">
              <w:r>
                <w:t>Matlab</w:t>
              </w:r>
              <w:proofErr w:type="spellEnd"/>
            </w:ins>
          </w:p>
        </w:tc>
        <w:tc>
          <w:tcPr>
            <w:tcW w:w="2785" w:type="dxa"/>
          </w:tcPr>
          <w:p w14:paraId="70AAAAD1" w14:textId="52850492" w:rsidR="00F00D33" w:rsidRPr="006409FA" w:rsidRDefault="00F00D33" w:rsidP="00632A24">
            <w:pPr>
              <w:pStyle w:val="NormalWeb"/>
              <w:shd w:val="clear" w:color="auto" w:fill="FFFFFF"/>
              <w:rPr>
                <w:ins w:id="1122" w:author="Liao, Chen/Sloan Kettering Institute" w:date="2022-09-05T16:09:00Z"/>
              </w:rPr>
            </w:pPr>
            <w:ins w:id="1123" w:author="Liao, Chen/Sloan Kettering Institute" w:date="2022-09-05T16:10:00Z">
              <w:r w:rsidRPr="00F00D33">
                <w:t>mathworks.com</w:t>
              </w:r>
            </w:ins>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lastRenderedPageBreak/>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ins w:id="1124" w:author="Liao, Chen/Sloan Kettering Institute" w:date="2022-09-05T21:18:00Z">
        <w:r w:rsidR="00BC17D2">
          <w:rPr>
            <w:color w:val="000000" w:themeColor="text1"/>
          </w:rPr>
          <w:t xml:space="preserve"> and </w:t>
        </w:r>
        <w:proofErr w:type="spellStart"/>
        <w:r w:rsidR="00BC17D2">
          <w:rPr>
            <w:color w:val="000000" w:themeColor="text1"/>
          </w:rPr>
          <w:t>Matlab</w:t>
        </w:r>
      </w:ins>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22"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lastRenderedPageBreak/>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7D25354E" w:rsidR="00D015BF" w:rsidRPr="006409FA" w:rsidRDefault="00E1353C" w:rsidP="00D015BF">
      <w:pPr>
        <w:rPr>
          <w:b/>
        </w:rPr>
      </w:pPr>
      <w:del w:id="1125" w:author="Liao, Chen/Sloan Kettering Institute" w:date="2022-09-05T21:20:00Z">
        <w:r w:rsidRPr="006409FA" w:rsidDel="00D72137">
          <w:rPr>
            <w:b/>
          </w:rPr>
          <w:delText>Inference of</w:delText>
        </w:r>
        <w:r w:rsidR="005B570F" w:rsidRPr="006409FA" w:rsidDel="00D72137">
          <w:rPr>
            <w:b/>
          </w:rPr>
          <w:delText xml:space="preserve"> oral-typical bacteri</w:delText>
        </w:r>
        <w:r w:rsidR="00277CCE" w:rsidRPr="006409FA" w:rsidDel="00D72137">
          <w:rPr>
            <w:b/>
          </w:rPr>
          <w:delText>al sequences</w:delText>
        </w:r>
      </w:del>
      <w:ins w:id="1126" w:author="Liao, Chen/Sloan Kettering Institute" w:date="2022-09-05T21:20:00Z">
        <w:r w:rsidR="00D72137">
          <w:rPr>
            <w:b/>
          </w:rPr>
          <w:t>Identification of oral bacteria</w:t>
        </w:r>
        <w:r w:rsidR="00A654CA">
          <w:rPr>
            <w:b/>
          </w:rPr>
          <w:t xml:space="preserve"> in feces</w:t>
        </w:r>
      </w:ins>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74FEFE71" w:rsidR="00D015BF" w:rsidRPr="006409FA" w:rsidRDefault="00755F84" w:rsidP="000A48DA">
      <w:r w:rsidRPr="006409FA">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del w:id="1127" w:author="Liao, Chen/Sloan Kettering Institute" w:date="2022-09-05T21:22:00Z">
        <w:r w:rsidRPr="006409FA" w:rsidDel="00744480">
          <w:delText>visualized</w:delText>
        </w:r>
        <w:r w:rsidR="00892BE6" w:rsidRPr="006409FA" w:rsidDel="00744480">
          <w:delText xml:space="preserve"> </w:delText>
        </w:r>
      </w:del>
      <w:ins w:id="1128" w:author="Liao, Chen/Sloan Kettering Institute" w:date="2022-09-05T21:22:00Z">
        <w:r w:rsidR="00744480">
          <w:t>schematically shown</w:t>
        </w:r>
        <w:r w:rsidR="00744480" w:rsidRPr="006409FA">
          <w:t xml:space="preserve"> </w:t>
        </w:r>
      </w:ins>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ins w:id="1129" w:author="Liao, Chen/Sloan Kettering Institute" w:date="2022-09-05T21:23:00Z">
        <w:r w:rsidR="00D817CA">
          <w:t xml:space="preserve">bacterial </w:t>
        </w:r>
      </w:ins>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del w:id="1130" w:author="Liao, Chen/Sloan Kettering Institute" w:date="2022-09-05T21:24:00Z">
        <w:r w:rsidR="00045E1B" w:rsidRPr="006409FA" w:rsidDel="005C13CD">
          <w:delText>found that</w:delText>
        </w:r>
      </w:del>
      <w:ins w:id="1131" w:author="Liao, Chen/Sloan Kettering Institute" w:date="2022-09-05T21:24:00Z">
        <w:r w:rsidR="005C13CD">
          <w:t>identified</w:t>
        </w:r>
      </w:ins>
      <w:r w:rsidR="00045E1B" w:rsidRPr="006409FA">
        <w:t xml:space="preserve"> 38 sequences </w:t>
      </w:r>
      <w:del w:id="1132" w:author="Liao, Chen/Sloan Kettering Institute" w:date="2022-09-05T21:24:00Z">
        <w:r w:rsidR="00045E1B" w:rsidRPr="006409FA" w:rsidDel="005C13CD">
          <w:delText xml:space="preserve">are </w:delText>
        </w:r>
      </w:del>
      <w:del w:id="1133" w:author="Liao, Chen/Sloan Kettering Institute" w:date="2022-09-05T21:34:00Z">
        <w:r w:rsidR="00045E1B" w:rsidRPr="006409FA" w:rsidDel="00A27490">
          <w:delText xml:space="preserve">likely </w:delText>
        </w:r>
      </w:del>
      <w:r w:rsidR="00E523A9" w:rsidRPr="006409FA">
        <w:t xml:space="preserve">from </w:t>
      </w:r>
      <w:r w:rsidR="00045E1B" w:rsidRPr="006409FA">
        <w:t>common gut bacteria</w:t>
      </w:r>
      <w:del w:id="1134" w:author="Liao, Chen/Sloan Kettering Institute" w:date="2022-09-05T21:24:00Z">
        <w:r w:rsidR="00E523A9" w:rsidRPr="006409FA" w:rsidDel="005C13CD">
          <w:delText xml:space="preserve"> as well</w:delText>
        </w:r>
      </w:del>
      <w:r w:rsidR="00045E1B" w:rsidRPr="006409FA">
        <w:t>.</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ins w:id="1135" w:author="Liao, Chen/Sloan Kettering Institute" w:date="2022-09-05T21:34:00Z">
        <w:r w:rsidR="00F02C0A">
          <w:t xml:space="preserve">using definitions </w:t>
        </w:r>
      </w:ins>
      <w:del w:id="1136" w:author="Liao, Chen/Sloan Kettering Institute" w:date="2022-09-05T21:34:00Z">
        <w:r w:rsidR="00D73940" w:rsidRPr="006409FA" w:rsidDel="00F02C0A">
          <w:delText xml:space="preserve">by following conditions </w:delText>
        </w:r>
      </w:del>
      <w:r w:rsidR="00D73940" w:rsidRPr="006409FA">
        <w:t xml:space="preserve">(1) and (2) </w:t>
      </w:r>
      <w:del w:id="1137" w:author="Liao, Chen/Sloan Kettering Institute" w:date="2022-09-05T21:34:00Z">
        <w:r w:rsidR="00C31EF1" w:rsidRPr="006409FA" w:rsidDel="00F02C0A">
          <w:delText xml:space="preserve">defined </w:delText>
        </w:r>
      </w:del>
      <w:r w:rsidR="00C31EF1" w:rsidRPr="006409FA">
        <w:t xml:space="preserve">for humans </w:t>
      </w:r>
      <w:r w:rsidR="00D73940" w:rsidRPr="006409FA">
        <w:t>above</w:t>
      </w:r>
      <w:ins w:id="1138" w:author="Liao, Chen/Sloan Kettering Institute" w:date="2022-09-05T21:35:00Z">
        <w:r w:rsidR="00D739E3">
          <w:t xml:space="preserve">. Prevalence-based filter was not implemented here due to too few samples. Our results showed that </w:t>
        </w:r>
      </w:ins>
      <w:ins w:id="1139" w:author="Liao, Chen/Sloan Kettering Institute" w:date="2022-09-05T21:36:00Z">
        <w:r w:rsidR="00D739E3">
          <w:t>o</w:t>
        </w:r>
      </w:ins>
      <w:del w:id="1140" w:author="Liao, Chen/Sloan Kettering Institute" w:date="2022-09-05T21:35:00Z">
        <w:r w:rsidR="007714B2" w:rsidRPr="006409FA" w:rsidDel="00D739E3">
          <w:delText>.</w:delText>
        </w:r>
      </w:del>
      <w:del w:id="1141" w:author="Liao, Chen/Sloan Kettering Institute" w:date="2022-09-05T21:36:00Z">
        <w:r w:rsidR="007714B2" w:rsidRPr="006409FA" w:rsidDel="00D739E3">
          <w:delText xml:space="preserve"> O</w:delText>
        </w:r>
      </w:del>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del w:id="1142" w:author="Liao, Chen/Sloan Kettering Institute" w:date="2022-09-05T21:28:00Z">
        <w:r w:rsidR="00D015BF" w:rsidRPr="006409FA" w:rsidDel="00F16B72">
          <w:delText>found i</w:delText>
        </w:r>
      </w:del>
      <w:ins w:id="1143" w:author="Liao, Chen/Sloan Kettering Institute" w:date="2022-09-05T21:28:00Z">
        <w:r w:rsidR="00F16B72">
          <w:t>covered by</w:t>
        </w:r>
      </w:ins>
      <w:del w:id="1144" w:author="Liao, Chen/Sloan Kettering Institute" w:date="2022-09-05T21:28:00Z">
        <w:r w:rsidR="00D015BF" w:rsidRPr="006409FA" w:rsidDel="00F16B72">
          <w:delText>n</w:delText>
        </w:r>
      </w:del>
      <w:r w:rsidR="00D015BF" w:rsidRPr="006409FA">
        <w:t xml:space="preserve"> MOMD</w:t>
      </w:r>
      <w:ins w:id="1145" w:author="Liao, Chen/Sloan Kettering Institute" w:date="2022-09-05T21:28:00Z">
        <w:r w:rsidR="002C7EF8">
          <w:t>, suggesting that MOMD is incomplete.</w:t>
        </w:r>
      </w:ins>
      <w:del w:id="1146" w:author="Liao, Chen/Sloan Kettering Institute" w:date="2022-09-05T21:28:00Z">
        <w:r w:rsidR="007714B2" w:rsidRPr="006409FA" w:rsidDel="002C7EF8">
          <w:delText>;</w:delText>
        </w:r>
      </w:del>
      <w:r w:rsidR="007714B2" w:rsidRPr="006409FA">
        <w:t xml:space="preserve"> </w:t>
      </w:r>
      <w:del w:id="1147" w:author="Liao, Chen/Sloan Kettering Institute" w:date="2022-09-05T21:28:00Z">
        <w:r w:rsidR="007714B2" w:rsidRPr="006409FA" w:rsidDel="00D04A8D">
          <w:delText>b</w:delText>
        </w:r>
      </w:del>
      <w:ins w:id="1148" w:author="Liao, Chen/Sloan Kettering Institute" w:date="2022-09-05T21:28:00Z">
        <w:r w:rsidR="00D04A8D">
          <w:t>B</w:t>
        </w:r>
      </w:ins>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del w:id="1149" w:author="Liao, Chen/Sloan Kettering Institute" w:date="2022-09-05T21:26:00Z">
        <w:r w:rsidR="00D015BF" w:rsidRPr="006409FA" w:rsidDel="005E2F35">
          <w:delText>co</w:delText>
        </w:r>
        <w:r w:rsidR="00E74EFB" w:rsidRPr="006409FA" w:rsidDel="005E2F35">
          <w:delText xml:space="preserve">ver </w:delText>
        </w:r>
      </w:del>
      <w:ins w:id="1150" w:author="Liao, Chen/Sloan Kettering Institute" w:date="2022-09-05T21:26:00Z">
        <w:r w:rsidR="005E2F35">
          <w:t xml:space="preserve">contain </w:t>
        </w:r>
      </w:ins>
      <w:r w:rsidR="00E74EFB" w:rsidRPr="006409FA">
        <w:t xml:space="preserve">6 of </w:t>
      </w:r>
      <w:r w:rsidR="00D015BF" w:rsidRPr="006409FA">
        <w:t>the 12 missed oral-typical ASVs</w:t>
      </w:r>
      <w:del w:id="1151" w:author="Liao, Chen/Sloan Kettering Institute" w:date="2022-09-05T21:26:00Z">
        <w:r w:rsidR="00EE0277" w:rsidRPr="006409FA" w:rsidDel="005E2F35">
          <w:delText xml:space="preserve"> </w:delText>
        </w:r>
        <w:r w:rsidR="00E74EFB" w:rsidRPr="006409FA" w:rsidDel="005E2F35">
          <w:delText>in full</w:delText>
        </w:r>
      </w:del>
      <w:r w:rsidR="00D015BF" w:rsidRPr="006409FA">
        <w:t>.</w:t>
      </w:r>
      <w:r w:rsidR="00E90644" w:rsidRPr="006409FA">
        <w:t xml:space="preserve"> </w:t>
      </w:r>
      <w:r w:rsidR="00724122" w:rsidRPr="006409FA">
        <w:t xml:space="preserve">Given these preliminary </w:t>
      </w:r>
      <w:del w:id="1152" w:author="Liao, Chen/Sloan Kettering Institute" w:date="2022-09-05T21:26:00Z">
        <w:r w:rsidR="00724122" w:rsidRPr="006409FA" w:rsidDel="00F26944">
          <w:lastRenderedPageBreak/>
          <w:delText>analyses</w:delText>
        </w:r>
      </w:del>
      <w:ins w:id="1153" w:author="Liao, Chen/Sloan Kettering Institute" w:date="2022-09-05T21:37:00Z">
        <w:r w:rsidR="004F4FD2">
          <w:t xml:space="preserve">analyses </w:t>
        </w:r>
      </w:ins>
      <w:ins w:id="1154" w:author="Liao, Chen/Sloan Kettering Institute" w:date="2022-09-05T21:26:00Z">
        <w:r w:rsidR="00F26944">
          <w:t>of MOMD</w:t>
        </w:r>
      </w:ins>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del w:id="1155" w:author="Liao, Chen/Sloan Kettering Institute" w:date="2022-09-05T21:36:00Z">
        <w:r w:rsidR="00E90644" w:rsidRPr="006409FA" w:rsidDel="00227309">
          <w:delText xml:space="preserve">inference </w:delText>
        </w:r>
      </w:del>
      <w:ins w:id="1156" w:author="Liao, Chen/Sloan Kettering Institute" w:date="2022-09-05T21:36:00Z">
        <w:r w:rsidR="00227309">
          <w:t>inferring oral bacteria in mouse feces</w:t>
        </w:r>
        <w:r w:rsidR="00227309" w:rsidRPr="006409FA">
          <w:t xml:space="preserve"> </w:t>
        </w:r>
      </w:ins>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ins w:id="1157" w:author="Liao, Chen/Sloan Kettering Institute" w:date="2022-09-05T21:33:00Z">
        <w:r w:rsidR="00A27490">
          <w:t>8</w:t>
        </w:r>
      </w:ins>
      <w:del w:id="1158" w:author="Liao, Chen/Sloan Kettering Institute" w:date="2022-09-05T21:33:00Z">
        <w:r w:rsidR="00546A6C" w:rsidRPr="006409FA" w:rsidDel="00A27490">
          <w:delText>9</w:delText>
        </w:r>
      </w:del>
      <w:r w:rsidR="00EE0277" w:rsidRPr="006409FA">
        <w:t xml:space="preserve"> </w:t>
      </w:r>
      <w:del w:id="1159" w:author="Liao, Chen/Sloan Kettering Institute" w:date="2022-09-05T21:30:00Z">
        <w:r w:rsidR="00793C81" w:rsidRPr="006409FA" w:rsidDel="00F22A1A">
          <w:delText xml:space="preserve">potential common </w:delText>
        </w:r>
      </w:del>
      <w:r w:rsidR="00793C81" w:rsidRPr="006409FA">
        <w:t xml:space="preserve">gut bacterial </w:t>
      </w:r>
      <w:r w:rsidR="00EE0277" w:rsidRPr="006409FA">
        <w:t xml:space="preserve">sequences </w:t>
      </w:r>
      <w:r w:rsidR="00EE4CD4" w:rsidRPr="006409FA">
        <w:t xml:space="preserve">or </w:t>
      </w:r>
      <w:ins w:id="1160" w:author="Liao, Chen/Sloan Kettering Institute" w:date="2022-09-05T21:31:00Z">
        <w:r w:rsidR="00F22A1A">
          <w:t>any</w:t>
        </w:r>
      </w:ins>
      <w:del w:id="1161" w:author="Liao, Chen/Sloan Kettering Institute" w:date="2022-09-05T21:31:00Z">
        <w:r w:rsidR="00DC3B38" w:rsidRPr="006409FA" w:rsidDel="00F22A1A">
          <w:delText>the</w:delText>
        </w:r>
      </w:del>
      <w:r w:rsidR="00DC3B38" w:rsidRPr="006409FA">
        <w:t xml:space="preserve"> taxa</w:t>
      </w:r>
      <w:r w:rsidR="00EE4CD4" w:rsidRPr="006409FA">
        <w:t xml:space="preserve"> that co</w:t>
      </w:r>
      <w:r w:rsidR="00546A6C" w:rsidRPr="006409FA">
        <w:t>ntain</w:t>
      </w:r>
      <w:del w:id="1162" w:author="Liao, Chen/Sloan Kettering Institute" w:date="2022-09-05T21:31:00Z">
        <w:r w:rsidR="00546A6C" w:rsidRPr="006409FA" w:rsidDel="00F22A1A">
          <w:delText>s</w:delText>
        </w:r>
      </w:del>
      <w:r w:rsidR="00546A6C" w:rsidRPr="006409FA">
        <w:t xml:space="preserve"> at least 3</w:t>
      </w:r>
      <w:r w:rsidR="00EE4CD4" w:rsidRPr="006409FA">
        <w:t xml:space="preserve"> </w:t>
      </w:r>
      <w:ins w:id="1163" w:author="Liao, Chen/Sloan Kettering Institute" w:date="2022-09-05T21:31:00Z">
        <w:r w:rsidR="00D47D5D">
          <w:t xml:space="preserve">MOMD </w:t>
        </w:r>
      </w:ins>
      <w:r w:rsidR="00EE4CD4" w:rsidRPr="006409FA">
        <w:t>sequences in the set</w:t>
      </w:r>
      <w:ins w:id="1164" w:author="Liao, Chen/Sloan Kettering Institute" w:date="2022-09-05T21:31:00Z">
        <w:r w:rsidR="00E3274D">
          <w:t xml:space="preserve"> were removed</w:t>
        </w:r>
      </w:ins>
      <w:r w:rsidR="00EE4CD4" w:rsidRPr="006409FA">
        <w:t xml:space="preserve">, </w:t>
      </w:r>
      <w:ins w:id="1165" w:author="Liao, Chen/Sloan Kettering Institute" w:date="2022-09-05T21:31:00Z">
        <w:r w:rsidR="00E3274D">
          <w:t xml:space="preserve">unless they </w:t>
        </w:r>
      </w:ins>
      <w:del w:id="1166" w:author="Liao, Chen/Sloan Kettering Institute" w:date="2022-09-05T21:31:00Z">
        <w:r w:rsidR="00EE4CD4" w:rsidRPr="006409FA" w:rsidDel="00E3274D">
          <w:delText>but not matched to</w:delText>
        </w:r>
      </w:del>
      <w:ins w:id="1167" w:author="Liao, Chen/Sloan Kettering Institute" w:date="2022-09-05T21:31:00Z">
        <w:r w:rsidR="00E3274D">
          <w:t>match any of</w:t>
        </w:r>
      </w:ins>
      <w:r w:rsidR="00EE4CD4" w:rsidRPr="006409FA">
        <w:t xml:space="preserve"> the 17 oral-typical ASVs</w:t>
      </w:r>
      <w:ins w:id="1168" w:author="Liao, Chen/Sloan Kettering Institute" w:date="2022-09-05T21:32:00Z">
        <w:r w:rsidR="00E3274D">
          <w:t xml:space="preserve"> identified from the 11 pregnant mice</w:t>
        </w:r>
      </w:ins>
      <w:del w:id="1169" w:author="Liao, Chen/Sloan Kettering Institute" w:date="2022-09-05T21:32:00Z">
        <w:r w:rsidR="00EE4CD4" w:rsidRPr="006409FA" w:rsidDel="00E3274D">
          <w:delText>, were removed</w:delText>
        </w:r>
      </w:del>
      <w:r w:rsidR="00EE4CD4" w:rsidRPr="006409FA">
        <w:t xml:space="preserve">. </w:t>
      </w:r>
      <w:r w:rsidR="00D05D52" w:rsidRPr="006409FA">
        <w:t>Next</w:t>
      </w:r>
      <w:r w:rsidR="00362A79" w:rsidRPr="006409FA">
        <w:t>, the</w:t>
      </w:r>
      <w:r w:rsidR="009B275E" w:rsidRPr="006409FA">
        <w:t xml:space="preserve"> </w:t>
      </w:r>
      <w:r w:rsidR="005031ED" w:rsidRPr="006409FA">
        <w:t>29</w:t>
      </w:r>
      <w:ins w:id="1170" w:author="Liao, Chen/Sloan Kettering Institute" w:date="2022-09-05T21:37:00Z">
        <w:r w:rsidR="00961CEF">
          <w:t xml:space="preserve"> NCBI</w:t>
        </w:r>
      </w:ins>
      <w:r w:rsidR="005031ED" w:rsidRPr="006409FA">
        <w:t xml:space="preserve"> sequences</w:t>
      </w:r>
      <w:r w:rsidR="00EE0277" w:rsidRPr="006409FA">
        <w:t xml:space="preserve"> </w:t>
      </w:r>
      <w:del w:id="1171" w:author="Liao, Chen/Sloan Kettering Institute" w:date="2022-09-05T21:38:00Z">
        <w:r w:rsidR="00EE4CD4" w:rsidRPr="006409FA" w:rsidDel="0041628F">
          <w:delText>matching the 17 oral-typical ASVs</w:delText>
        </w:r>
      </w:del>
      <w:ins w:id="1172" w:author="Liao, Chen/Sloan Kettering Institute" w:date="2022-09-05T21:38:00Z">
        <w:r w:rsidR="0041628F">
          <w:t>obtained</w:t>
        </w:r>
      </w:ins>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ins w:id="1173" w:author="Liao, Chen/Sloan Kettering Institute" w:date="2022-09-05T21:39:00Z">
        <w:r w:rsidR="00C91C1D">
          <w:t>identified</w:t>
        </w:r>
      </w:ins>
      <w:del w:id="1174" w:author="Liao, Chen/Sloan Kettering Institute" w:date="2022-09-05T21:39:00Z">
        <w:r w:rsidR="00F152FD" w:rsidRPr="006409FA" w:rsidDel="00C91C1D">
          <w:delText>found</w:delText>
        </w:r>
      </w:del>
      <w:r w:rsidR="00F152FD" w:rsidRPr="006409FA">
        <w:t xml:space="preserve"> </w:t>
      </w:r>
      <w:del w:id="1175" w:author="Liao, Chen/Sloan Kettering Institute" w:date="2022-09-05T21:38:00Z">
        <w:r w:rsidR="00904D69" w:rsidRPr="006409FA" w:rsidDel="00563168">
          <w:delText xml:space="preserve">and removed </w:delText>
        </w:r>
      </w:del>
      <w:r w:rsidR="00F152FD" w:rsidRPr="006409FA">
        <w:t xml:space="preserve">if there exist </w:t>
      </w:r>
      <w:r w:rsidR="00EE4CD4" w:rsidRPr="006409FA">
        <w:t xml:space="preserve">longer </w:t>
      </w:r>
      <w:r w:rsidR="00F152FD" w:rsidRPr="006409FA">
        <w:t>sequences</w:t>
      </w:r>
      <w:r w:rsidR="00EE4CD4" w:rsidRPr="006409FA">
        <w:t xml:space="preserve"> that fully contain them as part</w:t>
      </w:r>
      <w:r w:rsidR="00F152FD" w:rsidRPr="006409FA">
        <w:t>s</w:t>
      </w:r>
      <w:ins w:id="1176" w:author="Liao, Chen/Sloan Kettering Institute" w:date="2022-09-05T21:38:00Z">
        <w:r w:rsidR="00563168">
          <w:t xml:space="preserve"> and removed later</w:t>
        </w:r>
      </w:ins>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12F4FCED"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w:t>
      </w:r>
      <w:del w:id="1177" w:author="Liao, Chen/Sloan Kettering Institute" w:date="2022-09-05T21:40:00Z">
        <w:r w:rsidRPr="006409FA" w:rsidDel="00763107">
          <w:delText>s</w:delText>
        </w:r>
      </w:del>
      <w:r w:rsidRPr="006409FA">
        <w:t xml:space="preserve">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xml:space="preserve">. The results were then aggregated to produce an optimized, </w:t>
      </w:r>
      <w:r w:rsidRPr="006409FA">
        <w:lastRenderedPageBreak/>
        <w:t>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ins w:id="1178" w:author="Liao, Chen/Sloan Kettering Institute" w:date="2022-09-05T21:42:00Z">
        <w:r w:rsidR="000B6A7A">
          <w:t>s</w:t>
        </w:r>
      </w:ins>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7A439077"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ins w:id="1179" w:author="Liao, Chen/Sloan Kettering Institute" w:date="2022-09-05T21:42:00Z">
        <w:r w:rsidR="00152CB6">
          <w:t>wa</w:t>
        </w:r>
      </w:ins>
      <w:del w:id="1180" w:author="Liao, Chen/Sloan Kettering Institute" w:date="2022-09-05T21:42:00Z">
        <w:r w:rsidRPr="006409FA" w:rsidDel="00152CB6">
          <w:delText>i</w:delText>
        </w:r>
      </w:del>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3C926089" w:rsidR="00541680" w:rsidRDefault="00770908" w:rsidP="00AD7D66">
      <w:pPr>
        <w:rPr>
          <w:ins w:id="1181" w:author="Liao, Chen/Sloan Kettering Institute" w:date="2022-09-05T15:45:00Z"/>
        </w:rPr>
      </w:pPr>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del w:id="1182" w:author="Liao, Chen/Sloan Kettering Institute" w:date="2022-09-05T15:48:00Z">
        <w:r w:rsidR="00F55013" w:rsidRPr="006409FA" w:rsidDel="00AD7D66">
          <w:delText xml:space="preserve">The </w:delText>
        </w:r>
        <w:r w:rsidR="00AA428D" w:rsidRPr="006409FA" w:rsidDel="00AD7D66">
          <w:delText xml:space="preserve">time interval of </w:delText>
        </w:r>
        <w:r w:rsidR="00F55013" w:rsidRPr="006409FA" w:rsidDel="00AD7D66">
          <w:delText xml:space="preserve">allo-HCT recipients </w:delText>
        </w:r>
        <w:r w:rsidR="00AA428D" w:rsidRPr="006409FA" w:rsidDel="00AD7D66">
          <w:delText>starts from</w:delText>
        </w:r>
        <w:r w:rsidR="00F55013" w:rsidRPr="006409FA" w:rsidDel="00AD7D66">
          <w:delText xml:space="preserve"> 10 days prior to</w:delText>
        </w:r>
        <w:r w:rsidR="00AA428D" w:rsidRPr="006409FA" w:rsidDel="00AD7D66">
          <w:delText xml:space="preserve"> transplantation and ends by </w:delText>
        </w:r>
        <w:r w:rsidR="00F55013" w:rsidRPr="006409FA" w:rsidDel="00AD7D66">
          <w:delText xml:space="preserve">40 days </w:delText>
        </w:r>
        <w:r w:rsidR="00AA428D" w:rsidRPr="006409FA" w:rsidDel="00AD7D66">
          <w:delText>post-</w:delText>
        </w:r>
        <w:r w:rsidR="00F55013" w:rsidRPr="006409FA" w:rsidDel="00AD7D66">
          <w:delText xml:space="preserve">transplantation. Patients with less than 5 samples during </w:delText>
        </w:r>
        <w:r w:rsidR="00AA428D" w:rsidRPr="006409FA" w:rsidDel="00AD7D66">
          <w:delText>the time interval</w:delText>
        </w:r>
        <w:r w:rsidR="00F55013" w:rsidRPr="006409FA" w:rsidDel="00AD7D66">
          <w:delText xml:space="preserve"> were excluded.</w:delText>
        </w:r>
        <w:r w:rsidR="00AA428D" w:rsidRPr="006409FA" w:rsidDel="00AD7D66">
          <w:delText xml:space="preserve"> Rarely administered antibiotics that have been administered </w:delText>
        </w:r>
        <w:r w:rsidR="00F55013" w:rsidRPr="006409FA" w:rsidDel="00AD7D66">
          <w:delText xml:space="preserve">less than 10 times were </w:delText>
        </w:r>
        <w:r w:rsidR="0077282E" w:rsidRPr="006409FA" w:rsidDel="00AD7D66">
          <w:delText xml:space="preserve">also </w:delText>
        </w:r>
        <w:r w:rsidR="00F55013" w:rsidRPr="006409FA" w:rsidDel="00AD7D66">
          <w:delText>excluded.</w:delText>
        </w:r>
      </w:del>
      <w:del w:id="1183" w:author="Liao, Chen/Sloan Kettering Institute" w:date="2022-09-05T15:44:00Z">
        <w:r w:rsidR="00F55013" w:rsidRPr="006409FA" w:rsidDel="00541680">
          <w:delText xml:space="preserve"> </w:delText>
        </w:r>
      </w:del>
      <w:ins w:id="1184" w:author="Liao, Chen/Sloan Kettering Institute" w:date="2022-09-05T15:45:00Z">
        <w:r w:rsidR="00541680">
          <w:t>Next, we again examined domination of oral bacteria in fecal samples, this time as a univariable predictor of</w:t>
        </w:r>
      </w:ins>
      <w:ins w:id="1185" w:author="Liao, Chen/Sloan Kettering Institute" w:date="2022-09-05T15:46:00Z">
        <w:r w:rsidR="00AD7D66">
          <w:t xml:space="preserve"> intestinal domination of </w:t>
        </w:r>
      </w:ins>
      <w:ins w:id="1186" w:author="Liao, Chen/Sloan Kettering Institute" w:date="2022-09-05T15:45:00Z">
        <w:r w:rsidR="00541680">
          <w:rPr>
            <w:i/>
          </w:rPr>
          <w:t>Enterococcus</w:t>
        </w:r>
      </w:ins>
      <w:ins w:id="1187" w:author="Liao, Chen/Sloan Kettering Institute" w:date="2022-09-05T15:46:00Z">
        <w:r w:rsidR="00AD7D66">
          <w:t xml:space="preserve">, </w:t>
        </w:r>
        <w:r w:rsidR="00AD7D66" w:rsidRPr="00AD7D66">
          <w:rPr>
            <w:i/>
            <w:iCs/>
          </w:rPr>
          <w:t>Enterobacteriaceae</w:t>
        </w:r>
        <w:r w:rsidR="00AD7D66">
          <w:t xml:space="preserve">, </w:t>
        </w:r>
      </w:ins>
      <w:ins w:id="1188" w:author="Liao, Chen/Sloan Kettering Institute" w:date="2022-09-05T21:43:00Z">
        <w:r w:rsidR="00013F63">
          <w:t>or</w:t>
        </w:r>
      </w:ins>
      <w:ins w:id="1189" w:author="Liao, Chen/Sloan Kettering Institute" w:date="2022-09-05T15:46:00Z">
        <w:r w:rsidR="00AD7D66">
          <w:t xml:space="preserve"> Proteobacter</w:t>
        </w:r>
      </w:ins>
      <w:ins w:id="1190" w:author="Liao, Chen/Sloan Kettering Institute" w:date="2022-09-05T15:47:00Z">
        <w:r w:rsidR="00AD7D66">
          <w:t xml:space="preserve">ia ASVs </w:t>
        </w:r>
      </w:ins>
      <w:ins w:id="1191" w:author="Liao, Chen/Sloan Kettering Institute" w:date="2022-09-05T15:45:00Z">
        <w:r w:rsidR="00541680">
          <w:t xml:space="preserve">using the same time-varying Cox’s hazard model. Penalty was not added for all Cox hazard calculations. </w:t>
        </w:r>
      </w:ins>
      <w:ins w:id="1192" w:author="Liao, Chen/Sloan Kettering Institute" w:date="2022-09-05T15:48:00Z">
        <w:r w:rsidR="00AD7D66" w:rsidRPr="006409FA">
          <w:t xml:space="preserve">The time interval of </w:t>
        </w:r>
        <w:proofErr w:type="spellStart"/>
        <w:r w:rsidR="00AD7D66" w:rsidRPr="006409FA">
          <w:t>allo</w:t>
        </w:r>
        <w:proofErr w:type="spellEnd"/>
        <w:r w:rsidR="00AD7D66" w:rsidRPr="006409FA">
          <w:t>-HCT recipients starts from 10 days prior to transplantation and ends by 40 days post-transplantation. Patients with less than 5 samples during the time interval were excluded. Rarely administered antibiotics that have been administered less than 10 times were also excluded.</w:t>
        </w:r>
        <w:r w:rsidR="00AD7D66">
          <w:t xml:space="preserve"> </w:t>
        </w:r>
      </w:ins>
      <w:ins w:id="1193" w:author="Liao, Chen/Sloan Kettering Institute" w:date="2022-09-05T15:50:00Z">
        <w:r w:rsidR="00AD7D66">
          <w:t xml:space="preserve">We assumed no </w:t>
        </w:r>
      </w:ins>
      <w:ins w:id="1194" w:author="Liao, Chen/Sloan Kettering Institute" w:date="2022-09-05T21:44:00Z">
        <w:r w:rsidR="008B2A62">
          <w:t xml:space="preserve">intestinal domination of </w:t>
        </w:r>
      </w:ins>
      <w:ins w:id="1195" w:author="Liao, Chen/Sloan Kettering Institute" w:date="2022-09-05T15:50:00Z">
        <w:r w:rsidR="00AD7D66">
          <w:t>oral</w:t>
        </w:r>
      </w:ins>
      <w:ins w:id="1196" w:author="Liao, Chen/Sloan Kettering Institute" w:date="2022-09-05T15:51:00Z">
        <w:r w:rsidR="00AD7D66">
          <w:t xml:space="preserve"> </w:t>
        </w:r>
      </w:ins>
      <w:ins w:id="1197" w:author="Liao, Chen/Sloan Kettering Institute" w:date="2022-09-05T21:44:00Z">
        <w:r w:rsidR="008B2A62">
          <w:t>ASVs</w:t>
        </w:r>
      </w:ins>
      <w:ins w:id="1198" w:author="Liao, Chen/Sloan Kettering Institute" w:date="2022-09-05T15:51:00Z">
        <w:r w:rsidR="00AD7D66">
          <w:t xml:space="preserve"> </w:t>
        </w:r>
      </w:ins>
      <w:ins w:id="1199" w:author="Liao, Chen/Sloan Kettering Institute" w:date="2022-09-05T21:44:00Z">
        <w:r w:rsidR="008B2A62">
          <w:t>on</w:t>
        </w:r>
      </w:ins>
      <w:ins w:id="1200" w:author="Liao, Chen/Sloan Kettering Institute" w:date="2022-09-05T15:51:00Z">
        <w:r w:rsidR="00AD7D66">
          <w:t xml:space="preserve"> days </w:t>
        </w:r>
      </w:ins>
      <w:ins w:id="1201" w:author="Liao, Chen/Sloan Kettering Institute" w:date="2022-09-05T15:52:00Z">
        <w:r w:rsidR="00AD7D66">
          <w:t>when samples were not collected.</w:t>
        </w:r>
      </w:ins>
    </w:p>
    <w:p w14:paraId="6C445DB9" w14:textId="26D8343E" w:rsidR="00541680" w:rsidRDefault="00541680" w:rsidP="00794775">
      <w:pPr>
        <w:rPr>
          <w:ins w:id="1202" w:author="Liao, Chen/Sloan Kettering Institute" w:date="2022-09-05T15:44:00Z"/>
        </w:rPr>
      </w:pPr>
    </w:p>
    <w:p w14:paraId="3C263D64" w14:textId="74DF00EF" w:rsidR="00541680" w:rsidRPr="0040454C" w:rsidRDefault="0040454C" w:rsidP="00794775">
      <w:pPr>
        <w:rPr>
          <w:ins w:id="1203" w:author="Liao, Chen/Sloan Kettering Institute" w:date="2022-09-05T15:52:00Z"/>
          <w:b/>
          <w:bCs/>
        </w:rPr>
      </w:pPr>
      <w:ins w:id="1204" w:author="Liao, Chen/Sloan Kettering Institute" w:date="2022-09-05T15:53:00Z">
        <w:r w:rsidRPr="0040454C">
          <w:rPr>
            <w:b/>
            <w:bCs/>
          </w:rPr>
          <w:t>Linear mixed-effects model</w:t>
        </w:r>
      </w:ins>
    </w:p>
    <w:p w14:paraId="0CD40BDB" w14:textId="2DEFA9BE" w:rsidR="006B68A2" w:rsidRDefault="0040454C" w:rsidP="00423866">
      <w:pPr>
        <w:rPr>
          <w:ins w:id="1205" w:author="Liao, Chen/Sloan Kettering Institute" w:date="2022-09-05T16:28:00Z"/>
          <w:color w:val="000000"/>
        </w:rPr>
      </w:pPr>
      <w:ins w:id="1206" w:author="Liao, Chen/Sloan Kettering Institute" w:date="2022-09-05T15:57:00Z">
        <w:r>
          <w:rPr>
            <w:color w:val="000000"/>
          </w:rPr>
          <w:t>To identify the effects of oral bacterial</w:t>
        </w:r>
      </w:ins>
      <w:ins w:id="1207" w:author="Liao, Chen/Sloan Kettering Institute" w:date="2022-09-05T15:58:00Z">
        <w:r>
          <w:rPr>
            <w:color w:val="000000"/>
          </w:rPr>
          <w:t xml:space="preserve"> fractions in feces on white blood cell dynamics, </w:t>
        </w:r>
      </w:ins>
      <w:ins w:id="1208" w:author="Liao, Chen/Sloan Kettering Institute" w:date="2022-09-05T15:57:00Z">
        <w:r>
          <w:rPr>
            <w:color w:val="000000"/>
          </w:rPr>
          <w:t xml:space="preserve">we </w:t>
        </w:r>
      </w:ins>
      <w:ins w:id="1209" w:author="Liao, Chen/Sloan Kettering Institute" w:date="2022-09-05T16:20:00Z">
        <w:r w:rsidR="00F83EFD">
          <w:rPr>
            <w:color w:val="000000"/>
          </w:rPr>
          <w:t xml:space="preserve">followed our previous strategy </w:t>
        </w:r>
      </w:ins>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ins w:id="1210" w:author="Liao, Chen/Sloan Kettering Institute" w:date="2022-09-05T16:20:00Z">
        <w:r w:rsidR="00F83EFD">
          <w:rPr>
            <w:color w:val="000000"/>
          </w:rPr>
          <w:t xml:space="preserve"> and </w:t>
        </w:r>
      </w:ins>
      <w:ins w:id="1211" w:author="Liao, Chen/Sloan Kettering Institute" w:date="2022-09-05T15:57:00Z">
        <w:r>
          <w:rPr>
            <w:color w:val="000000"/>
          </w:rPr>
          <w:t xml:space="preserve">developed </w:t>
        </w:r>
      </w:ins>
      <w:ins w:id="1212" w:author="Liao, Chen/Sloan Kettering Institute" w:date="2022-09-05T16:00:00Z">
        <w:r>
          <w:rPr>
            <w:color w:val="000000"/>
          </w:rPr>
          <w:t>four</w:t>
        </w:r>
      </w:ins>
      <w:ins w:id="1213" w:author="Liao, Chen/Sloan Kettering Institute" w:date="2022-09-05T15:57:00Z">
        <w:r>
          <w:rPr>
            <w:color w:val="000000"/>
          </w:rPr>
          <w:t xml:space="preserve"> linear mixed-effect model</w:t>
        </w:r>
      </w:ins>
      <w:ins w:id="1214" w:author="Liao, Chen/Sloan Kettering Institute" w:date="2022-09-05T16:00:00Z">
        <w:r>
          <w:rPr>
            <w:color w:val="000000"/>
          </w:rPr>
          <w:t xml:space="preserve">s for total white blood cells, neutrophils, </w:t>
        </w:r>
      </w:ins>
      <w:ins w:id="1215" w:author="Liao, Chen/Sloan Kettering Institute" w:date="2022-09-05T16:01:00Z">
        <w:r>
          <w:rPr>
            <w:color w:val="000000"/>
          </w:rPr>
          <w:t>lymphocytes,</w:t>
        </w:r>
      </w:ins>
      <w:ins w:id="1216" w:author="Liao, Chen/Sloan Kettering Institute" w:date="2022-09-05T16:00:00Z">
        <w:r>
          <w:rPr>
            <w:color w:val="000000"/>
          </w:rPr>
          <w:t xml:space="preserve"> and monocytes separately.</w:t>
        </w:r>
      </w:ins>
      <w:ins w:id="1217" w:author="Liao, Chen/Sloan Kettering Institute" w:date="2022-09-05T15:57:00Z">
        <w:r>
          <w:rPr>
            <w:color w:val="000000"/>
          </w:rPr>
          <w:t xml:space="preserve"> The</w:t>
        </w:r>
      </w:ins>
      <w:ins w:id="1218" w:author="Liao, Chen/Sloan Kettering Institute" w:date="2022-09-05T16:01:00Z">
        <w:r>
          <w:rPr>
            <w:color w:val="000000"/>
          </w:rPr>
          <w:t>se</w:t>
        </w:r>
      </w:ins>
      <w:ins w:id="1219" w:author="Liao, Chen/Sloan Kettering Institute" w:date="2022-09-05T15:57:00Z">
        <w:r>
          <w:rPr>
            <w:color w:val="000000"/>
          </w:rPr>
          <w:t xml:space="preserve"> model</w:t>
        </w:r>
      </w:ins>
      <w:ins w:id="1220" w:author="Liao, Chen/Sloan Kettering Institute" w:date="2022-09-05T16:01:00Z">
        <w:r>
          <w:rPr>
            <w:color w:val="000000"/>
          </w:rPr>
          <w:t>s</w:t>
        </w:r>
      </w:ins>
      <w:ins w:id="1221" w:author="Liao, Chen/Sloan Kettering Institute" w:date="2022-09-05T15:57:00Z">
        <w:r>
          <w:rPr>
            <w:color w:val="000000"/>
          </w:rPr>
          <w:t xml:space="preserve"> </w:t>
        </w:r>
      </w:ins>
      <w:ins w:id="1222" w:author="Liao, Chen/Sloan Kettering Institute" w:date="2022-09-05T16:01:00Z">
        <w:r>
          <w:rPr>
            <w:color w:val="000000"/>
          </w:rPr>
          <w:t xml:space="preserve">were </w:t>
        </w:r>
      </w:ins>
      <w:ins w:id="1223" w:author="Liao, Chen/Sloan Kettering Institute" w:date="2022-09-05T15:57:00Z">
        <w:r>
          <w:rPr>
            <w:color w:val="000000"/>
          </w:rPr>
          <w:t>specified by the Wilkinson notation ‘</w:t>
        </w:r>
      </w:ins>
      <m:oMath>
        <m:r>
          <w:ins w:id="1224" w:author="Liao, Chen/Sloan Kettering Institute" w:date="2022-09-05T16:03:00Z">
            <w:rPr>
              <w:rFonts w:ascii="Cambria Math" w:hAnsi="Cambria Math"/>
              <w:color w:val="000000"/>
            </w:rPr>
            <m:t>∆</m:t>
          </w:ins>
        </m:r>
      </m:oMath>
      <w:ins w:id="1225" w:author="Liao, Chen/Sloan Kettering Institute" w:date="2022-09-05T16:01:00Z">
        <w:r>
          <w:rPr>
            <w:color w:val="000000"/>
          </w:rPr>
          <w:t>l</w:t>
        </w:r>
        <w:proofErr w:type="spellStart"/>
        <w:r>
          <w:rPr>
            <w:color w:val="000000"/>
          </w:rPr>
          <w:t>ogW</w:t>
        </w:r>
      </w:ins>
      <w:ins w:id="1226" w:author="Liao, Chen/Sloan Kettering Institute" w:date="2022-09-05T16:21:00Z">
        <w:r w:rsidR="00423866" w:rsidRPr="00423866">
          <w:rPr>
            <w:color w:val="000000"/>
            <w:vertAlign w:val="subscript"/>
          </w:rPr>
          <w:t>i</w:t>
        </w:r>
      </w:ins>
      <w:proofErr w:type="spellEnd"/>
      <w:ins w:id="1227" w:author="Liao, Chen/Sloan Kettering Institute" w:date="2022-09-05T16:01:00Z">
        <w:r>
          <w:rPr>
            <w:color w:val="000000"/>
          </w:rPr>
          <w:t xml:space="preserve"> </w:t>
        </w:r>
      </w:ins>
      <w:ins w:id="1228" w:author="Liao, Chen/Sloan Kettering Institute" w:date="2022-09-05T15:57:00Z">
        <w:r>
          <w:rPr>
            <w:color w:val="000000"/>
          </w:rPr>
          <w:t>~</w:t>
        </w:r>
      </w:ins>
      <w:ins w:id="1229" w:author="Liao, Chen/Sloan Kettering Institute" w:date="2022-09-05T16:01:00Z">
        <w:r>
          <w:rPr>
            <w:color w:val="000000"/>
          </w:rPr>
          <w:t xml:space="preserve"> </w:t>
        </w:r>
      </w:ins>
      <w:proofErr w:type="spellStart"/>
      <w:ins w:id="1230" w:author="Liao, Chen/Sloan Kettering Institute" w:date="2022-09-05T16:04:00Z">
        <w:r w:rsidR="00F00D33">
          <w:rPr>
            <w:color w:val="000000"/>
          </w:rPr>
          <w:t>Transplant</w:t>
        </w:r>
      </w:ins>
      <w:ins w:id="1231" w:author="Liao, Chen/Sloan Kettering Institute" w:date="2022-09-05T16:01:00Z">
        <w:r>
          <w:rPr>
            <w:color w:val="000000"/>
          </w:rPr>
          <w:t>Type</w:t>
        </w:r>
      </w:ins>
      <w:proofErr w:type="spellEnd"/>
      <w:ins w:id="1232" w:author="Liao, Chen/Sloan Kettering Institute" w:date="2022-09-05T15:57:00Z">
        <w:r>
          <w:rPr>
            <w:color w:val="000000"/>
          </w:rPr>
          <w:t xml:space="preserve"> + </w:t>
        </w:r>
      </w:ins>
      <w:proofErr w:type="spellStart"/>
      <w:ins w:id="1233" w:author="Liao, Chen/Sloan Kettering Institute" w:date="2022-09-05T16:02:00Z">
        <w:r>
          <w:rPr>
            <w:color w:val="000000"/>
          </w:rPr>
          <w:t>GCSF</w:t>
        </w:r>
      </w:ins>
      <w:ins w:id="1234" w:author="Liao, Chen/Sloan Kettering Institute" w:date="2022-09-05T16:23:00Z">
        <w:r w:rsidR="00423866" w:rsidRPr="00423866">
          <w:rPr>
            <w:color w:val="000000"/>
            <w:vertAlign w:val="subscript"/>
          </w:rPr>
          <w:t>i</w:t>
        </w:r>
      </w:ins>
      <w:proofErr w:type="spellEnd"/>
      <w:ins w:id="1235" w:author="Liao, Chen/Sloan Kettering Institute" w:date="2022-09-05T15:57:00Z">
        <w:r>
          <w:rPr>
            <w:color w:val="000000"/>
          </w:rPr>
          <w:t xml:space="preserve"> +</w:t>
        </w:r>
      </w:ins>
      <w:ins w:id="1236" w:author="Liao, Chen/Sloan Kettering Institute" w:date="2022-09-05T16:02:00Z">
        <w:r>
          <w:rPr>
            <w:color w:val="000000"/>
          </w:rPr>
          <w:t xml:space="preserve"> </w:t>
        </w:r>
        <w:proofErr w:type="spellStart"/>
        <w:r>
          <w:rPr>
            <w:color w:val="000000"/>
          </w:rPr>
          <w:t>MM</w:t>
        </w:r>
      </w:ins>
      <w:ins w:id="1237" w:author="Liao, Chen/Sloan Kettering Institute" w:date="2022-09-05T16:23:00Z">
        <w:r w:rsidR="00423866" w:rsidRPr="00423866">
          <w:rPr>
            <w:color w:val="000000"/>
            <w:vertAlign w:val="subscript"/>
          </w:rPr>
          <w:t>i</w:t>
        </w:r>
      </w:ins>
      <w:proofErr w:type="spellEnd"/>
      <w:ins w:id="1238" w:author="Liao, Chen/Sloan Kettering Institute" w:date="2022-09-05T16:02:00Z">
        <w:r>
          <w:rPr>
            <w:color w:val="000000"/>
          </w:rPr>
          <w:t xml:space="preserve"> + </w:t>
        </w:r>
        <w:proofErr w:type="spellStart"/>
        <w:r>
          <w:rPr>
            <w:color w:val="000000"/>
          </w:rPr>
          <w:t>cetirizine</w:t>
        </w:r>
      </w:ins>
      <w:ins w:id="1239" w:author="Liao, Chen/Sloan Kettering Institute" w:date="2022-09-05T16:23:00Z">
        <w:r w:rsidR="00423866" w:rsidRPr="00423866">
          <w:rPr>
            <w:color w:val="000000"/>
            <w:vertAlign w:val="subscript"/>
          </w:rPr>
          <w:t>i</w:t>
        </w:r>
      </w:ins>
      <w:proofErr w:type="spellEnd"/>
      <w:ins w:id="1240" w:author="Liao, Chen/Sloan Kettering Institute" w:date="2022-09-05T16:02:00Z">
        <w:r>
          <w:rPr>
            <w:color w:val="000000"/>
          </w:rPr>
          <w:t xml:space="preserve"> + </w:t>
        </w:r>
        <w:proofErr w:type="spellStart"/>
        <w:r>
          <w:rPr>
            <w:color w:val="000000"/>
          </w:rPr>
          <w:t>OralFraction</w:t>
        </w:r>
      </w:ins>
      <w:ins w:id="1241" w:author="Liao, Chen/Sloan Kettering Institute" w:date="2022-09-05T16:22:00Z">
        <w:r w:rsidR="00423866" w:rsidRPr="00423866">
          <w:rPr>
            <w:color w:val="000000"/>
            <w:vertAlign w:val="subscript"/>
          </w:rPr>
          <w:t>i</w:t>
        </w:r>
      </w:ins>
      <w:proofErr w:type="spellEnd"/>
      <w:ins w:id="1242" w:author="Liao, Chen/Sloan Kettering Institute" w:date="2022-09-05T16:02:00Z">
        <w:r>
          <w:rPr>
            <w:color w:val="000000"/>
          </w:rPr>
          <w:t xml:space="preserve"> + W</w:t>
        </w:r>
      </w:ins>
      <w:ins w:id="1243" w:author="Liao, Chen/Sloan Kettering Institute" w:date="2022-09-05T16:22:00Z">
        <w:r w:rsidR="00423866" w:rsidRPr="00423866">
          <w:rPr>
            <w:color w:val="000000"/>
            <w:vertAlign w:val="subscript"/>
          </w:rPr>
          <w:t>i</w:t>
        </w:r>
      </w:ins>
      <w:ins w:id="1244" w:author="Liao, Chen/Sloan Kettering Institute" w:date="2022-09-05T15:57:00Z">
        <w:r>
          <w:rPr>
            <w:color w:val="000000"/>
          </w:rPr>
          <w:t xml:space="preserve"> </w:t>
        </w:r>
      </w:ins>
      <w:ins w:id="1245" w:author="Liao, Chen/Sloan Kettering Institute" w:date="2022-09-05T16:03:00Z">
        <w:r>
          <w:rPr>
            <w:color w:val="000000"/>
          </w:rPr>
          <w:t xml:space="preserve">+ </w:t>
        </w:r>
      </w:ins>
      <w:ins w:id="1246" w:author="Liao, Chen/Sloan Kettering Institute" w:date="2022-09-05T15:57:00Z">
        <w:r>
          <w:rPr>
            <w:color w:val="000000"/>
          </w:rPr>
          <w:t>(1|</w:t>
        </w:r>
      </w:ins>
      <w:ins w:id="1247" w:author="Liao, Chen/Sloan Kettering Institute" w:date="2022-09-05T16:03:00Z">
        <w:r>
          <w:rPr>
            <w:color w:val="000000"/>
          </w:rPr>
          <w:t>Patient</w:t>
        </w:r>
      </w:ins>
      <w:ins w:id="1248" w:author="Liao, Chen/Sloan Kettering Institute" w:date="2022-09-05T15:57:00Z">
        <w:r>
          <w:rPr>
            <w:color w:val="000000"/>
          </w:rPr>
          <w:t xml:space="preserve">ID)’, where </w:t>
        </w:r>
      </w:ins>
      <w:ins w:id="1249" w:author="Liao, Chen/Sloan Kettering Institute" w:date="2022-09-05T16:03:00Z">
        <w:r w:rsidR="00F00D33">
          <w:rPr>
            <w:color w:val="000000"/>
          </w:rPr>
          <w:t>W</w:t>
        </w:r>
      </w:ins>
      <w:ins w:id="1250" w:author="Liao, Chen/Sloan Kettering Institute" w:date="2022-09-05T16:22:00Z">
        <w:r w:rsidR="00423866" w:rsidRPr="00423866">
          <w:rPr>
            <w:color w:val="000000"/>
            <w:vertAlign w:val="subscript"/>
          </w:rPr>
          <w:t>i</w:t>
        </w:r>
      </w:ins>
      <w:ins w:id="1251" w:author="Liao, Chen/Sloan Kettering Institute" w:date="2022-09-05T16:03:00Z">
        <w:r w:rsidR="00F00D33">
          <w:rPr>
            <w:color w:val="000000"/>
          </w:rPr>
          <w:t xml:space="preserve"> </w:t>
        </w:r>
      </w:ins>
      <w:ins w:id="1252" w:author="Liao, Chen/Sloan Kettering Institute" w:date="2022-09-05T16:04:00Z">
        <w:r w:rsidR="00F00D33">
          <w:rPr>
            <w:color w:val="000000"/>
          </w:rPr>
          <w:t xml:space="preserve">is </w:t>
        </w:r>
      </w:ins>
      <w:ins w:id="1253" w:author="Liao, Chen/Sloan Kettering Institute" w:date="2022-09-05T16:03:00Z">
        <w:r w:rsidR="00F00D33">
          <w:rPr>
            <w:color w:val="000000"/>
          </w:rPr>
          <w:t>any of the four white blood cell counts</w:t>
        </w:r>
      </w:ins>
      <w:ins w:id="1254" w:author="Liao, Chen/Sloan Kettering Institute" w:date="2022-09-05T16:22:00Z">
        <w:r w:rsidR="00423866">
          <w:rPr>
            <w:color w:val="000000"/>
          </w:rPr>
          <w:t xml:space="preserve"> measured on day </w:t>
        </w:r>
        <w:proofErr w:type="spellStart"/>
        <w:r w:rsidR="00423866">
          <w:rPr>
            <w:color w:val="000000"/>
          </w:rPr>
          <w:t>i</w:t>
        </w:r>
      </w:ins>
      <w:proofErr w:type="spellEnd"/>
      <w:ins w:id="1255" w:author="Liao, Chen/Sloan Kettering Institute" w:date="2022-09-05T16:03:00Z">
        <w:r w:rsidR="00F00D33">
          <w:rPr>
            <w:color w:val="000000"/>
          </w:rPr>
          <w:t xml:space="preserve">, </w:t>
        </w:r>
      </w:ins>
      <w:proofErr w:type="spellStart"/>
      <w:ins w:id="1256" w:author="Liao, Chen/Sloan Kettering Institute" w:date="2022-09-05T16:04:00Z">
        <w:r w:rsidR="00F00D33">
          <w:rPr>
            <w:color w:val="000000"/>
          </w:rPr>
          <w:t>TransplantType</w:t>
        </w:r>
        <w:proofErr w:type="spellEnd"/>
        <w:r w:rsidR="00F00D33">
          <w:rPr>
            <w:color w:val="000000"/>
          </w:rPr>
          <w:t xml:space="preserve"> </w:t>
        </w:r>
      </w:ins>
      <w:ins w:id="1257" w:author="Liao, Chen/Sloan Kettering Institute" w:date="2022-09-05T16:05:00Z">
        <w:r w:rsidR="00F00D33">
          <w:rPr>
            <w:color w:val="000000"/>
          </w:rPr>
          <w:t>represents different graft sources (</w:t>
        </w:r>
      </w:ins>
      <w:ins w:id="1258" w:author="Liao, Chen/Sloan Kettering Institute" w:date="2022-09-05T16:17:00Z">
        <w:r w:rsidR="006B68A2">
          <w:rPr>
            <w:color w:val="000000"/>
          </w:rPr>
          <w:t xml:space="preserve">unmodified bone marrow, </w:t>
        </w:r>
      </w:ins>
      <w:ins w:id="1259" w:author="Liao, Chen/Sloan Kettering Institute" w:date="2022-09-05T16:18:00Z">
        <w:r w:rsidR="006B68A2">
          <w:rPr>
            <w:color w:val="000000"/>
          </w:rPr>
          <w:t xml:space="preserve">T-cell depleted, peripheral blood stem cell, </w:t>
        </w:r>
      </w:ins>
      <w:ins w:id="1260" w:author="Liao, Chen/Sloan Kettering Institute" w:date="2022-09-05T16:19:00Z">
        <w:r w:rsidR="006B68A2">
          <w:rPr>
            <w:color w:val="000000"/>
          </w:rPr>
          <w:t>umbilical cord</w:t>
        </w:r>
      </w:ins>
      <w:ins w:id="1261" w:author="Liao, Chen/Sloan Kettering Institute" w:date="2022-09-05T16:05:00Z">
        <w:r w:rsidR="00F00D33">
          <w:rPr>
            <w:color w:val="000000"/>
          </w:rPr>
          <w:t>)</w:t>
        </w:r>
      </w:ins>
      <w:ins w:id="1262" w:author="Liao, Chen/Sloan Kettering Institute" w:date="2022-09-05T16:06:00Z">
        <w:r w:rsidR="00F00D33">
          <w:rPr>
            <w:color w:val="000000"/>
          </w:rPr>
          <w:t xml:space="preserve"> of bone marrow transplantation</w:t>
        </w:r>
      </w:ins>
      <w:ins w:id="1263" w:author="Liao, Chen/Sloan Kettering Institute" w:date="2022-09-05T16:05:00Z">
        <w:r w:rsidR="00F00D33">
          <w:rPr>
            <w:color w:val="000000"/>
          </w:rPr>
          <w:t xml:space="preserve">, </w:t>
        </w:r>
      </w:ins>
      <w:ins w:id="1264" w:author="Liao, Chen/Sloan Kettering Institute" w:date="2022-09-05T16:06:00Z">
        <w:r w:rsidR="00F00D33">
          <w:rPr>
            <w:color w:val="000000"/>
          </w:rPr>
          <w:t>GCSF</w:t>
        </w:r>
      </w:ins>
      <w:ins w:id="1265" w:author="Liao, Chen/Sloan Kettering Institute" w:date="2022-09-05T16:07:00Z">
        <w:r w:rsidR="00F00D33">
          <w:rPr>
            <w:color w:val="000000"/>
          </w:rPr>
          <w:t xml:space="preserve"> (</w:t>
        </w:r>
        <w:r w:rsidR="00F00D33" w:rsidRPr="00F00D33">
          <w:rPr>
            <w:color w:val="000000"/>
          </w:rPr>
          <w:t>Granulocyte colony-stimulating factor</w:t>
        </w:r>
        <w:r w:rsidR="00F00D33">
          <w:rPr>
            <w:color w:val="000000"/>
          </w:rPr>
          <w:t>)</w:t>
        </w:r>
      </w:ins>
      <w:ins w:id="1266" w:author="Liao, Chen/Sloan Kettering Institute" w:date="2022-09-05T16:06:00Z">
        <w:r w:rsidR="00F00D33">
          <w:rPr>
            <w:color w:val="000000"/>
          </w:rPr>
          <w:t>, MM</w:t>
        </w:r>
      </w:ins>
      <w:ins w:id="1267" w:author="Liao, Chen/Sloan Kettering Institute" w:date="2022-09-05T16:07:00Z">
        <w:r w:rsidR="00F00D33">
          <w:rPr>
            <w:color w:val="000000"/>
          </w:rPr>
          <w:t xml:space="preserve"> (M</w:t>
        </w:r>
        <w:r w:rsidR="00F00D33" w:rsidRPr="00F00D33">
          <w:rPr>
            <w:color w:val="000000"/>
          </w:rPr>
          <w:t>ycophenolate mofetil</w:t>
        </w:r>
        <w:r w:rsidR="00F00D33">
          <w:rPr>
            <w:color w:val="000000"/>
          </w:rPr>
          <w:t>)</w:t>
        </w:r>
      </w:ins>
      <w:ins w:id="1268" w:author="Liao, Chen/Sloan Kettering Institute" w:date="2022-09-05T16:06:00Z">
        <w:r w:rsidR="00F00D33">
          <w:rPr>
            <w:color w:val="000000"/>
          </w:rPr>
          <w:t>, and cetirizine are three immunomodulatory drugs</w:t>
        </w:r>
      </w:ins>
      <w:ins w:id="1269" w:author="Liao, Chen/Sloan Kettering Institute" w:date="2022-09-05T16:23:00Z">
        <w:r w:rsidR="00423866">
          <w:rPr>
            <w:color w:val="000000"/>
          </w:rPr>
          <w:t xml:space="preserve"> and their values represent binary e</w:t>
        </w:r>
      </w:ins>
      <w:ins w:id="1270" w:author="Liao, Chen/Sloan Kettering Institute" w:date="2022-09-05T16:24:00Z">
        <w:r w:rsidR="00423866">
          <w:rPr>
            <w:color w:val="000000"/>
          </w:rPr>
          <w:t xml:space="preserve">xposure on day </w:t>
        </w:r>
        <w:proofErr w:type="spellStart"/>
        <w:r w:rsidR="00423866">
          <w:rPr>
            <w:color w:val="000000"/>
          </w:rPr>
          <w:t>i</w:t>
        </w:r>
      </w:ins>
      <w:proofErr w:type="spellEnd"/>
      <w:ins w:id="1271" w:author="Liao, Chen/Sloan Kettering Institute" w:date="2022-09-05T16:07:00Z">
        <w:r w:rsidR="00F00D33">
          <w:rPr>
            <w:color w:val="000000"/>
          </w:rPr>
          <w:t xml:space="preserve">, </w:t>
        </w:r>
      </w:ins>
      <w:ins w:id="1272" w:author="Liao, Chen/Sloan Kettering Institute" w:date="2022-09-05T16:08:00Z">
        <w:r w:rsidR="00F00D33">
          <w:rPr>
            <w:color w:val="000000"/>
          </w:rPr>
          <w:t xml:space="preserve">and </w:t>
        </w:r>
        <w:proofErr w:type="spellStart"/>
        <w:r w:rsidR="00F00D33">
          <w:rPr>
            <w:color w:val="000000"/>
          </w:rPr>
          <w:t>PatientID</w:t>
        </w:r>
        <w:proofErr w:type="spellEnd"/>
        <w:r w:rsidR="00F00D33">
          <w:rPr>
            <w:color w:val="000000"/>
          </w:rPr>
          <w:t xml:space="preserve"> represents a unique identifier of each patient.</w:t>
        </w:r>
      </w:ins>
      <w:ins w:id="1273" w:author="Liao, Chen/Sloan Kettering Institute" w:date="2022-09-05T16:19:00Z">
        <w:r w:rsidR="00F83EFD">
          <w:rPr>
            <w:color w:val="000000"/>
          </w:rPr>
          <w:t xml:space="preserve"> </w:t>
        </w:r>
      </w:ins>
      <m:oMath>
        <m:r>
          <w:ins w:id="1274" w:author="Liao, Chen/Sloan Kettering Institute" w:date="2022-09-05T16:19:00Z">
            <w:rPr>
              <w:rFonts w:ascii="Cambria Math" w:hAnsi="Cambria Math"/>
              <w:color w:val="000000"/>
            </w:rPr>
            <m:t>∆</m:t>
          </w:ins>
        </m:r>
      </m:oMath>
      <w:ins w:id="1275" w:author="Liao, Chen/Sloan Kettering Institute" w:date="2022-09-05T16:19:00Z">
        <w:r w:rsidR="00F83EFD">
          <w:rPr>
            <w:color w:val="000000"/>
          </w:rPr>
          <w:t>l</w:t>
        </w:r>
        <w:proofErr w:type="spellStart"/>
        <w:r w:rsidR="00F83EFD">
          <w:rPr>
            <w:color w:val="000000"/>
          </w:rPr>
          <w:t>ogW</w:t>
        </w:r>
      </w:ins>
      <w:ins w:id="1276" w:author="Liao, Chen/Sloan Kettering Institute" w:date="2022-09-05T16:24:00Z">
        <w:r w:rsidR="00423866" w:rsidRPr="00423866">
          <w:rPr>
            <w:color w:val="000000"/>
            <w:vertAlign w:val="subscript"/>
          </w:rPr>
          <w:t>i</w:t>
        </w:r>
      </w:ins>
      <w:proofErr w:type="spellEnd"/>
      <w:ins w:id="1277" w:author="Liao, Chen/Sloan Kettering Institute" w:date="2022-09-05T16:08:00Z">
        <w:r w:rsidR="00F00D33">
          <w:rPr>
            <w:color w:val="000000"/>
          </w:rPr>
          <w:t xml:space="preserve"> </w:t>
        </w:r>
      </w:ins>
      <w:ins w:id="1278" w:author="Liao, Chen/Sloan Kettering Institute" w:date="2022-09-05T16:19:00Z">
        <w:r w:rsidR="00F83EFD">
          <w:rPr>
            <w:color w:val="000000"/>
          </w:rPr>
          <w:t>was computed as the dif</w:t>
        </w:r>
      </w:ins>
      <w:ins w:id="1279" w:author="Liao, Chen/Sloan Kettering Institute" w:date="2022-09-05T16:20:00Z">
        <w:r w:rsidR="00F83EFD">
          <w:rPr>
            <w:color w:val="000000"/>
          </w:rPr>
          <w:t xml:space="preserve">ference between log-transformed </w:t>
        </w:r>
      </w:ins>
      <w:ins w:id="1280" w:author="Liao, Chen/Sloan Kettering Institute" w:date="2022-09-05T16:21:00Z">
        <w:r w:rsidR="00423866">
          <w:rPr>
            <w:color w:val="000000"/>
          </w:rPr>
          <w:t xml:space="preserve">white blood cell counts </w:t>
        </w:r>
      </w:ins>
      <w:ins w:id="1281" w:author="Liao, Chen/Sloan Kettering Institute" w:date="2022-09-05T16:25:00Z">
        <w:r w:rsidR="00423866">
          <w:rPr>
            <w:color w:val="000000"/>
          </w:rPr>
          <w:t xml:space="preserve">on day </w:t>
        </w:r>
        <w:proofErr w:type="spellStart"/>
        <w:r w:rsidR="00423866">
          <w:rPr>
            <w:color w:val="000000"/>
          </w:rPr>
          <w:t>i</w:t>
        </w:r>
      </w:ins>
      <w:proofErr w:type="spellEnd"/>
      <w:ins w:id="1282" w:author="Liao, Chen/Sloan Kettering Institute" w:date="2022-09-05T16:21:00Z">
        <w:r w:rsidR="00423866">
          <w:rPr>
            <w:color w:val="000000"/>
          </w:rPr>
          <w:t xml:space="preserve"> and its next day</w:t>
        </w:r>
      </w:ins>
      <w:ins w:id="1283" w:author="Liao, Chen/Sloan Kettering Institute" w:date="2022-09-05T16:25:00Z">
        <w:r w:rsidR="00423866">
          <w:rPr>
            <w:color w:val="000000"/>
          </w:rPr>
          <w:t xml:space="preserve"> i+1</w:t>
        </w:r>
      </w:ins>
      <w:ins w:id="1284" w:author="Liao, Chen/Sloan Kettering Institute" w:date="2022-09-05T16:26:00Z">
        <w:r w:rsidR="00423866">
          <w:rPr>
            <w:color w:val="000000"/>
          </w:rPr>
          <w:t xml:space="preserve">. </w:t>
        </w:r>
      </w:ins>
      <w:ins w:id="1285" w:author="Liao, Chen/Sloan Kettering Institute" w:date="2022-09-05T16:27:00Z">
        <w:r w:rsidR="00423866">
          <w:rPr>
            <w:color w:val="000000"/>
          </w:rPr>
          <w:t>The microbiome data and clinical metadata were limited to the periods between neutrophil engr</w:t>
        </w:r>
      </w:ins>
      <w:ins w:id="1286" w:author="Liao, Chen/Sloan Kettering Institute" w:date="2022-09-05T16:28:00Z">
        <w:r w:rsidR="00423866">
          <w:rPr>
            <w:color w:val="000000"/>
          </w:rPr>
          <w:t xml:space="preserve">aftment and 100 days post engraftment. </w:t>
        </w:r>
      </w:ins>
      <w:ins w:id="1287" w:author="Liao, Chen/Sloan Kettering Institute" w:date="2022-09-05T15:57:00Z">
        <w:r>
          <w:rPr>
            <w:color w:val="000000"/>
          </w:rPr>
          <w:t>The expression ‘(1|</w:t>
        </w:r>
      </w:ins>
      <w:ins w:id="1288" w:author="Liao, Chen/Sloan Kettering Institute" w:date="2022-09-05T16:08:00Z">
        <w:r w:rsidR="00F00D33">
          <w:rPr>
            <w:color w:val="000000"/>
          </w:rPr>
          <w:t>Patient</w:t>
        </w:r>
      </w:ins>
      <w:ins w:id="1289" w:author="Liao, Chen/Sloan Kettering Institute" w:date="2022-09-05T15:57:00Z">
        <w:r>
          <w:rPr>
            <w:color w:val="000000"/>
          </w:rPr>
          <w:t xml:space="preserve">ID)’ indicates that </w:t>
        </w:r>
      </w:ins>
      <w:ins w:id="1290" w:author="Liao, Chen/Sloan Kettering Institute" w:date="2022-09-05T16:09:00Z">
        <w:r w:rsidR="00F00D33">
          <w:rPr>
            <w:color w:val="000000"/>
          </w:rPr>
          <w:t xml:space="preserve">the patient </w:t>
        </w:r>
      </w:ins>
      <w:ins w:id="1291" w:author="Liao, Chen/Sloan Kettering Institute" w:date="2022-09-05T16:16:00Z">
        <w:r w:rsidR="006B68A2">
          <w:rPr>
            <w:color w:val="000000"/>
          </w:rPr>
          <w:t>heterogeneity</w:t>
        </w:r>
      </w:ins>
      <w:ins w:id="1292" w:author="Liao, Chen/Sloan Kettering Institute" w:date="2022-09-05T16:09:00Z">
        <w:r w:rsidR="00F00D33">
          <w:rPr>
            <w:color w:val="000000"/>
          </w:rPr>
          <w:t xml:space="preserve"> </w:t>
        </w:r>
      </w:ins>
      <w:ins w:id="1293" w:author="Liao, Chen/Sloan Kettering Institute" w:date="2022-09-05T15:57:00Z">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ins>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lastRenderedPageBreak/>
        <w:t>Quantification and s</w:t>
      </w:r>
      <w:r w:rsidR="005D608A" w:rsidRPr="006409FA">
        <w:rPr>
          <w:b/>
          <w:bCs/>
        </w:rPr>
        <w:t>tatistical analysis</w:t>
      </w:r>
    </w:p>
    <w:p w14:paraId="7D7C722C" w14:textId="4258C544"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 xml:space="preserve">analysis, including linear regression, correlation between variables (Pearson’s and Spearman’s correlation), </w:t>
      </w:r>
      <w:del w:id="1294" w:author="Liao, Chen/Sloan Kettering Institute" w:date="2022-09-05T15:44:00Z">
        <w:r w:rsidR="00D469F3" w:rsidRPr="006409FA" w:rsidDel="00541680">
          <w:delText xml:space="preserve">quantitation of microbiome similarity (Hamming and Bray-Curtis distances), </w:delText>
        </w:r>
      </w:del>
      <w:r w:rsidR="00D469F3" w:rsidRPr="006409FA">
        <w:t xml:space="preserve">and hypothesis testing (Kruskal-Wallis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w:t>
      </w:r>
      <w:r w:rsidRPr="006409FA">
        <w:rPr>
          <w:noProof/>
        </w:rPr>
        <w:lastRenderedPageBreak/>
        <w:t xml:space="preserve">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w:t>
      </w:r>
      <w:r w:rsidRPr="006409FA">
        <w:rPr>
          <w:noProof/>
        </w:rPr>
        <w:lastRenderedPageBreak/>
        <w:t xml:space="preserve">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w:t>
      </w:r>
      <w:r w:rsidRPr="006409FA">
        <w:rPr>
          <w:noProof/>
        </w:rPr>
        <w:lastRenderedPageBreak/>
        <w:t xml:space="preserve">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lastRenderedPageBreak/>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35A027C7" w14:textId="77777777" w:rsidR="004511BB" w:rsidRPr="004511BB" w:rsidRDefault="00686725" w:rsidP="004511BB">
      <w:pPr>
        <w:pStyle w:val="EndNoteBibliography"/>
        <w:rPr>
          <w:noProof/>
        </w:rPr>
      </w:pPr>
      <w:r w:rsidRPr="006409FA">
        <w:fldChar w:fldCharType="begin"/>
      </w:r>
      <w:r w:rsidRPr="006409FA">
        <w:instrText xml:space="preserve"> ADDIN EN.REFLIST </w:instrText>
      </w:r>
      <w:r w:rsidRPr="006409FA">
        <w:fldChar w:fldCharType="separate"/>
      </w:r>
      <w:r w:rsidR="004511BB" w:rsidRPr="004511BB">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4511BB" w:rsidRPr="004511BB">
        <w:rPr>
          <w:i/>
          <w:noProof/>
        </w:rPr>
        <w:t>10</w:t>
      </w:r>
      <w:r w:rsidR="004511BB" w:rsidRPr="004511BB">
        <w:rPr>
          <w:noProof/>
        </w:rPr>
        <w:t>, 400.</w:t>
      </w:r>
    </w:p>
    <w:p w14:paraId="3D67FEC2" w14:textId="77777777" w:rsidR="004511BB" w:rsidRPr="004511BB" w:rsidRDefault="004511BB" w:rsidP="004511BB">
      <w:pPr>
        <w:pStyle w:val="EndNoteBibliography"/>
        <w:rPr>
          <w:noProof/>
        </w:rPr>
      </w:pPr>
      <w:r w:rsidRPr="004511BB">
        <w:rPr>
          <w:noProof/>
        </w:rPr>
        <w:t xml:space="preserve">Abusleme, L., Hong, B.-Y., Hoare, A., Konkel, J.E., Diaz, P.I., and Moutsopoulos, N.M. (2017). Oral microbiome characterization in murine models. Bio-protocol </w:t>
      </w:r>
      <w:r w:rsidRPr="004511BB">
        <w:rPr>
          <w:i/>
          <w:noProof/>
        </w:rPr>
        <w:t>7</w:t>
      </w:r>
      <w:r w:rsidRPr="004511BB">
        <w:rPr>
          <w:noProof/>
        </w:rPr>
        <w:t>, e2655-e2655.</w:t>
      </w:r>
    </w:p>
    <w:p w14:paraId="5B8D3506" w14:textId="77777777" w:rsidR="004511BB" w:rsidRPr="004511BB" w:rsidRDefault="004511BB" w:rsidP="004511BB">
      <w:pPr>
        <w:pStyle w:val="EndNoteBibliography"/>
        <w:rPr>
          <w:noProof/>
        </w:rPr>
      </w:pPr>
      <w:r w:rsidRPr="004511BB">
        <w:rPr>
          <w:noProof/>
        </w:rPr>
        <w:t xml:space="preserve">Alneberg, J., Bjarnason, B.S., De Bruijn, I., Schirmer, M., Quick, J., Ijaz, U.Z., Lahti, L., Loman, N.J., Andersson, A.F., and Quince, C. (2014). Binning metagenomic contigs by coverage and composition. Nature methods </w:t>
      </w:r>
      <w:r w:rsidRPr="004511BB">
        <w:rPr>
          <w:i/>
          <w:noProof/>
        </w:rPr>
        <w:t>11</w:t>
      </w:r>
      <w:r w:rsidRPr="004511BB">
        <w:rPr>
          <w:noProof/>
        </w:rPr>
        <w:t>, 1144-1146.</w:t>
      </w:r>
    </w:p>
    <w:p w14:paraId="52FFE57F" w14:textId="77777777" w:rsidR="004511BB" w:rsidRPr="004511BB" w:rsidRDefault="004511BB" w:rsidP="004511BB">
      <w:pPr>
        <w:pStyle w:val="EndNoteBibliography"/>
        <w:rPr>
          <w:noProof/>
        </w:rPr>
      </w:pPr>
      <w:r w:rsidRPr="004511BB">
        <w:rPr>
          <w:noProof/>
        </w:rPr>
        <w:t xml:space="preserve">Appelbaum, P.C. (1999). Quinolone activity against anaerobes. Drugs </w:t>
      </w:r>
      <w:r w:rsidRPr="004511BB">
        <w:rPr>
          <w:i/>
          <w:noProof/>
        </w:rPr>
        <w:t>58</w:t>
      </w:r>
      <w:r w:rsidRPr="004511BB">
        <w:rPr>
          <w:noProof/>
        </w:rPr>
        <w:t>, 60-64.</w:t>
      </w:r>
    </w:p>
    <w:p w14:paraId="4A689D8F" w14:textId="77777777" w:rsidR="004511BB" w:rsidRPr="004511BB" w:rsidRDefault="004511BB" w:rsidP="004511BB">
      <w:pPr>
        <w:pStyle w:val="EndNoteBibliography"/>
        <w:rPr>
          <w:noProof/>
        </w:rPr>
      </w:pPr>
      <w:r w:rsidRPr="004511BB">
        <w:rPr>
          <w:noProof/>
        </w:rPr>
        <w:t xml:space="preserve">Atarashi, K., Suda, W., Luo, C., Kawaguchi, T., Motoo, I., Narushima, S., Kiguchi, Y., Yasuma, K., Watanabe, E., and Tanoue, T. (2017). Ectopic colonization of oral bacteria in the intestine drives TH1 cell induction and inflammation. Science </w:t>
      </w:r>
      <w:r w:rsidRPr="004511BB">
        <w:rPr>
          <w:i/>
          <w:noProof/>
        </w:rPr>
        <w:t>358</w:t>
      </w:r>
      <w:r w:rsidRPr="004511BB">
        <w:rPr>
          <w:noProof/>
        </w:rPr>
        <w:t>, 359-365.</w:t>
      </w:r>
    </w:p>
    <w:p w14:paraId="7C1D3262" w14:textId="77777777" w:rsidR="004511BB" w:rsidRPr="004511BB" w:rsidRDefault="004511BB" w:rsidP="004511BB">
      <w:pPr>
        <w:pStyle w:val="EndNoteBibliography"/>
        <w:rPr>
          <w:noProof/>
        </w:rPr>
      </w:pPr>
      <w:r w:rsidRPr="004511BB">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4511BB">
        <w:rPr>
          <w:i/>
          <w:noProof/>
        </w:rPr>
        <w:t>25</w:t>
      </w:r>
      <w:r w:rsidRPr="004511BB">
        <w:rPr>
          <w:noProof/>
        </w:rPr>
        <w:t>, 1164-1171.</w:t>
      </w:r>
    </w:p>
    <w:p w14:paraId="1A09E8D8" w14:textId="77777777" w:rsidR="004511BB" w:rsidRPr="004511BB" w:rsidRDefault="004511BB" w:rsidP="004511BB">
      <w:pPr>
        <w:pStyle w:val="EndNoteBibliography"/>
        <w:rPr>
          <w:noProof/>
        </w:rPr>
      </w:pPr>
      <w:r w:rsidRPr="004511BB">
        <w:rPr>
          <w:noProof/>
        </w:rPr>
        <w:t xml:space="preserve">Bokulich, N.A., Kaehler, B.D., Rideout, J.R., Dillon, M., Bolyen, E., Knight, R., Huttley, G.A., and Gregory Caporaso, J. (2018). Optimizing taxonomic classification of marker-gene amplicon sequences with QIIME 2’s q2-feature-classifier plugin. Microbiome </w:t>
      </w:r>
      <w:r w:rsidRPr="004511BB">
        <w:rPr>
          <w:i/>
          <w:noProof/>
        </w:rPr>
        <w:t>6</w:t>
      </w:r>
      <w:r w:rsidRPr="004511BB">
        <w:rPr>
          <w:noProof/>
        </w:rPr>
        <w:t>, 1-17.</w:t>
      </w:r>
    </w:p>
    <w:p w14:paraId="7708924C" w14:textId="77777777" w:rsidR="004511BB" w:rsidRPr="004511BB" w:rsidRDefault="004511BB" w:rsidP="004511BB">
      <w:pPr>
        <w:pStyle w:val="EndNoteBibliography"/>
        <w:rPr>
          <w:noProof/>
        </w:rPr>
      </w:pPr>
      <w:r w:rsidRPr="004511BB">
        <w:rPr>
          <w:noProof/>
        </w:rPr>
        <w:t xml:space="preserve">Bolyen, E., Rideout, J.R., Dillon, M.R., Bokulich, N.A., Abnet, C.C., Al-Ghalith, G.A., Alexander, H., Alm, E.J., Arumugam, M., and Asnicar, F. (2019). Reproducible, interactive, scalable and extensible microbiome data science using QIIME 2. Nature biotechnology </w:t>
      </w:r>
      <w:r w:rsidRPr="004511BB">
        <w:rPr>
          <w:i/>
          <w:noProof/>
        </w:rPr>
        <w:t>37</w:t>
      </w:r>
      <w:r w:rsidRPr="004511BB">
        <w:rPr>
          <w:noProof/>
        </w:rPr>
        <w:t>, 852-857.</w:t>
      </w:r>
    </w:p>
    <w:p w14:paraId="35D4FC93" w14:textId="77777777" w:rsidR="004511BB" w:rsidRPr="004511BB" w:rsidRDefault="004511BB" w:rsidP="004511BB">
      <w:pPr>
        <w:pStyle w:val="EndNoteBibliography"/>
        <w:rPr>
          <w:noProof/>
        </w:rPr>
      </w:pPr>
      <w:r w:rsidRPr="004511BB">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4511BB">
        <w:rPr>
          <w:i/>
          <w:noProof/>
        </w:rPr>
        <w:t>117</w:t>
      </w:r>
      <w:r w:rsidRPr="004511BB">
        <w:rPr>
          <w:noProof/>
        </w:rPr>
        <w:t>, 21536-21545.</w:t>
      </w:r>
    </w:p>
    <w:p w14:paraId="28DE272C" w14:textId="77777777" w:rsidR="004511BB" w:rsidRPr="004511BB" w:rsidRDefault="004511BB" w:rsidP="004511BB">
      <w:pPr>
        <w:pStyle w:val="EndNoteBibliography"/>
        <w:rPr>
          <w:noProof/>
        </w:rPr>
      </w:pPr>
      <w:r w:rsidRPr="004511BB">
        <w:rPr>
          <w:noProof/>
        </w:rPr>
        <w:t xml:space="preserve">Brown, C.T., Olm, M.R., Thomas, B.C., and Banfield, J.F. (2016). Measurement of bacterial replication rates in microbial communities. Nature biotechnology </w:t>
      </w:r>
      <w:r w:rsidRPr="004511BB">
        <w:rPr>
          <w:i/>
          <w:noProof/>
        </w:rPr>
        <w:t>34</w:t>
      </w:r>
      <w:r w:rsidRPr="004511BB">
        <w:rPr>
          <w:noProof/>
        </w:rPr>
        <w:t>, 1256-1263.</w:t>
      </w:r>
    </w:p>
    <w:p w14:paraId="55168019" w14:textId="77777777" w:rsidR="004511BB" w:rsidRPr="004511BB" w:rsidRDefault="004511BB" w:rsidP="004511BB">
      <w:pPr>
        <w:pStyle w:val="EndNoteBibliography"/>
        <w:rPr>
          <w:noProof/>
        </w:rPr>
      </w:pPr>
      <w:r w:rsidRPr="004511BB">
        <w:rPr>
          <w:noProof/>
        </w:rPr>
        <w:t xml:space="preserve">Callahan, B.J., McMurdie, P.J., Rosen, M.J., Han, A.W., Johnson, A.J.A., and Holmes, S.P. (2016). DADA2: High-resolution sample inference from Illumina amplicon data. Nature methods </w:t>
      </w:r>
      <w:r w:rsidRPr="004511BB">
        <w:rPr>
          <w:i/>
          <w:noProof/>
        </w:rPr>
        <w:t>13</w:t>
      </w:r>
      <w:r w:rsidRPr="004511BB">
        <w:rPr>
          <w:noProof/>
        </w:rPr>
        <w:t>, 581-583.</w:t>
      </w:r>
    </w:p>
    <w:p w14:paraId="51AAB162" w14:textId="77777777" w:rsidR="004511BB" w:rsidRPr="004511BB" w:rsidRDefault="004511BB" w:rsidP="004511BB">
      <w:pPr>
        <w:pStyle w:val="EndNoteBibliography"/>
        <w:rPr>
          <w:noProof/>
        </w:rPr>
      </w:pPr>
      <w:r w:rsidRPr="004511BB">
        <w:rPr>
          <w:noProof/>
        </w:rPr>
        <w:t xml:space="preserve">Clemente, J.C., Ursell, L.K., Parfrey, L.W., and Knight, R. (2012). The impact of the gut microbiota on human health: an integrative view. Cell </w:t>
      </w:r>
      <w:r w:rsidRPr="004511BB">
        <w:rPr>
          <w:i/>
          <w:noProof/>
        </w:rPr>
        <w:t>148</w:t>
      </w:r>
      <w:r w:rsidRPr="004511BB">
        <w:rPr>
          <w:noProof/>
        </w:rPr>
        <w:t>, 1258-1270.</w:t>
      </w:r>
    </w:p>
    <w:p w14:paraId="3DAAB8C6" w14:textId="77777777" w:rsidR="004511BB" w:rsidRPr="004511BB" w:rsidRDefault="004511BB" w:rsidP="004511BB">
      <w:pPr>
        <w:pStyle w:val="EndNoteBibliography"/>
        <w:rPr>
          <w:noProof/>
        </w:rPr>
      </w:pPr>
      <w:r w:rsidRPr="004511BB">
        <w:rPr>
          <w:noProof/>
        </w:rPr>
        <w:t xml:space="preserve">Cometta, A., Calandra, T., Bille, J., and Glauser, M.P. (1994). Escherichia coli resistant to fluoroquinolones in patients with cancer and neutropenia. New England Journal of Medicine </w:t>
      </w:r>
      <w:r w:rsidRPr="004511BB">
        <w:rPr>
          <w:i/>
          <w:noProof/>
        </w:rPr>
        <w:t>330</w:t>
      </w:r>
      <w:r w:rsidRPr="004511BB">
        <w:rPr>
          <w:noProof/>
        </w:rPr>
        <w:t>, 1240-1241.</w:t>
      </w:r>
    </w:p>
    <w:p w14:paraId="48A48AED" w14:textId="77777777" w:rsidR="004511BB" w:rsidRPr="004511BB" w:rsidRDefault="004511BB" w:rsidP="004511BB">
      <w:pPr>
        <w:pStyle w:val="EndNoteBibliography"/>
        <w:rPr>
          <w:noProof/>
        </w:rPr>
      </w:pPr>
      <w:r w:rsidRPr="004511BB">
        <w:rPr>
          <w:noProof/>
        </w:rPr>
        <w:t xml:space="preserve">Contijoch, E.J., Britton, G.J., Yang, C., Mogno, I., Li, Z., Ng, R., Llewellyn, S.R., Hira, S., Johnson, C., and Rabinowitz, K.M. (2019). Gut microbiota density influences host physiology and is shaped by host and microbial factors. Elife </w:t>
      </w:r>
      <w:r w:rsidRPr="004511BB">
        <w:rPr>
          <w:i/>
          <w:noProof/>
        </w:rPr>
        <w:t>8</w:t>
      </w:r>
      <w:r w:rsidRPr="004511BB">
        <w:rPr>
          <w:noProof/>
        </w:rPr>
        <w:t>.</w:t>
      </w:r>
    </w:p>
    <w:p w14:paraId="4B9EB636" w14:textId="77777777" w:rsidR="004511BB" w:rsidRPr="004511BB" w:rsidRDefault="004511BB" w:rsidP="004511BB">
      <w:pPr>
        <w:pStyle w:val="EndNoteBibliography"/>
        <w:rPr>
          <w:noProof/>
        </w:rPr>
      </w:pPr>
      <w:r w:rsidRPr="004511BB">
        <w:rPr>
          <w:noProof/>
        </w:rPr>
        <w:t xml:space="preserve">Costello, E.K., Lauber, C.L., Hamady, M., Fierer, N., Gordon, J.I., and Knight, R. (2009). Bacterial community variation in human body habitats across space and time. science </w:t>
      </w:r>
      <w:r w:rsidRPr="004511BB">
        <w:rPr>
          <w:i/>
          <w:noProof/>
        </w:rPr>
        <w:t>326</w:t>
      </w:r>
      <w:r w:rsidRPr="004511BB">
        <w:rPr>
          <w:noProof/>
        </w:rPr>
        <w:t>, 1694-1697.</w:t>
      </w:r>
    </w:p>
    <w:p w14:paraId="6EC1D0AB" w14:textId="77777777" w:rsidR="004511BB" w:rsidRPr="004511BB" w:rsidRDefault="004511BB" w:rsidP="004511BB">
      <w:pPr>
        <w:pStyle w:val="EndNoteBibliography"/>
        <w:rPr>
          <w:noProof/>
        </w:rPr>
      </w:pPr>
      <w:r w:rsidRPr="004511BB">
        <w:rPr>
          <w:noProof/>
        </w:rPr>
        <w:lastRenderedPageBreak/>
        <w:t xml:space="preserve">Davidson-Pilon, C. (2019). lifelines: survival analysis in Python. Journal of Open Source Software </w:t>
      </w:r>
      <w:r w:rsidRPr="004511BB">
        <w:rPr>
          <w:i/>
          <w:noProof/>
        </w:rPr>
        <w:t>4</w:t>
      </w:r>
      <w:r w:rsidRPr="004511BB">
        <w:rPr>
          <w:noProof/>
        </w:rPr>
        <w:t>, 1317.</w:t>
      </w:r>
    </w:p>
    <w:p w14:paraId="6D115AC3" w14:textId="77777777" w:rsidR="004511BB" w:rsidRPr="004511BB" w:rsidRDefault="004511BB" w:rsidP="004511BB">
      <w:pPr>
        <w:pStyle w:val="EndNoteBibliography"/>
        <w:rPr>
          <w:noProof/>
        </w:rPr>
      </w:pPr>
      <w:r w:rsidRPr="004511BB">
        <w:rPr>
          <w:noProof/>
        </w:rPr>
        <w:t xml:space="preserve">Duvallet, C., Gibbons, S.M., Gurry, T., Irizarry, R.A., and Alm, E.J. (2017). Meta-analysis of gut microbiome studies identifies disease-specific and shared responses. Nature communications </w:t>
      </w:r>
      <w:r w:rsidRPr="004511BB">
        <w:rPr>
          <w:i/>
          <w:noProof/>
        </w:rPr>
        <w:t>8</w:t>
      </w:r>
      <w:r w:rsidRPr="004511BB">
        <w:rPr>
          <w:noProof/>
        </w:rPr>
        <w:t>, 1-10.</w:t>
      </w:r>
    </w:p>
    <w:p w14:paraId="64345ECD" w14:textId="77777777" w:rsidR="004511BB" w:rsidRPr="004511BB" w:rsidRDefault="004511BB" w:rsidP="004511BB">
      <w:pPr>
        <w:pStyle w:val="EndNoteBibliography"/>
        <w:rPr>
          <w:noProof/>
        </w:rPr>
      </w:pPr>
      <w:r w:rsidRPr="004511BB">
        <w:rPr>
          <w:noProof/>
        </w:rPr>
        <w:t xml:space="preserve">Fan, Y., and Pedersen, O. (2021). Gut microbiota in human metabolic health and disease. Nature Reviews Microbiology </w:t>
      </w:r>
      <w:r w:rsidRPr="004511BB">
        <w:rPr>
          <w:i/>
          <w:noProof/>
        </w:rPr>
        <w:t>19</w:t>
      </w:r>
      <w:r w:rsidRPr="004511BB">
        <w:rPr>
          <w:noProof/>
        </w:rPr>
        <w:t>, 55-71.</w:t>
      </w:r>
    </w:p>
    <w:p w14:paraId="5475BC68" w14:textId="77777777" w:rsidR="004511BB" w:rsidRPr="004511BB" w:rsidRDefault="004511BB" w:rsidP="004511BB">
      <w:pPr>
        <w:pStyle w:val="EndNoteBibliography"/>
        <w:rPr>
          <w:noProof/>
        </w:rPr>
      </w:pPr>
      <w:r w:rsidRPr="004511BB">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4511BB">
        <w:rPr>
          <w:i/>
          <w:noProof/>
        </w:rPr>
        <w:t>10</w:t>
      </w:r>
      <w:r w:rsidRPr="004511BB">
        <w:rPr>
          <w:noProof/>
        </w:rPr>
        <w:t>, 403.</w:t>
      </w:r>
    </w:p>
    <w:p w14:paraId="6DFE2E42" w14:textId="77777777" w:rsidR="004511BB" w:rsidRPr="004511BB" w:rsidRDefault="004511BB" w:rsidP="004511BB">
      <w:pPr>
        <w:pStyle w:val="EndNoteBibliography"/>
        <w:rPr>
          <w:noProof/>
        </w:rPr>
      </w:pPr>
      <w:r w:rsidRPr="004511BB">
        <w:rPr>
          <w:noProof/>
        </w:rPr>
        <w:t xml:space="preserve">Gevers, D., Kugathasan, S., Denson, L.A., Vázquez-Baeza, Y., Van Treuren, W., Ren, B., Schwager, E., Knights, D., Song, S.J., and Yassour, M. (2014). The treatment-naive microbiome in new-onset Crohn’s disease. Cell host &amp; microbe </w:t>
      </w:r>
      <w:r w:rsidRPr="004511BB">
        <w:rPr>
          <w:i/>
          <w:noProof/>
        </w:rPr>
        <w:t>15</w:t>
      </w:r>
      <w:r w:rsidRPr="004511BB">
        <w:rPr>
          <w:noProof/>
        </w:rPr>
        <w:t>, 382-392.</w:t>
      </w:r>
    </w:p>
    <w:p w14:paraId="3FFCFC8B" w14:textId="77777777" w:rsidR="004511BB" w:rsidRPr="004511BB" w:rsidRDefault="004511BB" w:rsidP="004511BB">
      <w:pPr>
        <w:pStyle w:val="EndNoteBibliography"/>
        <w:rPr>
          <w:noProof/>
        </w:rPr>
      </w:pPr>
      <w:r w:rsidRPr="004511BB">
        <w:rPr>
          <w:noProof/>
        </w:rPr>
        <w:t xml:space="preserve">Gonzalez, A., Navas-Molina, J.A., Kosciolek, T., McDonald, D., Vázquez-Baeza, Y., Ackermann, G., DeReus, J., Janssen, S., Swafford, A.D., and Orchanian, S.B. (2018). Qiita: rapid, web-enabled microbiome meta-analysis. Nature methods </w:t>
      </w:r>
      <w:r w:rsidRPr="004511BB">
        <w:rPr>
          <w:i/>
          <w:noProof/>
        </w:rPr>
        <w:t>15</w:t>
      </w:r>
      <w:r w:rsidRPr="004511BB">
        <w:rPr>
          <w:noProof/>
        </w:rPr>
        <w:t>, 796-798.</w:t>
      </w:r>
    </w:p>
    <w:p w14:paraId="4E4F45CD" w14:textId="77777777" w:rsidR="004511BB" w:rsidRPr="004511BB" w:rsidRDefault="004511BB" w:rsidP="004511BB">
      <w:pPr>
        <w:pStyle w:val="EndNoteBibliography"/>
        <w:rPr>
          <w:noProof/>
        </w:rPr>
      </w:pPr>
      <w:r w:rsidRPr="004511BB">
        <w:rPr>
          <w:noProof/>
        </w:rPr>
        <w:t xml:space="preserve">Imai, J., Ichikawa, H., Kitamoto, S., Golob, J.L., Kaneko, M., Nagata, J., Takahashi, M., Gillilland III, M.G., Tanaka, R., and Nagao-Kitamoto, H. (2021). A potential pathogenic association between periodontal disease and Crohn’s disease. JCI insight </w:t>
      </w:r>
      <w:r w:rsidRPr="004511BB">
        <w:rPr>
          <w:i/>
          <w:noProof/>
        </w:rPr>
        <w:t>6</w:t>
      </w:r>
      <w:r w:rsidRPr="004511BB">
        <w:rPr>
          <w:noProof/>
        </w:rPr>
        <w:t>.</w:t>
      </w:r>
    </w:p>
    <w:p w14:paraId="60660E8F" w14:textId="77777777" w:rsidR="004511BB" w:rsidRPr="004511BB" w:rsidRDefault="004511BB" w:rsidP="004511BB">
      <w:pPr>
        <w:pStyle w:val="EndNoteBibliography"/>
        <w:rPr>
          <w:noProof/>
        </w:rPr>
      </w:pPr>
      <w:r w:rsidRPr="004511BB">
        <w:rPr>
          <w:noProof/>
        </w:rPr>
        <w:t xml:space="preserve">Jian, C., Luukkonen, P., Yki-Järvinen, H., Salonen, A., and Korpela, K. (2020). Quantitative PCR provides a simple and accessible method for quantitative microbiota profiling. PloS one </w:t>
      </w:r>
      <w:r w:rsidRPr="004511BB">
        <w:rPr>
          <w:i/>
          <w:noProof/>
        </w:rPr>
        <w:t>15</w:t>
      </w:r>
      <w:r w:rsidRPr="004511BB">
        <w:rPr>
          <w:noProof/>
        </w:rPr>
        <w:t>, e0227285.</w:t>
      </w:r>
    </w:p>
    <w:p w14:paraId="3ED67EB2" w14:textId="77777777" w:rsidR="004511BB" w:rsidRPr="004511BB" w:rsidRDefault="004511BB" w:rsidP="004511BB">
      <w:pPr>
        <w:pStyle w:val="EndNoteBibliography"/>
        <w:rPr>
          <w:noProof/>
        </w:rPr>
      </w:pPr>
      <w:r w:rsidRPr="004511BB">
        <w:rPr>
          <w:noProof/>
        </w:rPr>
        <w:t xml:space="preserve">Jian, C., Salonen, A., and Korpela, K. (2021). Commentary: How to count our microbes? The effect of different quantitative microbiome profiling approaches. Frontiers in Cellular and Infection Microbiology </w:t>
      </w:r>
      <w:r w:rsidRPr="004511BB">
        <w:rPr>
          <w:i/>
          <w:noProof/>
        </w:rPr>
        <w:t>11</w:t>
      </w:r>
      <w:r w:rsidRPr="004511BB">
        <w:rPr>
          <w:noProof/>
        </w:rPr>
        <w:t>, 627910.</w:t>
      </w:r>
    </w:p>
    <w:p w14:paraId="07F477E1" w14:textId="77777777" w:rsidR="004511BB" w:rsidRPr="004511BB" w:rsidRDefault="004511BB" w:rsidP="004511BB">
      <w:pPr>
        <w:pStyle w:val="EndNoteBibliography"/>
        <w:rPr>
          <w:noProof/>
        </w:rPr>
      </w:pPr>
      <w:r w:rsidRPr="004511BB">
        <w:rPr>
          <w:noProof/>
        </w:rPr>
        <w:t xml:space="preserve">Jin, S., Wetzel, D., and Schirmer, M. (2022). Deciphering mechanisms and implications of bacterial translocation in human health and disease. Current Opinion in Microbiology </w:t>
      </w:r>
      <w:r w:rsidRPr="004511BB">
        <w:rPr>
          <w:i/>
          <w:noProof/>
        </w:rPr>
        <w:t>67</w:t>
      </w:r>
      <w:r w:rsidRPr="004511BB">
        <w:rPr>
          <w:noProof/>
        </w:rPr>
        <w:t>, 102147.</w:t>
      </w:r>
    </w:p>
    <w:p w14:paraId="6AC6DB21" w14:textId="77777777" w:rsidR="004511BB" w:rsidRPr="004511BB" w:rsidRDefault="004511BB" w:rsidP="004511BB">
      <w:pPr>
        <w:pStyle w:val="EndNoteBibliography"/>
        <w:rPr>
          <w:noProof/>
        </w:rPr>
      </w:pPr>
      <w:r w:rsidRPr="004511BB">
        <w:rPr>
          <w:noProof/>
        </w:rPr>
        <w:t xml:space="preserve">Joseph, S., Aduse-Opoku, J., Hashim, A., Hanski, E., Streich, R., Knowles, S.C., Pedersen, A.B., Wade, W.G., and Curtis, M.A. (2021). A 16S rRNA gene and draft genome database for the murine oral bacterial community. Msystems </w:t>
      </w:r>
      <w:r w:rsidRPr="004511BB">
        <w:rPr>
          <w:i/>
          <w:noProof/>
        </w:rPr>
        <w:t>6</w:t>
      </w:r>
      <w:r w:rsidRPr="004511BB">
        <w:rPr>
          <w:noProof/>
        </w:rPr>
        <w:t>, e01222-01220.</w:t>
      </w:r>
    </w:p>
    <w:p w14:paraId="1C4DAE8D" w14:textId="77777777" w:rsidR="004511BB" w:rsidRPr="004511BB" w:rsidRDefault="004511BB" w:rsidP="004511BB">
      <w:pPr>
        <w:pStyle w:val="EndNoteBibliography"/>
        <w:rPr>
          <w:noProof/>
        </w:rPr>
      </w:pPr>
      <w:r w:rsidRPr="004511BB">
        <w:rPr>
          <w:noProof/>
        </w:rPr>
        <w:t xml:space="preserve">Kang, D.D., Li, F., Kirton, E., Thomas, A., Egan, R., An, H., and Wang, Z. (2019). MetaBAT 2: an adaptive binning algorithm for robust and efficient genome reconstruction from metagenome assemblies. PeerJ </w:t>
      </w:r>
      <w:r w:rsidRPr="004511BB">
        <w:rPr>
          <w:i/>
          <w:noProof/>
        </w:rPr>
        <w:t>7</w:t>
      </w:r>
      <w:r w:rsidRPr="004511BB">
        <w:rPr>
          <w:noProof/>
        </w:rPr>
        <w:t>, e7359.</w:t>
      </w:r>
    </w:p>
    <w:p w14:paraId="0F209841" w14:textId="77777777" w:rsidR="004511BB" w:rsidRPr="004511BB" w:rsidRDefault="004511BB" w:rsidP="004511BB">
      <w:pPr>
        <w:pStyle w:val="EndNoteBibliography"/>
        <w:rPr>
          <w:noProof/>
        </w:rPr>
      </w:pPr>
      <w:r w:rsidRPr="004511BB">
        <w:rPr>
          <w:noProof/>
        </w:rPr>
        <w:t xml:space="preserve">Kitamoto, S., Nagao-Kitamoto, H., Hein, R., Schmidt, T., and Kamada, N. (2020a). The bacterial connection between the oral cavity and the gut diseases. Journal of dental research </w:t>
      </w:r>
      <w:r w:rsidRPr="004511BB">
        <w:rPr>
          <w:i/>
          <w:noProof/>
        </w:rPr>
        <w:t>99</w:t>
      </w:r>
      <w:r w:rsidRPr="004511BB">
        <w:rPr>
          <w:noProof/>
        </w:rPr>
        <w:t>, 1021-1029.</w:t>
      </w:r>
    </w:p>
    <w:p w14:paraId="71545A10" w14:textId="77777777" w:rsidR="004511BB" w:rsidRPr="004511BB" w:rsidRDefault="004511BB" w:rsidP="004511BB">
      <w:pPr>
        <w:pStyle w:val="EndNoteBibliography"/>
        <w:rPr>
          <w:noProof/>
        </w:rPr>
      </w:pPr>
      <w:r w:rsidRPr="004511BB">
        <w:rPr>
          <w:noProof/>
        </w:rPr>
        <w:t xml:space="preserve">Kitamoto, S., Nagao-Kitamoto, H., Jiao, Y., Gillilland III, M.G., Hayashi, A., Imai, J., Sugihara, K., Miyoshi, M., Brazil, J.C., and Kuffa, P. (2020b). The intermucosal connection between the mouth and gut in commensal pathobiont-driven colitis. Cell </w:t>
      </w:r>
      <w:r w:rsidRPr="004511BB">
        <w:rPr>
          <w:i/>
          <w:noProof/>
        </w:rPr>
        <w:t>182</w:t>
      </w:r>
      <w:r w:rsidRPr="004511BB">
        <w:rPr>
          <w:noProof/>
        </w:rPr>
        <w:t>, 447-462. e414.</w:t>
      </w:r>
    </w:p>
    <w:p w14:paraId="1AD8AA07" w14:textId="77777777" w:rsidR="004511BB" w:rsidRPr="004511BB" w:rsidRDefault="004511BB" w:rsidP="004511BB">
      <w:pPr>
        <w:pStyle w:val="EndNoteBibliography"/>
        <w:rPr>
          <w:noProof/>
        </w:rPr>
      </w:pPr>
      <w:r w:rsidRPr="004511BB">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4511BB">
        <w:rPr>
          <w:i/>
          <w:noProof/>
        </w:rPr>
        <w:t>68</w:t>
      </w:r>
      <w:r w:rsidRPr="004511BB">
        <w:rPr>
          <w:noProof/>
        </w:rPr>
        <w:t>, 1335-1337.</w:t>
      </w:r>
    </w:p>
    <w:p w14:paraId="2F834CD5" w14:textId="77777777" w:rsidR="004511BB" w:rsidRPr="004511BB" w:rsidRDefault="004511BB" w:rsidP="004511BB">
      <w:pPr>
        <w:pStyle w:val="EndNoteBibliography"/>
        <w:rPr>
          <w:noProof/>
        </w:rPr>
      </w:pPr>
      <w:r w:rsidRPr="004511BB">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4511BB">
        <w:rPr>
          <w:i/>
          <w:noProof/>
        </w:rPr>
        <w:t>14</w:t>
      </w:r>
      <w:r w:rsidRPr="004511BB">
        <w:rPr>
          <w:noProof/>
        </w:rPr>
        <w:t>, 207-215.</w:t>
      </w:r>
    </w:p>
    <w:p w14:paraId="4368F9F0" w14:textId="77777777" w:rsidR="004511BB" w:rsidRPr="004511BB" w:rsidRDefault="004511BB" w:rsidP="004511BB">
      <w:pPr>
        <w:pStyle w:val="EndNoteBibliography"/>
        <w:rPr>
          <w:noProof/>
        </w:rPr>
      </w:pPr>
      <w:r w:rsidRPr="004511BB">
        <w:rPr>
          <w:noProof/>
        </w:rPr>
        <w:lastRenderedPageBreak/>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4511BB">
        <w:rPr>
          <w:i/>
          <w:noProof/>
        </w:rPr>
        <w:t>1</w:t>
      </w:r>
      <w:r w:rsidRPr="004511BB">
        <w:rPr>
          <w:noProof/>
        </w:rPr>
        <w:t>, 1-15.</w:t>
      </w:r>
    </w:p>
    <w:p w14:paraId="167B76DF" w14:textId="77777777" w:rsidR="004511BB" w:rsidRPr="004511BB" w:rsidRDefault="004511BB" w:rsidP="004511BB">
      <w:pPr>
        <w:pStyle w:val="EndNoteBibliography"/>
        <w:rPr>
          <w:noProof/>
        </w:rPr>
      </w:pPr>
      <w:r w:rsidRPr="004511BB">
        <w:rPr>
          <w:noProof/>
        </w:rPr>
        <w:t xml:space="preserve">Li, B., Ge, Y., Cheng, L., Zeng, B., Yu, J., Peng, X., Zhao, J., Li, W., Ren, B., and Li, M. (2019). Oral bacteria colonize and compete with gut microbiota in gnotobiotic mice. International journal of oral science </w:t>
      </w:r>
      <w:r w:rsidRPr="004511BB">
        <w:rPr>
          <w:i/>
          <w:noProof/>
        </w:rPr>
        <w:t>11</w:t>
      </w:r>
      <w:r w:rsidRPr="004511BB">
        <w:rPr>
          <w:noProof/>
        </w:rPr>
        <w:t>, 1-9.</w:t>
      </w:r>
    </w:p>
    <w:p w14:paraId="5ADEFA5E" w14:textId="77777777" w:rsidR="004511BB" w:rsidRPr="004511BB" w:rsidRDefault="004511BB" w:rsidP="004511BB">
      <w:pPr>
        <w:pStyle w:val="EndNoteBibliography"/>
        <w:rPr>
          <w:noProof/>
        </w:rPr>
      </w:pPr>
      <w:r w:rsidRPr="004511BB">
        <w:rPr>
          <w:noProof/>
        </w:rPr>
        <w:t xml:space="preserve">Li, D., Liu, C.-M., Luo, R., Sadakane, K., and Lam, T.-W. (2015). MEGAHIT: an ultra-fast single-node solution for large and complex metagenomics assembly via succinct de Bruijn graph. Bioinformatics </w:t>
      </w:r>
      <w:r w:rsidRPr="004511BB">
        <w:rPr>
          <w:i/>
          <w:noProof/>
        </w:rPr>
        <w:t>31</w:t>
      </w:r>
      <w:r w:rsidRPr="004511BB">
        <w:rPr>
          <w:noProof/>
        </w:rPr>
        <w:t>, 1674-1676.</w:t>
      </w:r>
    </w:p>
    <w:p w14:paraId="2A6E4034" w14:textId="77777777" w:rsidR="004511BB" w:rsidRPr="004511BB" w:rsidRDefault="004511BB" w:rsidP="004511BB">
      <w:pPr>
        <w:pStyle w:val="EndNoteBibliography"/>
        <w:rPr>
          <w:noProof/>
        </w:rPr>
      </w:pPr>
      <w:r w:rsidRPr="004511BB">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4511BB">
        <w:rPr>
          <w:i/>
          <w:noProof/>
        </w:rPr>
        <w:t>8</w:t>
      </w:r>
      <w:r w:rsidRPr="004511BB">
        <w:rPr>
          <w:noProof/>
        </w:rPr>
        <w:t>, 1-12.</w:t>
      </w:r>
    </w:p>
    <w:p w14:paraId="5E6CC302" w14:textId="77777777" w:rsidR="004511BB" w:rsidRPr="004511BB" w:rsidRDefault="004511BB" w:rsidP="004511BB">
      <w:pPr>
        <w:pStyle w:val="EndNoteBibliography"/>
        <w:rPr>
          <w:noProof/>
        </w:rPr>
      </w:pPr>
      <w:r w:rsidRPr="004511BB">
        <w:rPr>
          <w:noProof/>
        </w:rPr>
        <w:t xml:space="preserve">Liu, C., Zhou, N., Du, M.-X., Sun, Y.-T., Wang, K., Wang, Y.-J., Li, D.-H., Yu, H.-Y., Song, Y., and Bai, B.-B. (2020). The Mouse Gut Microbial Biobank expands the coverage of cultured bacteria. Nature communications </w:t>
      </w:r>
      <w:r w:rsidRPr="004511BB">
        <w:rPr>
          <w:i/>
          <w:noProof/>
        </w:rPr>
        <w:t>11</w:t>
      </w:r>
      <w:r w:rsidRPr="004511BB">
        <w:rPr>
          <w:noProof/>
        </w:rPr>
        <w:t>, 1-12.</w:t>
      </w:r>
    </w:p>
    <w:p w14:paraId="733A9720" w14:textId="77777777" w:rsidR="004511BB" w:rsidRPr="004511BB" w:rsidRDefault="004511BB" w:rsidP="004511BB">
      <w:pPr>
        <w:pStyle w:val="EndNoteBibliography"/>
        <w:rPr>
          <w:noProof/>
        </w:rPr>
      </w:pPr>
      <w:r w:rsidRPr="004511BB">
        <w:rPr>
          <w:noProof/>
        </w:rPr>
        <w:t xml:space="preserve">Machado, D., Maistrenko, O.M., Andrejev, S., Kim, Y., Bork, P., Patil, K.R., and Patil, K.R. (2021). Polarization of microbial communities between competitive and cooperative metabolism. Nature ecology &amp; evolution </w:t>
      </w:r>
      <w:r w:rsidRPr="004511BB">
        <w:rPr>
          <w:i/>
          <w:noProof/>
        </w:rPr>
        <w:t>5</w:t>
      </w:r>
      <w:r w:rsidRPr="004511BB">
        <w:rPr>
          <w:noProof/>
        </w:rPr>
        <w:t>, 195-203.</w:t>
      </w:r>
    </w:p>
    <w:p w14:paraId="45B4300B" w14:textId="77777777" w:rsidR="004511BB" w:rsidRPr="004511BB" w:rsidRDefault="004511BB" w:rsidP="004511BB">
      <w:pPr>
        <w:pStyle w:val="EndNoteBibliography"/>
        <w:rPr>
          <w:noProof/>
        </w:rPr>
      </w:pPr>
      <w:r w:rsidRPr="004511BB">
        <w:rPr>
          <w:noProof/>
        </w:rPr>
        <w:t xml:space="preserve">Martin, M. (2011). Cutadapt removes adapter sequences from high-throughput sequencing reads. EMBnet. journal </w:t>
      </w:r>
      <w:r w:rsidRPr="004511BB">
        <w:rPr>
          <w:i/>
          <w:noProof/>
        </w:rPr>
        <w:t>17</w:t>
      </w:r>
      <w:r w:rsidRPr="004511BB">
        <w:rPr>
          <w:noProof/>
        </w:rPr>
        <w:t>, 10-12.</w:t>
      </w:r>
    </w:p>
    <w:p w14:paraId="22F95796" w14:textId="77777777" w:rsidR="004511BB" w:rsidRPr="004511BB" w:rsidRDefault="004511BB" w:rsidP="004511BB">
      <w:pPr>
        <w:pStyle w:val="EndNoteBibliography"/>
        <w:rPr>
          <w:noProof/>
        </w:rPr>
      </w:pPr>
      <w:r w:rsidRPr="004511BB">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4511BB">
        <w:rPr>
          <w:i/>
          <w:noProof/>
        </w:rPr>
        <w:t>87</w:t>
      </w:r>
      <w:r w:rsidRPr="004511BB">
        <w:rPr>
          <w:noProof/>
        </w:rPr>
        <w:t>, e00206-00219.</w:t>
      </w:r>
    </w:p>
    <w:p w14:paraId="24BE7739" w14:textId="77777777" w:rsidR="004511BB" w:rsidRPr="004511BB" w:rsidRDefault="004511BB" w:rsidP="004511BB">
      <w:pPr>
        <w:pStyle w:val="EndNoteBibliography"/>
        <w:rPr>
          <w:noProof/>
        </w:rPr>
      </w:pPr>
      <w:r w:rsidRPr="004511BB">
        <w:rPr>
          <w:noProof/>
        </w:rPr>
        <w:t xml:space="preserve">Murali, A., Bhargava, A., and Wright, E.S. (2018). IDTAXA: a novel approach for accurate taxonomic classification of microbiome sequences. Microbiome </w:t>
      </w:r>
      <w:r w:rsidRPr="004511BB">
        <w:rPr>
          <w:i/>
          <w:noProof/>
        </w:rPr>
        <w:t>6</w:t>
      </w:r>
      <w:r w:rsidRPr="004511BB">
        <w:rPr>
          <w:noProof/>
        </w:rPr>
        <w:t>, 1-14.</w:t>
      </w:r>
    </w:p>
    <w:p w14:paraId="0C36C3F6" w14:textId="77777777" w:rsidR="004511BB" w:rsidRPr="004511BB" w:rsidRDefault="004511BB" w:rsidP="004511BB">
      <w:pPr>
        <w:pStyle w:val="EndNoteBibliography"/>
        <w:rPr>
          <w:noProof/>
        </w:rPr>
      </w:pPr>
      <w:r w:rsidRPr="004511BB">
        <w:rPr>
          <w:noProof/>
        </w:rPr>
        <w:t xml:space="preserve">Pascal, V., Pozuelo, M., Borruel, N., Casellas, F., Campos, D., Santiago, A., Martinez, X., Varela, E., Sarrabayrouse, G., and Machiels, K. (2017). A microbial signature for Crohn's disease. Gut </w:t>
      </w:r>
      <w:r w:rsidRPr="004511BB">
        <w:rPr>
          <w:i/>
          <w:noProof/>
        </w:rPr>
        <w:t>66</w:t>
      </w:r>
      <w:r w:rsidRPr="004511BB">
        <w:rPr>
          <w:noProof/>
        </w:rPr>
        <w:t>, 813-822.</w:t>
      </w:r>
    </w:p>
    <w:p w14:paraId="332AB74B" w14:textId="77777777" w:rsidR="004511BB" w:rsidRPr="004511BB" w:rsidRDefault="004511BB" w:rsidP="004511BB">
      <w:pPr>
        <w:pStyle w:val="EndNoteBibliography"/>
        <w:rPr>
          <w:noProof/>
        </w:rPr>
      </w:pPr>
      <w:r w:rsidRPr="004511BB">
        <w:rPr>
          <w:noProof/>
        </w:rPr>
        <w:t xml:space="preserve">Pedregosa, F., Varoquaux, G., Gramfort, A., Michel, V., Thirion, B., Grisel, O., Blondel, M., Prettenhofer, P., Weiss, R., and Dubourg, V. (2011). Scikit-learn: Machine learning in Python. the Journal of machine Learning research </w:t>
      </w:r>
      <w:r w:rsidRPr="004511BB">
        <w:rPr>
          <w:i/>
          <w:noProof/>
        </w:rPr>
        <w:t>12</w:t>
      </w:r>
      <w:r w:rsidRPr="004511BB">
        <w:rPr>
          <w:noProof/>
        </w:rPr>
        <w:t>, 2825-2830.</w:t>
      </w:r>
    </w:p>
    <w:p w14:paraId="4876DA27" w14:textId="77777777" w:rsidR="004511BB" w:rsidRPr="004511BB" w:rsidRDefault="004511BB" w:rsidP="004511BB">
      <w:pPr>
        <w:pStyle w:val="EndNoteBibliography"/>
        <w:rPr>
          <w:noProof/>
        </w:rPr>
      </w:pPr>
      <w:r w:rsidRPr="004511BB">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4511BB">
        <w:rPr>
          <w:i/>
          <w:noProof/>
        </w:rPr>
        <w:t>382</w:t>
      </w:r>
      <w:r w:rsidRPr="004511BB">
        <w:rPr>
          <w:noProof/>
        </w:rPr>
        <w:t>, 822-834.</w:t>
      </w:r>
    </w:p>
    <w:p w14:paraId="3D321378" w14:textId="77777777" w:rsidR="004511BB" w:rsidRPr="004511BB" w:rsidRDefault="004511BB" w:rsidP="004511BB">
      <w:pPr>
        <w:pStyle w:val="EndNoteBibliography"/>
        <w:rPr>
          <w:noProof/>
        </w:rPr>
      </w:pPr>
      <w:r w:rsidRPr="004511BB">
        <w:rPr>
          <w:noProof/>
        </w:rPr>
        <w:t xml:space="preserve">Qin, N., Yang, F., Li, A., Prifti, E., Chen, Y., Shao, L., Guo, J., Le Chatelier, E., Yao, J., and Wu, L. (2014). Alterations of the human gut microbiome in liver cirrhosis. Nature </w:t>
      </w:r>
      <w:r w:rsidRPr="004511BB">
        <w:rPr>
          <w:i/>
          <w:noProof/>
        </w:rPr>
        <w:t>513</w:t>
      </w:r>
      <w:r w:rsidRPr="004511BB">
        <w:rPr>
          <w:noProof/>
        </w:rPr>
        <w:t>, 59-64.</w:t>
      </w:r>
    </w:p>
    <w:p w14:paraId="47407307" w14:textId="77777777" w:rsidR="004511BB" w:rsidRPr="004511BB" w:rsidRDefault="004511BB" w:rsidP="004511BB">
      <w:pPr>
        <w:pStyle w:val="EndNoteBibliography"/>
        <w:rPr>
          <w:noProof/>
        </w:rPr>
      </w:pPr>
      <w:r w:rsidRPr="004511BB">
        <w:rPr>
          <w:noProof/>
        </w:rPr>
        <w:t xml:space="preserve">Quast, C., Pruesse, E., Yilmaz, P., Gerken, J., Schweer, T., Yarza, P., Peplies, J., and Glöckner, F.O. (2012). The SILVA ribosomal RNA gene database project: improved data processing and web-based tools. Nucleic acids research </w:t>
      </w:r>
      <w:r w:rsidRPr="004511BB">
        <w:rPr>
          <w:i/>
          <w:noProof/>
        </w:rPr>
        <w:t>41</w:t>
      </w:r>
      <w:r w:rsidRPr="004511BB">
        <w:rPr>
          <w:noProof/>
        </w:rPr>
        <w:t>, D590-D596.</w:t>
      </w:r>
    </w:p>
    <w:p w14:paraId="666AEBC4" w14:textId="77777777" w:rsidR="004511BB" w:rsidRPr="004511BB" w:rsidRDefault="004511BB" w:rsidP="004511BB">
      <w:pPr>
        <w:pStyle w:val="EndNoteBibliography"/>
        <w:rPr>
          <w:noProof/>
        </w:rPr>
      </w:pPr>
      <w:r w:rsidRPr="004511BB">
        <w:rPr>
          <w:noProof/>
        </w:rPr>
        <w:t xml:space="preserve">Rao, C., Coyte, K.Z., Bainter, W., Geha, R.S., Martin, C.R., and Rakoff-Nahoum, S. (2021). Multi-kingdom ecological drivers of microbiota assembly in preterm infants. Nature </w:t>
      </w:r>
      <w:r w:rsidRPr="004511BB">
        <w:rPr>
          <w:i/>
          <w:noProof/>
        </w:rPr>
        <w:t>591</w:t>
      </w:r>
      <w:r w:rsidRPr="004511BB">
        <w:rPr>
          <w:noProof/>
        </w:rPr>
        <w:t>, 633-638.</w:t>
      </w:r>
    </w:p>
    <w:p w14:paraId="52D6EE3B" w14:textId="77777777" w:rsidR="004511BB" w:rsidRPr="004511BB" w:rsidRDefault="004511BB" w:rsidP="004511BB">
      <w:pPr>
        <w:pStyle w:val="EndNoteBibliography"/>
        <w:rPr>
          <w:noProof/>
        </w:rPr>
      </w:pPr>
      <w:r w:rsidRPr="004511BB">
        <w:rPr>
          <w:noProof/>
        </w:rPr>
        <w:t xml:space="preserve">Rashidi, A., Ebadi, M., Weisdorf, D.J., Costalonga, M., and Staley, C. (2021). No evidence for colonization of oral bacteria in the distal gut in healthy adults. Proceedings of the National Academy of Sciences </w:t>
      </w:r>
      <w:r w:rsidRPr="004511BB">
        <w:rPr>
          <w:i/>
          <w:noProof/>
        </w:rPr>
        <w:t>118</w:t>
      </w:r>
      <w:r w:rsidRPr="004511BB">
        <w:rPr>
          <w:noProof/>
        </w:rPr>
        <w:t>, e2114152118.</w:t>
      </w:r>
    </w:p>
    <w:p w14:paraId="7841D13B" w14:textId="77777777" w:rsidR="004511BB" w:rsidRPr="004511BB" w:rsidRDefault="004511BB" w:rsidP="004511BB">
      <w:pPr>
        <w:pStyle w:val="EndNoteBibliography"/>
        <w:rPr>
          <w:noProof/>
        </w:rPr>
      </w:pPr>
      <w:r w:rsidRPr="004511BB">
        <w:rPr>
          <w:noProof/>
        </w:rPr>
        <w:lastRenderedPageBreak/>
        <w:t xml:space="preserve">Read, E., Curtis, M.A., and Neves, J.F. (2021). The role of oral bacteria in inflammatory bowel disease. Nature Reviews Gastroenterology &amp; Hepatology </w:t>
      </w:r>
      <w:r w:rsidRPr="004511BB">
        <w:rPr>
          <w:i/>
          <w:noProof/>
        </w:rPr>
        <w:t>18</w:t>
      </w:r>
      <w:r w:rsidRPr="004511BB">
        <w:rPr>
          <w:noProof/>
        </w:rPr>
        <w:t>, 731-742.</w:t>
      </w:r>
    </w:p>
    <w:p w14:paraId="4D6C4152" w14:textId="77777777" w:rsidR="004511BB" w:rsidRPr="004511BB" w:rsidRDefault="004511BB" w:rsidP="004511BB">
      <w:pPr>
        <w:pStyle w:val="EndNoteBibliography"/>
        <w:rPr>
          <w:noProof/>
        </w:rPr>
      </w:pPr>
      <w:r w:rsidRPr="004511BB">
        <w:rPr>
          <w:noProof/>
        </w:rPr>
        <w:t xml:space="preserve">Reese, A.T., Cho, E.H., Klitzman, B., Nichols, S.P., Wisniewski, N.A., Villa, M.M., Durand, H.K., Jiang, S., Midani, F.S., and Nimmagadda, S.N. (2018). Antibiotic-induced changes in the microbiota disrupt redox dynamics in the gut. Elife </w:t>
      </w:r>
      <w:r w:rsidRPr="004511BB">
        <w:rPr>
          <w:i/>
          <w:noProof/>
        </w:rPr>
        <w:t>7</w:t>
      </w:r>
      <w:r w:rsidRPr="004511BB">
        <w:rPr>
          <w:noProof/>
        </w:rPr>
        <w:t>, e35987.</w:t>
      </w:r>
    </w:p>
    <w:p w14:paraId="7B624B37" w14:textId="77777777" w:rsidR="004511BB" w:rsidRPr="004511BB" w:rsidRDefault="004511BB" w:rsidP="004511BB">
      <w:pPr>
        <w:pStyle w:val="EndNoteBibliography"/>
        <w:rPr>
          <w:noProof/>
        </w:rPr>
      </w:pPr>
      <w:r w:rsidRPr="004511BB">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4511BB">
        <w:rPr>
          <w:i/>
          <w:noProof/>
        </w:rPr>
        <w:t>6</w:t>
      </w:r>
      <w:r w:rsidRPr="004511BB">
        <w:rPr>
          <w:noProof/>
        </w:rPr>
        <w:t>, e17996.</w:t>
      </w:r>
    </w:p>
    <w:p w14:paraId="3AB498AC" w14:textId="77777777" w:rsidR="004511BB" w:rsidRPr="004511BB" w:rsidRDefault="004511BB" w:rsidP="004511BB">
      <w:pPr>
        <w:pStyle w:val="EndNoteBibliography"/>
        <w:rPr>
          <w:noProof/>
        </w:rPr>
      </w:pPr>
      <w:r w:rsidRPr="004511BB">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4511BB">
        <w:rPr>
          <w:i/>
          <w:noProof/>
        </w:rPr>
        <w:t>6</w:t>
      </w:r>
      <w:r w:rsidRPr="004511BB">
        <w:rPr>
          <w:noProof/>
        </w:rPr>
        <w:t>, 1505-1515.</w:t>
      </w:r>
    </w:p>
    <w:p w14:paraId="100DBC28" w14:textId="77777777" w:rsidR="004511BB" w:rsidRPr="004511BB" w:rsidRDefault="004511BB" w:rsidP="004511BB">
      <w:pPr>
        <w:pStyle w:val="EndNoteBibliography"/>
        <w:rPr>
          <w:noProof/>
        </w:rPr>
      </w:pPr>
      <w:r w:rsidRPr="004511BB">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4511BB">
        <w:rPr>
          <w:i/>
          <w:noProof/>
        </w:rPr>
        <w:t>24</w:t>
      </w:r>
      <w:r w:rsidRPr="004511BB">
        <w:rPr>
          <w:noProof/>
        </w:rPr>
        <w:t>, 600-610. e604.</w:t>
      </w:r>
    </w:p>
    <w:p w14:paraId="2992A51A" w14:textId="77777777" w:rsidR="004511BB" w:rsidRPr="004511BB" w:rsidRDefault="004511BB" w:rsidP="004511BB">
      <w:pPr>
        <w:pStyle w:val="EndNoteBibliography"/>
        <w:rPr>
          <w:noProof/>
        </w:rPr>
      </w:pPr>
      <w:r w:rsidRPr="004511BB">
        <w:rPr>
          <w:noProof/>
        </w:rPr>
        <w:t xml:space="preserve">Schluter, J., Peled, J.U., Taylor, B.P., Markey, K.A., Smith, M., Taur, Y., Niehus, R., Staffas, A., Dai, A., and Fontana, E. (2020). The gut microbiota is associated with immune cell dynamics in humans. Nature </w:t>
      </w:r>
      <w:r w:rsidRPr="004511BB">
        <w:rPr>
          <w:i/>
          <w:noProof/>
        </w:rPr>
        <w:t>588</w:t>
      </w:r>
      <w:r w:rsidRPr="004511BB">
        <w:rPr>
          <w:noProof/>
        </w:rPr>
        <w:t>, 303-307.</w:t>
      </w:r>
    </w:p>
    <w:p w14:paraId="545A065E" w14:textId="77777777" w:rsidR="004511BB" w:rsidRPr="004511BB" w:rsidRDefault="004511BB" w:rsidP="004511BB">
      <w:pPr>
        <w:pStyle w:val="EndNoteBibliography"/>
        <w:rPr>
          <w:noProof/>
        </w:rPr>
      </w:pPr>
      <w:r w:rsidRPr="004511BB">
        <w:rPr>
          <w:noProof/>
        </w:rPr>
        <w:t xml:space="preserve">Schmidt, T.S., Hayward, M.R., Coelho, L.P., Li, S.S., Costea, P.I., Voigt, A.Y., Wirbel, J., Maistrenko, O.M., Alves, R.J., and Bergsten, E. (2019). Extensive transmission of microbes along the gastrointestinal tract. Elife </w:t>
      </w:r>
      <w:r w:rsidRPr="004511BB">
        <w:rPr>
          <w:i/>
          <w:noProof/>
        </w:rPr>
        <w:t>8</w:t>
      </w:r>
      <w:r w:rsidRPr="004511BB">
        <w:rPr>
          <w:noProof/>
        </w:rPr>
        <w:t>, e42693.</w:t>
      </w:r>
    </w:p>
    <w:p w14:paraId="0FD10DBE" w14:textId="77777777" w:rsidR="004511BB" w:rsidRPr="004511BB" w:rsidRDefault="004511BB" w:rsidP="004511BB">
      <w:pPr>
        <w:pStyle w:val="EndNoteBibliography"/>
        <w:rPr>
          <w:noProof/>
        </w:rPr>
      </w:pPr>
      <w:r w:rsidRPr="004511BB">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4511BB">
        <w:rPr>
          <w:i/>
          <w:noProof/>
        </w:rPr>
        <w:t>13</w:t>
      </w:r>
      <w:r w:rsidRPr="004511BB">
        <w:rPr>
          <w:noProof/>
        </w:rPr>
        <w:t>, 1-18.</w:t>
      </w:r>
    </w:p>
    <w:p w14:paraId="087EE684" w14:textId="77777777" w:rsidR="004511BB" w:rsidRPr="004511BB" w:rsidRDefault="004511BB" w:rsidP="004511BB">
      <w:pPr>
        <w:pStyle w:val="EndNoteBibliography"/>
        <w:rPr>
          <w:noProof/>
        </w:rPr>
      </w:pPr>
      <w:r w:rsidRPr="004511BB">
        <w:rPr>
          <w:noProof/>
        </w:rPr>
        <w:t xml:space="preserve">Shono, Y., and van den Brink, M.R. (2018). Gut microbiota injury in allogeneic haematopoietic stem cell transplantation. Nature Reviews Cancer </w:t>
      </w:r>
      <w:r w:rsidRPr="004511BB">
        <w:rPr>
          <w:i/>
          <w:noProof/>
        </w:rPr>
        <w:t>18</w:t>
      </w:r>
      <w:r w:rsidRPr="004511BB">
        <w:rPr>
          <w:noProof/>
        </w:rPr>
        <w:t>, 283-295.</w:t>
      </w:r>
    </w:p>
    <w:p w14:paraId="68435C50" w14:textId="77777777" w:rsidR="004511BB" w:rsidRPr="004511BB" w:rsidRDefault="004511BB" w:rsidP="004511BB">
      <w:pPr>
        <w:pStyle w:val="EndNoteBibliography"/>
        <w:rPr>
          <w:noProof/>
        </w:rPr>
      </w:pPr>
      <w:r w:rsidRPr="004511BB">
        <w:rPr>
          <w:noProof/>
        </w:rPr>
        <w:t xml:space="preserve">Sieber, C.M., Probst, A.J., Sharrar, A., Thomas, B.C., Hess, M., Tringe, S.G., and Banfield, J.F. (2018). Recovery of genomes from metagenomes via a dereplication, aggregation and scoring strategy. Nature microbiology </w:t>
      </w:r>
      <w:r w:rsidRPr="004511BB">
        <w:rPr>
          <w:i/>
          <w:noProof/>
        </w:rPr>
        <w:t>3</w:t>
      </w:r>
      <w:r w:rsidRPr="004511BB">
        <w:rPr>
          <w:noProof/>
        </w:rPr>
        <w:t>, 836-843.</w:t>
      </w:r>
    </w:p>
    <w:p w14:paraId="02630C99" w14:textId="77777777" w:rsidR="004511BB" w:rsidRPr="004511BB" w:rsidRDefault="004511BB" w:rsidP="004511BB">
      <w:pPr>
        <w:pStyle w:val="EndNoteBibliography"/>
        <w:rPr>
          <w:noProof/>
        </w:rPr>
      </w:pPr>
      <w:r w:rsidRPr="004511BB">
        <w:rPr>
          <w:noProof/>
        </w:rPr>
        <w:t xml:space="preserve">Siranosian, B.A., Brooks, E.F., Andermann, T., Rezvani, A.R., Banaei, N., Tang, H., and Bhatt, A.S. (2022). Rare transmission of commensal and pathogenic bacteria in the gut microbiome of hospitalized adults. Nature communications </w:t>
      </w:r>
      <w:r w:rsidRPr="004511BB">
        <w:rPr>
          <w:i/>
          <w:noProof/>
        </w:rPr>
        <w:t>13</w:t>
      </w:r>
      <w:r w:rsidRPr="004511BB">
        <w:rPr>
          <w:noProof/>
        </w:rPr>
        <w:t>, 1-17.</w:t>
      </w:r>
    </w:p>
    <w:p w14:paraId="0409A555" w14:textId="77777777" w:rsidR="004511BB" w:rsidRPr="004511BB" w:rsidRDefault="004511BB" w:rsidP="004511BB">
      <w:pPr>
        <w:pStyle w:val="EndNoteBibliography"/>
        <w:rPr>
          <w:noProof/>
        </w:rPr>
      </w:pPr>
      <w:r w:rsidRPr="004511BB">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4511BB">
        <w:rPr>
          <w:i/>
          <w:noProof/>
        </w:rPr>
        <w:t>23</w:t>
      </w:r>
      <w:r w:rsidRPr="004511BB">
        <w:rPr>
          <w:noProof/>
        </w:rPr>
        <w:t>, 447-457. e444.</w:t>
      </w:r>
    </w:p>
    <w:p w14:paraId="2DF436DD" w14:textId="77777777" w:rsidR="004511BB" w:rsidRPr="004511BB" w:rsidRDefault="004511BB" w:rsidP="004511BB">
      <w:pPr>
        <w:pStyle w:val="EndNoteBibliography"/>
        <w:rPr>
          <w:noProof/>
        </w:rPr>
      </w:pPr>
      <w:r w:rsidRPr="004511BB">
        <w:rPr>
          <w:noProof/>
        </w:rPr>
        <w:t xml:space="preserve">Stein-Thoeringer, C., Nichols, K., Lazrak, A., Docampo, M., Slingerland, A., Slingerland, J., Clurman, A., Armijo, G., Gomes, A., and Shono, Y. (2019). Lactose drives Enterococcus expansion to promote graft-versus-host disease. Science </w:t>
      </w:r>
      <w:r w:rsidRPr="004511BB">
        <w:rPr>
          <w:i/>
          <w:noProof/>
        </w:rPr>
        <w:t>366</w:t>
      </w:r>
      <w:r w:rsidRPr="004511BB">
        <w:rPr>
          <w:noProof/>
        </w:rPr>
        <w:t>, 1143-1149.</w:t>
      </w:r>
    </w:p>
    <w:p w14:paraId="5E3D31E3" w14:textId="77777777" w:rsidR="004511BB" w:rsidRPr="004511BB" w:rsidRDefault="004511BB" w:rsidP="004511BB">
      <w:pPr>
        <w:pStyle w:val="EndNoteBibliography"/>
        <w:rPr>
          <w:noProof/>
        </w:rPr>
      </w:pPr>
      <w:r w:rsidRPr="004511BB">
        <w:rPr>
          <w:noProof/>
        </w:rPr>
        <w:t xml:space="preserve">Tang, T.W., Chen, H.-C., Chen, C.-Y., Yen, C.Y., Lin, C.-J., Prajnamitra, R.P., Chen, L.-L., Ruan, S.-C., Lin, J.-H., and Lin, P.-J. (2019). Loss of gut microbiota alters immune system composition and cripples postinfarction cardiac repair. Circulation </w:t>
      </w:r>
      <w:r w:rsidRPr="004511BB">
        <w:rPr>
          <w:i/>
          <w:noProof/>
        </w:rPr>
        <w:t>139</w:t>
      </w:r>
      <w:r w:rsidRPr="004511BB">
        <w:rPr>
          <w:noProof/>
        </w:rPr>
        <w:t>, 647-659.</w:t>
      </w:r>
    </w:p>
    <w:p w14:paraId="29C91E0B" w14:textId="77777777" w:rsidR="004511BB" w:rsidRPr="004511BB" w:rsidRDefault="004511BB" w:rsidP="004511BB">
      <w:pPr>
        <w:pStyle w:val="EndNoteBibliography"/>
        <w:rPr>
          <w:noProof/>
        </w:rPr>
      </w:pPr>
      <w:r w:rsidRPr="004511BB">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4511BB">
        <w:rPr>
          <w:i/>
          <w:noProof/>
        </w:rPr>
        <w:t>10</w:t>
      </w:r>
      <w:r w:rsidRPr="004511BB">
        <w:rPr>
          <w:noProof/>
        </w:rPr>
        <w:t>, eaap9489.</w:t>
      </w:r>
    </w:p>
    <w:p w14:paraId="3F419E3B" w14:textId="77777777" w:rsidR="004511BB" w:rsidRPr="004511BB" w:rsidRDefault="004511BB" w:rsidP="004511BB">
      <w:pPr>
        <w:pStyle w:val="EndNoteBibliography"/>
        <w:rPr>
          <w:noProof/>
        </w:rPr>
      </w:pPr>
      <w:r w:rsidRPr="004511BB">
        <w:rPr>
          <w:noProof/>
        </w:rPr>
        <w:lastRenderedPageBreak/>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4511BB">
        <w:rPr>
          <w:i/>
          <w:noProof/>
        </w:rPr>
        <w:t>55</w:t>
      </w:r>
      <w:r w:rsidRPr="004511BB">
        <w:rPr>
          <w:noProof/>
        </w:rPr>
        <w:t>, 905-914.</w:t>
      </w:r>
    </w:p>
    <w:p w14:paraId="264A628C" w14:textId="77777777" w:rsidR="004511BB" w:rsidRPr="004511BB" w:rsidRDefault="004511BB" w:rsidP="004511BB">
      <w:pPr>
        <w:pStyle w:val="EndNoteBibliography"/>
        <w:rPr>
          <w:noProof/>
        </w:rPr>
      </w:pPr>
      <w:r w:rsidRPr="004511BB">
        <w:rPr>
          <w:noProof/>
        </w:rPr>
        <w:t xml:space="preserve">The Human Microbiome Project Consortium (2012). Structure, function and diversity of the healthy human microbiome. nature </w:t>
      </w:r>
      <w:r w:rsidRPr="004511BB">
        <w:rPr>
          <w:i/>
          <w:noProof/>
        </w:rPr>
        <w:t>486</w:t>
      </w:r>
      <w:r w:rsidRPr="004511BB">
        <w:rPr>
          <w:noProof/>
        </w:rPr>
        <w:t>, 207-214.</w:t>
      </w:r>
    </w:p>
    <w:p w14:paraId="1225781C" w14:textId="77777777" w:rsidR="004511BB" w:rsidRPr="004511BB" w:rsidRDefault="004511BB" w:rsidP="004511BB">
      <w:pPr>
        <w:pStyle w:val="EndNoteBibliography"/>
        <w:rPr>
          <w:noProof/>
        </w:rPr>
      </w:pPr>
      <w:r w:rsidRPr="004511BB">
        <w:rPr>
          <w:noProof/>
        </w:rPr>
        <w:t xml:space="preserve">Theis, K.R., Romero, R., Greenberg, J.M., Winters, A.D., Garcia-Flores, V., Motomura, K., Ahmad, M.M., Galaz, J., Arenas-Hernandez, M., and Gomez-Lopez, N. (2020). No consistent evidence for microbiota in murine placental and fetal tissues. Msphere </w:t>
      </w:r>
      <w:r w:rsidRPr="004511BB">
        <w:rPr>
          <w:i/>
          <w:noProof/>
        </w:rPr>
        <w:t>5</w:t>
      </w:r>
      <w:r w:rsidRPr="004511BB">
        <w:rPr>
          <w:noProof/>
        </w:rPr>
        <w:t>, e00933-00919.</w:t>
      </w:r>
    </w:p>
    <w:p w14:paraId="05DCCFA9" w14:textId="77777777" w:rsidR="004511BB" w:rsidRPr="004511BB" w:rsidRDefault="004511BB" w:rsidP="004511BB">
      <w:pPr>
        <w:pStyle w:val="EndNoteBibliography"/>
        <w:rPr>
          <w:noProof/>
        </w:rPr>
      </w:pPr>
      <w:r w:rsidRPr="004511BB">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4511BB">
        <w:rPr>
          <w:i/>
          <w:noProof/>
        </w:rPr>
        <w:t>25</w:t>
      </w:r>
      <w:r w:rsidRPr="004511BB">
        <w:rPr>
          <w:noProof/>
        </w:rPr>
        <w:t>, 667-678.</w:t>
      </w:r>
    </w:p>
    <w:p w14:paraId="2FCB9263" w14:textId="77777777" w:rsidR="004511BB" w:rsidRPr="004511BB" w:rsidRDefault="004511BB" w:rsidP="004511BB">
      <w:pPr>
        <w:pStyle w:val="EndNoteBibliography"/>
        <w:rPr>
          <w:noProof/>
        </w:rPr>
      </w:pPr>
      <w:r w:rsidRPr="004511BB">
        <w:rPr>
          <w:noProof/>
        </w:rPr>
        <w:t xml:space="preserve">Van der Maaten, L., and Hinton, G. (2008). Visualizing data using t-SNE. Journal of machine learning research </w:t>
      </w:r>
      <w:r w:rsidRPr="004511BB">
        <w:rPr>
          <w:i/>
          <w:noProof/>
        </w:rPr>
        <w:t>9</w:t>
      </w:r>
      <w:r w:rsidRPr="004511BB">
        <w:rPr>
          <w:noProof/>
        </w:rPr>
        <w:t>.</w:t>
      </w:r>
    </w:p>
    <w:p w14:paraId="59715659" w14:textId="77777777" w:rsidR="004511BB" w:rsidRPr="004511BB" w:rsidRDefault="004511BB" w:rsidP="004511BB">
      <w:pPr>
        <w:pStyle w:val="EndNoteBibliography"/>
        <w:rPr>
          <w:noProof/>
        </w:rPr>
      </w:pPr>
      <w:r w:rsidRPr="004511BB">
        <w:rPr>
          <w:noProof/>
        </w:rPr>
        <w:t xml:space="preserve">Vandeputte, D., Falony, G., Vieira-Silva, S., Tito, R.Y., Joossens, M., and Raes, J. (2016). Stool consistency is strongly associated with gut microbiota richness and composition, enterotypes and bacterial growth rates. Gut </w:t>
      </w:r>
      <w:r w:rsidRPr="004511BB">
        <w:rPr>
          <w:i/>
          <w:noProof/>
        </w:rPr>
        <w:t>65</w:t>
      </w:r>
      <w:r w:rsidRPr="004511BB">
        <w:rPr>
          <w:noProof/>
        </w:rPr>
        <w:t>, 57-62.</w:t>
      </w:r>
    </w:p>
    <w:p w14:paraId="53E77B85" w14:textId="77777777" w:rsidR="004511BB" w:rsidRPr="004511BB" w:rsidRDefault="004511BB" w:rsidP="004511BB">
      <w:pPr>
        <w:pStyle w:val="EndNoteBibliography"/>
        <w:rPr>
          <w:noProof/>
        </w:rPr>
      </w:pPr>
      <w:r w:rsidRPr="004511BB">
        <w:rPr>
          <w:noProof/>
        </w:rPr>
        <w:t xml:space="preserve">Vandeputte, D., Kathagen, G., D’hoe, K., Vieira-Silva, S., Valles-Colomer, M., Sabino, J., Wang, J., Tito, R.Y., De Commer, L., and Darzi, Y. (2017). Quantitative microbiome profiling links gut community variation to microbial load. Nature </w:t>
      </w:r>
      <w:r w:rsidRPr="004511BB">
        <w:rPr>
          <w:i/>
          <w:noProof/>
        </w:rPr>
        <w:t>551</w:t>
      </w:r>
      <w:r w:rsidRPr="004511BB">
        <w:rPr>
          <w:noProof/>
        </w:rPr>
        <w:t>, 507-511.</w:t>
      </w:r>
    </w:p>
    <w:p w14:paraId="79B641A0" w14:textId="77777777" w:rsidR="004511BB" w:rsidRPr="004511BB" w:rsidRDefault="004511BB" w:rsidP="004511BB">
      <w:pPr>
        <w:pStyle w:val="EndNoteBibliography"/>
        <w:rPr>
          <w:noProof/>
        </w:rPr>
      </w:pPr>
      <w:r w:rsidRPr="004511BB">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4511BB">
        <w:rPr>
          <w:i/>
          <w:noProof/>
        </w:rPr>
        <w:t>4</w:t>
      </w:r>
      <w:r w:rsidRPr="004511BB">
        <w:rPr>
          <w:noProof/>
        </w:rPr>
        <w:t>, 1826-1831.</w:t>
      </w:r>
    </w:p>
    <w:p w14:paraId="3251B31B" w14:textId="77777777" w:rsidR="004511BB" w:rsidRPr="004511BB" w:rsidRDefault="004511BB" w:rsidP="004511BB">
      <w:pPr>
        <w:pStyle w:val="EndNoteBibliography"/>
        <w:rPr>
          <w:noProof/>
        </w:rPr>
      </w:pPr>
      <w:r w:rsidRPr="004511BB">
        <w:rPr>
          <w:noProof/>
        </w:rPr>
        <w:t xml:space="preserve">Wood, D.E., Lu, J., and Langmead, B. (2019). Improved metagenomic analysis with Kraken 2. Genome biology </w:t>
      </w:r>
      <w:r w:rsidRPr="004511BB">
        <w:rPr>
          <w:i/>
          <w:noProof/>
        </w:rPr>
        <w:t>20</w:t>
      </w:r>
      <w:r w:rsidRPr="004511BB">
        <w:rPr>
          <w:noProof/>
        </w:rPr>
        <w:t>, 1-13.</w:t>
      </w:r>
    </w:p>
    <w:p w14:paraId="7F907BEA" w14:textId="77777777" w:rsidR="004511BB" w:rsidRPr="004511BB" w:rsidRDefault="004511BB" w:rsidP="004511BB">
      <w:pPr>
        <w:pStyle w:val="EndNoteBibliography"/>
        <w:rPr>
          <w:noProof/>
        </w:rPr>
      </w:pPr>
      <w:r w:rsidRPr="004511BB">
        <w:rPr>
          <w:noProof/>
        </w:rPr>
        <w:t xml:space="preserve">Yan, J., Liao, C., Taylor, B.P., Fontana, E., Amoretti, L.A., Wright, R.J., Littmann, E.R., Dai, A., Waters, N., and Peled, J.U. (2022). A compilation of fecal microbiome shotgun metagenomics from hematopoietic cell transplantation patients. Scientific Data </w:t>
      </w:r>
      <w:r w:rsidRPr="004511BB">
        <w:rPr>
          <w:i/>
          <w:noProof/>
        </w:rPr>
        <w:t>9</w:t>
      </w:r>
      <w:r w:rsidRPr="004511BB">
        <w:rPr>
          <w:noProof/>
        </w:rPr>
        <w:t>, 1-11.</w:t>
      </w:r>
    </w:p>
    <w:p w14:paraId="7CF04A1B" w14:textId="77777777" w:rsidR="004511BB" w:rsidRPr="004511BB" w:rsidRDefault="004511BB" w:rsidP="004511BB">
      <w:pPr>
        <w:pStyle w:val="EndNoteBibliography"/>
        <w:rPr>
          <w:noProof/>
        </w:rPr>
      </w:pPr>
      <w:r w:rsidRPr="004511BB">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4511BB">
        <w:rPr>
          <w:i/>
          <w:noProof/>
        </w:rPr>
        <w:t>9</w:t>
      </w:r>
      <w:r w:rsidRPr="004511BB">
        <w:rPr>
          <w:noProof/>
        </w:rPr>
        <w:t>, 1-13.</w:t>
      </w:r>
    </w:p>
    <w:p w14:paraId="5421D7E8" w14:textId="77777777" w:rsidR="004511BB" w:rsidRPr="004511BB" w:rsidRDefault="004511BB" w:rsidP="004511BB">
      <w:pPr>
        <w:pStyle w:val="EndNoteBibliography"/>
        <w:rPr>
          <w:noProof/>
        </w:rPr>
      </w:pPr>
      <w:r w:rsidRPr="004511BB">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4511BB">
        <w:rPr>
          <w:i/>
          <w:noProof/>
        </w:rPr>
        <w:t>26</w:t>
      </w:r>
      <w:r w:rsidRPr="004511BB">
        <w:rPr>
          <w:noProof/>
        </w:rPr>
        <w:t>, 59-64.</w:t>
      </w:r>
    </w:p>
    <w:p w14:paraId="5A66C7AD" w14:textId="2C1C48CE" w:rsidR="005D4EDE" w:rsidRPr="006409FA" w:rsidRDefault="00686725" w:rsidP="000A48DA">
      <w:r w:rsidRPr="006409FA">
        <w:fldChar w:fldCharType="end"/>
      </w:r>
    </w:p>
    <w:sectPr w:rsidR="005D4EDE" w:rsidRPr="006409FA" w:rsidSect="008A3F1F">
      <w:headerReference w:type="default" r:id="rId23"/>
      <w:footerReference w:type="even" r:id="rId24"/>
      <w:footerReference w:type="first" r:id="rId25"/>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6" w:author="Xavier, Joao D./Sloan Kettering Institute" w:date="2022-08-25T12:43:00Z" w:initials="XJDKI">
    <w:p w14:paraId="4AC92A47" w14:textId="53B01B7C" w:rsidR="001E4BFE" w:rsidRDefault="001E4BFE">
      <w:pPr>
        <w:pStyle w:val="CommentText"/>
      </w:pPr>
      <w:r>
        <w:rPr>
          <w:rStyle w:val="CommentReference"/>
        </w:rPr>
        <w:annotationRef/>
      </w:r>
      <w:r>
        <w:t>Also for methods</w:t>
      </w:r>
    </w:p>
  </w:comment>
  <w:comment w:id="464" w:author="Xavier, Joao D./Sloan Kettering Institute" w:date="2022-08-25T12:45:00Z" w:initials="XJDKI">
    <w:p w14:paraId="23EF5D04" w14:textId="68E85BA7" w:rsidR="001E4BFE" w:rsidRDefault="001E4BFE">
      <w:pPr>
        <w:pStyle w:val="CommentText"/>
        <w:rPr>
          <w:rFonts w:hint="eastAsia"/>
        </w:rPr>
      </w:pPr>
      <w:r>
        <w:rPr>
          <w:rStyle w:val="CommentReference"/>
        </w:rPr>
        <w:annotationRef/>
      </w:r>
      <w:r>
        <w:t>Does not belong in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92A47" w15:done="0"/>
  <w15:commentEx w15:paraId="23EF5D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1ECF8" w16cex:dateUtc="2022-08-25T16:43:00Z"/>
  <w16cex:commentExtensible w16cex:durableId="26B1ED72" w16cex:dateUtc="2022-08-25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92A47" w16cid:durableId="26B1ECF8"/>
  <w16cid:commentId w16cid:paraId="23EF5D04" w16cid:durableId="26B1ED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06FE2" w14:textId="77777777" w:rsidR="00D35793" w:rsidRDefault="00D35793" w:rsidP="00D73714">
      <w:r>
        <w:separator/>
      </w:r>
    </w:p>
  </w:endnote>
  <w:endnote w:type="continuationSeparator" w:id="0">
    <w:p w14:paraId="260DDDD8" w14:textId="77777777" w:rsidR="00D35793" w:rsidRDefault="00D35793" w:rsidP="00D73714">
      <w:r>
        <w:continuationSeparator/>
      </w:r>
    </w:p>
  </w:endnote>
  <w:endnote w:type="continuationNotice" w:id="1">
    <w:p w14:paraId="2B69A45B" w14:textId="77777777" w:rsidR="00D35793" w:rsidRDefault="00D357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A4533" w14:textId="77777777" w:rsidR="00D35793" w:rsidRDefault="00D35793" w:rsidP="00D73714">
      <w:r>
        <w:separator/>
      </w:r>
    </w:p>
  </w:footnote>
  <w:footnote w:type="continuationSeparator" w:id="0">
    <w:p w14:paraId="53900EBD" w14:textId="77777777" w:rsidR="00D35793" w:rsidRDefault="00D35793" w:rsidP="00D73714">
      <w:r>
        <w:continuationSeparator/>
      </w:r>
    </w:p>
  </w:footnote>
  <w:footnote w:type="continuationNotice" w:id="1">
    <w:p w14:paraId="7E7B3541" w14:textId="77777777" w:rsidR="00D35793" w:rsidRDefault="00D357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o, Chen/Sloan Kettering Institute">
    <w15:presenceInfo w15:providerId="AD" w15:userId="S::liaoc@mskcc.org::7274cb96-2a8c-445f-b28a-f2a341c0dd3a"/>
  </w15:person>
  <w15:person w15:author="Xavier, Joao D./Sloan Kettering Institute">
    <w15:presenceInfo w15:providerId="AD" w15:userId="S::xavierj@mskcc.org::6d6efa85-3303-4f53-80b9-7d175fbda7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3&lt;/item&gt;&lt;item&gt;84&lt;/item&gt;&lt;item&gt;86&lt;/item&gt;&lt;item&gt;8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7532"/>
    <w:rsid w:val="001478F3"/>
    <w:rsid w:val="00147D22"/>
    <w:rsid w:val="00150323"/>
    <w:rsid w:val="001505A5"/>
    <w:rsid w:val="00150725"/>
    <w:rsid w:val="00150A5F"/>
    <w:rsid w:val="0015189C"/>
    <w:rsid w:val="00151BA4"/>
    <w:rsid w:val="00152186"/>
    <w:rsid w:val="00152252"/>
    <w:rsid w:val="00152C85"/>
    <w:rsid w:val="00152CB6"/>
    <w:rsid w:val="00152F61"/>
    <w:rsid w:val="00153826"/>
    <w:rsid w:val="00153E12"/>
    <w:rsid w:val="00154DFB"/>
    <w:rsid w:val="0015549E"/>
    <w:rsid w:val="001567AF"/>
    <w:rsid w:val="00157530"/>
    <w:rsid w:val="00157A9F"/>
    <w:rsid w:val="00157C11"/>
    <w:rsid w:val="001610E6"/>
    <w:rsid w:val="001617A9"/>
    <w:rsid w:val="001617C0"/>
    <w:rsid w:val="00161F32"/>
    <w:rsid w:val="00163199"/>
    <w:rsid w:val="001650F3"/>
    <w:rsid w:val="00165D7B"/>
    <w:rsid w:val="00166D40"/>
    <w:rsid w:val="001700B9"/>
    <w:rsid w:val="00170B59"/>
    <w:rsid w:val="00170DC4"/>
    <w:rsid w:val="00171387"/>
    <w:rsid w:val="00171FD7"/>
    <w:rsid w:val="0017394F"/>
    <w:rsid w:val="00174D19"/>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B0F"/>
    <w:rsid w:val="001C70AB"/>
    <w:rsid w:val="001C755A"/>
    <w:rsid w:val="001D0D76"/>
    <w:rsid w:val="001D1231"/>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971"/>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E7A"/>
    <w:rsid w:val="002A77FE"/>
    <w:rsid w:val="002A78D6"/>
    <w:rsid w:val="002A7948"/>
    <w:rsid w:val="002A7BF0"/>
    <w:rsid w:val="002A7FB4"/>
    <w:rsid w:val="002B094A"/>
    <w:rsid w:val="002B0E96"/>
    <w:rsid w:val="002B1C0B"/>
    <w:rsid w:val="002B1CD7"/>
    <w:rsid w:val="002B5A57"/>
    <w:rsid w:val="002B657E"/>
    <w:rsid w:val="002B7475"/>
    <w:rsid w:val="002B75DF"/>
    <w:rsid w:val="002B7851"/>
    <w:rsid w:val="002B7B51"/>
    <w:rsid w:val="002C07E9"/>
    <w:rsid w:val="002C117F"/>
    <w:rsid w:val="002C1B71"/>
    <w:rsid w:val="002C2519"/>
    <w:rsid w:val="002C2C49"/>
    <w:rsid w:val="002C33B8"/>
    <w:rsid w:val="002C3D77"/>
    <w:rsid w:val="002C41DB"/>
    <w:rsid w:val="002C423C"/>
    <w:rsid w:val="002C4DCA"/>
    <w:rsid w:val="002C53D4"/>
    <w:rsid w:val="002C58D7"/>
    <w:rsid w:val="002C7863"/>
    <w:rsid w:val="002C7CF9"/>
    <w:rsid w:val="002C7E27"/>
    <w:rsid w:val="002C7EF8"/>
    <w:rsid w:val="002C7FF1"/>
    <w:rsid w:val="002D00A7"/>
    <w:rsid w:val="002D0AE9"/>
    <w:rsid w:val="002D0F11"/>
    <w:rsid w:val="002D109E"/>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F6"/>
    <w:rsid w:val="003029F8"/>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1295"/>
    <w:rsid w:val="0033141C"/>
    <w:rsid w:val="003314FD"/>
    <w:rsid w:val="00332984"/>
    <w:rsid w:val="00332986"/>
    <w:rsid w:val="00332D25"/>
    <w:rsid w:val="00332E74"/>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863"/>
    <w:rsid w:val="003A4ACD"/>
    <w:rsid w:val="003A4EBB"/>
    <w:rsid w:val="003A51D4"/>
    <w:rsid w:val="003A6E1D"/>
    <w:rsid w:val="003A719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E5"/>
    <w:rsid w:val="00552A41"/>
    <w:rsid w:val="005539D2"/>
    <w:rsid w:val="00553C66"/>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64C2"/>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EA5"/>
    <w:rsid w:val="006325DC"/>
    <w:rsid w:val="00632A24"/>
    <w:rsid w:val="00632F22"/>
    <w:rsid w:val="006330DF"/>
    <w:rsid w:val="0063390B"/>
    <w:rsid w:val="0063490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501ED"/>
    <w:rsid w:val="006507AC"/>
    <w:rsid w:val="006509AC"/>
    <w:rsid w:val="00651A71"/>
    <w:rsid w:val="0065309A"/>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DD9"/>
    <w:rsid w:val="0069092D"/>
    <w:rsid w:val="00690FDE"/>
    <w:rsid w:val="00691EA1"/>
    <w:rsid w:val="0069268C"/>
    <w:rsid w:val="006929C4"/>
    <w:rsid w:val="0069386B"/>
    <w:rsid w:val="006945F5"/>
    <w:rsid w:val="00695095"/>
    <w:rsid w:val="00695139"/>
    <w:rsid w:val="0069559E"/>
    <w:rsid w:val="00695B8D"/>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7002E9"/>
    <w:rsid w:val="0070097E"/>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1CB3"/>
    <w:rsid w:val="008D28CB"/>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ABD"/>
    <w:rsid w:val="008F7715"/>
    <w:rsid w:val="00900149"/>
    <w:rsid w:val="0090050B"/>
    <w:rsid w:val="00900F46"/>
    <w:rsid w:val="00901F08"/>
    <w:rsid w:val="00902E2D"/>
    <w:rsid w:val="00904BA0"/>
    <w:rsid w:val="00904D69"/>
    <w:rsid w:val="00906748"/>
    <w:rsid w:val="009118ED"/>
    <w:rsid w:val="00912F9D"/>
    <w:rsid w:val="0091364D"/>
    <w:rsid w:val="009136D9"/>
    <w:rsid w:val="0091384A"/>
    <w:rsid w:val="0091548F"/>
    <w:rsid w:val="009163C4"/>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64AC"/>
    <w:rsid w:val="00956508"/>
    <w:rsid w:val="009577B5"/>
    <w:rsid w:val="00961CEF"/>
    <w:rsid w:val="00961E86"/>
    <w:rsid w:val="0096204A"/>
    <w:rsid w:val="009622F6"/>
    <w:rsid w:val="0096247B"/>
    <w:rsid w:val="0096268F"/>
    <w:rsid w:val="00962C69"/>
    <w:rsid w:val="00963F7A"/>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CA6"/>
    <w:rsid w:val="009D1E7C"/>
    <w:rsid w:val="009D1FA7"/>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4D7"/>
    <w:rsid w:val="00AA49DA"/>
    <w:rsid w:val="00AA5371"/>
    <w:rsid w:val="00AA715F"/>
    <w:rsid w:val="00AA7DA1"/>
    <w:rsid w:val="00AB02CC"/>
    <w:rsid w:val="00AB12C0"/>
    <w:rsid w:val="00AB1410"/>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35C8"/>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511"/>
    <w:rsid w:val="00D05D52"/>
    <w:rsid w:val="00D06941"/>
    <w:rsid w:val="00D06EF3"/>
    <w:rsid w:val="00D06FC9"/>
    <w:rsid w:val="00D070F9"/>
    <w:rsid w:val="00D1062F"/>
    <w:rsid w:val="00D10829"/>
    <w:rsid w:val="00D10AA6"/>
    <w:rsid w:val="00D112E2"/>
    <w:rsid w:val="00D12405"/>
    <w:rsid w:val="00D124D1"/>
    <w:rsid w:val="00D12777"/>
    <w:rsid w:val="00D1376F"/>
    <w:rsid w:val="00D13C62"/>
    <w:rsid w:val="00D13F8F"/>
    <w:rsid w:val="00D148D9"/>
    <w:rsid w:val="00D1572C"/>
    <w:rsid w:val="00D15C00"/>
    <w:rsid w:val="00D1616A"/>
    <w:rsid w:val="00D16280"/>
    <w:rsid w:val="00D172A8"/>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2447"/>
    <w:rsid w:val="00D3283B"/>
    <w:rsid w:val="00D331EC"/>
    <w:rsid w:val="00D334B6"/>
    <w:rsid w:val="00D338BD"/>
    <w:rsid w:val="00D33E3A"/>
    <w:rsid w:val="00D341A3"/>
    <w:rsid w:val="00D34C25"/>
    <w:rsid w:val="00D34C83"/>
    <w:rsid w:val="00D35793"/>
    <w:rsid w:val="00D35C13"/>
    <w:rsid w:val="00D36237"/>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770"/>
    <w:rsid w:val="00D817CA"/>
    <w:rsid w:val="00D81AE5"/>
    <w:rsid w:val="00D82FEC"/>
    <w:rsid w:val="00D8317B"/>
    <w:rsid w:val="00D834EE"/>
    <w:rsid w:val="00D83F72"/>
    <w:rsid w:val="00D84673"/>
    <w:rsid w:val="00D8522E"/>
    <w:rsid w:val="00D8622C"/>
    <w:rsid w:val="00D8645E"/>
    <w:rsid w:val="00D90C6A"/>
    <w:rsid w:val="00D90FF7"/>
    <w:rsid w:val="00D914E5"/>
    <w:rsid w:val="00D91D71"/>
    <w:rsid w:val="00D928C2"/>
    <w:rsid w:val="00D932FF"/>
    <w:rsid w:val="00D9364F"/>
    <w:rsid w:val="00D93833"/>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E6C"/>
    <w:rsid w:val="00DD1EA6"/>
    <w:rsid w:val="00DD225C"/>
    <w:rsid w:val="00DD321E"/>
    <w:rsid w:val="00DD35BB"/>
    <w:rsid w:val="00DD369B"/>
    <w:rsid w:val="00DD3EA1"/>
    <w:rsid w:val="00DD4D4C"/>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53E7"/>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5F3"/>
    <w:rsid w:val="00EE1A74"/>
    <w:rsid w:val="00EE1D99"/>
    <w:rsid w:val="00EE344A"/>
    <w:rsid w:val="00EE431D"/>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elifesciences.org/articles/45931"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github.com/liaochen1988/marker_hypothesis"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2497</Words>
  <Characters>185233</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2</cp:revision>
  <cp:lastPrinted>2022-09-05T20:29:00Z</cp:lastPrinted>
  <dcterms:created xsi:type="dcterms:W3CDTF">2022-09-06T02:03:00Z</dcterms:created>
  <dcterms:modified xsi:type="dcterms:W3CDTF">2022-09-06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